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754DD" w:rsidRPr="00E579A8" w:rsidRDefault="007D06DC" w:rsidP="00236D5B">
      <w:pPr>
        <w:spacing w:before="120" w:line="360" w:lineRule="auto"/>
        <w:jc w:val="center"/>
        <w:rPr>
          <w:b/>
          <w:sz w:val="28"/>
          <w:szCs w:val="28"/>
        </w:rPr>
      </w:pPr>
      <w:r w:rsidRPr="007D06DC">
        <w:rPr>
          <w:b/>
          <w:sz w:val="28"/>
          <w:szCs w:val="28"/>
          <w:lang w:val="en-US"/>
        </w:rPr>
        <w:t xml:space="preserve">Global impacts </w:t>
      </w:r>
      <w:r w:rsidR="005B5F46">
        <w:rPr>
          <w:b/>
          <w:sz w:val="28"/>
          <w:szCs w:val="28"/>
          <w:lang w:val="en-US"/>
        </w:rPr>
        <w:t>of</w:t>
      </w:r>
      <w:r w:rsidR="005B5F46" w:rsidRPr="007D06DC">
        <w:rPr>
          <w:b/>
          <w:sz w:val="28"/>
          <w:szCs w:val="28"/>
          <w:lang w:val="en-US"/>
        </w:rPr>
        <w:t xml:space="preserve"> </w:t>
      </w:r>
      <w:r w:rsidR="005B5F46">
        <w:rPr>
          <w:b/>
          <w:sz w:val="28"/>
          <w:szCs w:val="28"/>
          <w:lang w:val="en-US"/>
        </w:rPr>
        <w:t xml:space="preserve">the </w:t>
      </w:r>
      <w:r w:rsidRPr="007D06DC">
        <w:rPr>
          <w:b/>
          <w:sz w:val="28"/>
          <w:szCs w:val="28"/>
          <w:lang w:val="en-US"/>
        </w:rPr>
        <w:t xml:space="preserve">automotive supply chain disruption </w:t>
      </w:r>
      <w:r w:rsidR="005B5F46">
        <w:rPr>
          <w:b/>
          <w:sz w:val="28"/>
          <w:szCs w:val="28"/>
          <w:lang w:val="en-US"/>
        </w:rPr>
        <w:t>following</w:t>
      </w:r>
      <w:r w:rsidR="005B5F46" w:rsidRPr="007D06DC">
        <w:rPr>
          <w:b/>
          <w:sz w:val="28"/>
          <w:szCs w:val="28"/>
          <w:lang w:val="en-US"/>
        </w:rPr>
        <w:t xml:space="preserve"> </w:t>
      </w:r>
      <w:r w:rsidRPr="007D06DC">
        <w:rPr>
          <w:b/>
          <w:sz w:val="28"/>
          <w:szCs w:val="28"/>
          <w:lang w:val="en-US"/>
        </w:rPr>
        <w:t>the Japanese earthquake of 2011</w:t>
      </w:r>
    </w:p>
    <w:p w:rsidR="00C754DD" w:rsidRDefault="00C754DD" w:rsidP="00C754DD">
      <w:pPr>
        <w:spacing w:before="120" w:line="360" w:lineRule="auto"/>
        <w:jc w:val="both"/>
        <w:rPr>
          <w:b/>
          <w:sz w:val="22"/>
          <w:szCs w:val="22"/>
        </w:rPr>
      </w:pPr>
    </w:p>
    <w:p w:rsidR="00236D5B" w:rsidRDefault="005B5EF5" w:rsidP="005B5EF5">
      <w:pPr>
        <w:spacing w:before="120" w:line="360" w:lineRule="auto"/>
        <w:jc w:val="center"/>
      </w:pPr>
      <w:r w:rsidRPr="005B5EF5">
        <w:t>Iñaki Arto, Valeria Andreoni &amp; Jose Manuel Rueda Cantuche</w:t>
      </w:r>
    </w:p>
    <w:p w:rsidR="005B5EF5" w:rsidRPr="005B5EF5" w:rsidRDefault="005B5EF5" w:rsidP="005B5EF5">
      <w:pPr>
        <w:spacing w:before="120" w:line="360" w:lineRule="auto"/>
        <w:jc w:val="center"/>
        <w:rPr>
          <w:b/>
          <w:sz w:val="22"/>
          <w:szCs w:val="22"/>
        </w:rPr>
      </w:pPr>
      <w:bookmarkStart w:id="0" w:name="_GoBack"/>
      <w:bookmarkEnd w:id="0"/>
    </w:p>
    <w:p w:rsidR="00C754DD" w:rsidRDefault="00C754DD" w:rsidP="00CE33BD">
      <w:pPr>
        <w:spacing w:before="120" w:line="360" w:lineRule="auto"/>
        <w:jc w:val="both"/>
        <w:rPr>
          <w:b/>
        </w:rPr>
      </w:pPr>
      <w:r w:rsidRPr="00F0177E">
        <w:rPr>
          <w:b/>
        </w:rPr>
        <w:t>Abstract</w:t>
      </w:r>
    </w:p>
    <w:p w:rsidR="00C754DD" w:rsidRDefault="004F67B3" w:rsidP="00CE33BD">
      <w:pPr>
        <w:spacing w:before="120" w:line="360" w:lineRule="auto"/>
        <w:jc w:val="both"/>
      </w:pPr>
      <w:r w:rsidRPr="004F67B3">
        <w:t xml:space="preserve">This paper provides an input-output method to estimate worldwide economic impacts generated by supply chain disruptions. The method is used to analyse global economic effects due to the disruptions in the automotive industry that followed the Japanese earthquake and the consequent tsunami and nuclear crisis of March 2011. By combining a mixed multi-regional input-output model, the World Input-Output Database (WIOD) and data at the factory level, the study quantifies the economic impacts </w:t>
      </w:r>
      <w:r w:rsidR="00776B3A">
        <w:t xml:space="preserve">of </w:t>
      </w:r>
      <w:r w:rsidRPr="004F67B3">
        <w:t>the disruption</w:t>
      </w:r>
      <w:r w:rsidR="00776B3A">
        <w:t>s</w:t>
      </w:r>
      <w:r w:rsidRPr="004F67B3">
        <w:t xml:space="preserve"> broken down by countr</w:t>
      </w:r>
      <w:r w:rsidR="00776B3A">
        <w:t>y</w:t>
      </w:r>
      <w:r w:rsidRPr="004F67B3">
        <w:t xml:space="preserve"> and industr</w:t>
      </w:r>
      <w:r w:rsidR="00776B3A">
        <w:t>y</w:t>
      </w:r>
      <w:r w:rsidRPr="004F67B3">
        <w:t xml:space="preserve">. The results show that the global economic effect (in terms of value added) of this disruption amounted to US$139 billion. The most affected </w:t>
      </w:r>
      <w:r w:rsidR="00776B3A">
        <w:t>(groups of) countries</w:t>
      </w:r>
      <w:r w:rsidRPr="004F67B3">
        <w:t xml:space="preserve"> were Japan (39%), the United States (25%), China (8%) and the European Union (7%). The most </w:t>
      </w:r>
      <w:r w:rsidR="00776B3A">
        <w:t>strongly affec</w:t>
      </w:r>
      <w:r w:rsidRPr="004F67B3">
        <w:t>ted industries were transport equipment (37%), other business activities (10%), basic and fabricated metals (8%), wholesale trade (7%), and financial intermediation (4%).</w:t>
      </w:r>
    </w:p>
    <w:p w:rsidR="004F67B3" w:rsidRPr="004F67B3" w:rsidRDefault="004F67B3" w:rsidP="00CE33BD">
      <w:pPr>
        <w:spacing w:before="120" w:line="360" w:lineRule="auto"/>
        <w:jc w:val="both"/>
      </w:pPr>
    </w:p>
    <w:p w:rsidR="00C754DD" w:rsidRPr="00E36312" w:rsidRDefault="00C754DD" w:rsidP="00CE33BD">
      <w:pPr>
        <w:pStyle w:val="Heading2"/>
        <w:spacing w:line="360" w:lineRule="auto"/>
        <w:rPr>
          <w:b w:val="0"/>
          <w:i w:val="0"/>
          <w:szCs w:val="24"/>
        </w:rPr>
      </w:pPr>
      <w:r w:rsidRPr="00E36312">
        <w:rPr>
          <w:i w:val="0"/>
          <w:szCs w:val="24"/>
        </w:rPr>
        <w:t>Keywords:</w:t>
      </w:r>
      <w:r w:rsidRPr="00E36312">
        <w:rPr>
          <w:b w:val="0"/>
          <w:szCs w:val="24"/>
        </w:rPr>
        <w:t xml:space="preserve"> </w:t>
      </w:r>
      <w:r>
        <w:rPr>
          <w:b w:val="0"/>
          <w:i w:val="0"/>
          <w:szCs w:val="24"/>
        </w:rPr>
        <w:t>Natural disasters; Transport e</w:t>
      </w:r>
      <w:r w:rsidRPr="00F00A0F">
        <w:rPr>
          <w:b w:val="0"/>
          <w:i w:val="0"/>
          <w:szCs w:val="24"/>
        </w:rPr>
        <w:t>quipment</w:t>
      </w:r>
      <w:r>
        <w:rPr>
          <w:b w:val="0"/>
          <w:i w:val="0"/>
          <w:szCs w:val="24"/>
        </w:rPr>
        <w:t xml:space="preserve"> industry</w:t>
      </w:r>
      <w:r w:rsidR="00776B3A">
        <w:rPr>
          <w:b w:val="0"/>
          <w:i w:val="0"/>
          <w:szCs w:val="24"/>
        </w:rPr>
        <w:t>;</w:t>
      </w:r>
      <w:r>
        <w:rPr>
          <w:b w:val="0"/>
          <w:i w:val="0"/>
          <w:szCs w:val="24"/>
        </w:rPr>
        <w:t xml:space="preserve"> Supply-chain disruptions</w:t>
      </w:r>
      <w:r w:rsidR="00776B3A">
        <w:rPr>
          <w:b w:val="0"/>
          <w:i w:val="0"/>
          <w:szCs w:val="24"/>
        </w:rPr>
        <w:t>;</w:t>
      </w:r>
      <w:r>
        <w:rPr>
          <w:b w:val="0"/>
          <w:i w:val="0"/>
          <w:szCs w:val="24"/>
        </w:rPr>
        <w:t xml:space="preserve"> </w:t>
      </w:r>
      <w:r w:rsidR="006908F3">
        <w:rPr>
          <w:b w:val="0"/>
          <w:i w:val="0"/>
          <w:szCs w:val="24"/>
        </w:rPr>
        <w:t>M</w:t>
      </w:r>
      <w:r w:rsidR="003E03AD">
        <w:rPr>
          <w:b w:val="0"/>
          <w:i w:val="0"/>
          <w:szCs w:val="24"/>
        </w:rPr>
        <w:t>ulti</w:t>
      </w:r>
      <w:r w:rsidR="006B2C7D">
        <w:rPr>
          <w:b w:val="0"/>
          <w:i w:val="0"/>
          <w:szCs w:val="24"/>
        </w:rPr>
        <w:t>-</w:t>
      </w:r>
      <w:r>
        <w:rPr>
          <w:b w:val="0"/>
          <w:i w:val="0"/>
          <w:szCs w:val="24"/>
        </w:rPr>
        <w:t xml:space="preserve"> regional input-</w:t>
      </w:r>
      <w:r w:rsidRPr="00E36312">
        <w:rPr>
          <w:b w:val="0"/>
          <w:i w:val="0"/>
          <w:szCs w:val="24"/>
        </w:rPr>
        <w:t>output</w:t>
      </w:r>
      <w:r w:rsidR="00776B3A">
        <w:rPr>
          <w:b w:val="0"/>
          <w:i w:val="0"/>
          <w:szCs w:val="24"/>
        </w:rPr>
        <w:t xml:space="preserve"> tables;</w:t>
      </w:r>
      <w:r w:rsidRPr="00E36312">
        <w:rPr>
          <w:b w:val="0"/>
          <w:i w:val="0"/>
          <w:szCs w:val="24"/>
        </w:rPr>
        <w:t xml:space="preserve"> Japan</w:t>
      </w:r>
    </w:p>
    <w:p w:rsidR="00C754DD" w:rsidRPr="00E36312" w:rsidRDefault="00C754DD" w:rsidP="00CE33BD">
      <w:pPr>
        <w:spacing w:before="120" w:line="360" w:lineRule="auto"/>
        <w:jc w:val="both"/>
        <w:rPr>
          <w:b/>
          <w:sz w:val="22"/>
          <w:szCs w:val="22"/>
        </w:rPr>
      </w:pPr>
    </w:p>
    <w:p w:rsidR="00C754DD" w:rsidRPr="00E36312" w:rsidRDefault="006B187E" w:rsidP="00CE33BD">
      <w:pPr>
        <w:spacing w:before="120" w:line="360" w:lineRule="auto"/>
        <w:jc w:val="both"/>
        <w:rPr>
          <w:b/>
          <w:lang w:val="en-US"/>
        </w:rPr>
      </w:pPr>
      <w:r>
        <w:rPr>
          <w:b/>
          <w:lang w:val="en-US"/>
        </w:rPr>
        <w:br w:type="page"/>
      </w:r>
      <w:r w:rsidR="00C754DD">
        <w:rPr>
          <w:b/>
          <w:lang w:val="en-US"/>
        </w:rPr>
        <w:lastRenderedPageBreak/>
        <w:t xml:space="preserve">1. </w:t>
      </w:r>
      <w:r w:rsidR="00C754DD" w:rsidRPr="00E36312">
        <w:rPr>
          <w:b/>
          <w:lang w:val="en-US"/>
        </w:rPr>
        <w:t>Introduction</w:t>
      </w:r>
    </w:p>
    <w:p w:rsidR="00C754DD" w:rsidRDefault="00C754DD" w:rsidP="00CE33BD">
      <w:pPr>
        <w:spacing w:line="360" w:lineRule="auto"/>
        <w:jc w:val="both"/>
      </w:pPr>
      <w:r w:rsidRPr="00042D79">
        <w:rPr>
          <w:lang w:val="en-US"/>
        </w:rPr>
        <w:t xml:space="preserve">The earthquake </w:t>
      </w:r>
      <w:r w:rsidR="005B5F46">
        <w:rPr>
          <w:lang w:val="en-US"/>
        </w:rPr>
        <w:t xml:space="preserve">measuring nine </w:t>
      </w:r>
      <w:r w:rsidR="005B5F46" w:rsidRPr="00042D79">
        <w:rPr>
          <w:lang w:val="en-US"/>
        </w:rPr>
        <w:t>degree</w:t>
      </w:r>
      <w:r w:rsidR="005B5F46">
        <w:rPr>
          <w:lang w:val="en-US"/>
        </w:rPr>
        <w:t>s on the</w:t>
      </w:r>
      <w:r w:rsidR="005B5F46" w:rsidRPr="00042D79">
        <w:rPr>
          <w:lang w:val="en-US"/>
        </w:rPr>
        <w:t xml:space="preserve"> Richter</w:t>
      </w:r>
      <w:r w:rsidR="005B5F46">
        <w:rPr>
          <w:lang w:val="en-US"/>
        </w:rPr>
        <w:t xml:space="preserve"> </w:t>
      </w:r>
      <w:r w:rsidR="005B5F46" w:rsidRPr="00042D79">
        <w:rPr>
          <w:lang w:val="en-US"/>
        </w:rPr>
        <w:t xml:space="preserve">scale </w:t>
      </w:r>
      <w:r w:rsidRPr="00042D79">
        <w:rPr>
          <w:lang w:val="en-US"/>
        </w:rPr>
        <w:t xml:space="preserve">that </w:t>
      </w:r>
      <w:r>
        <w:rPr>
          <w:lang w:val="en-US"/>
        </w:rPr>
        <w:t>struck</w:t>
      </w:r>
      <w:r w:rsidRPr="00042D79">
        <w:rPr>
          <w:lang w:val="en-US"/>
        </w:rPr>
        <w:t xml:space="preserve"> Japan on the 11</w:t>
      </w:r>
      <w:r w:rsidRPr="00042D79">
        <w:rPr>
          <w:vertAlign w:val="superscript"/>
          <w:lang w:val="en-US"/>
        </w:rPr>
        <w:t>th</w:t>
      </w:r>
      <w:r w:rsidRPr="00042D79">
        <w:rPr>
          <w:lang w:val="en-US"/>
        </w:rPr>
        <w:t xml:space="preserve"> March 2011</w:t>
      </w:r>
      <w:r>
        <w:rPr>
          <w:lang w:val="en-US"/>
        </w:rPr>
        <w:t xml:space="preserve">, </w:t>
      </w:r>
      <w:r w:rsidRPr="00042D79">
        <w:rPr>
          <w:lang w:val="en-US"/>
        </w:rPr>
        <w:t xml:space="preserve">the tsunami </w:t>
      </w:r>
      <w:r>
        <w:rPr>
          <w:lang w:val="en-US"/>
        </w:rPr>
        <w:t xml:space="preserve">that followed </w:t>
      </w:r>
      <w:r w:rsidRPr="00042D79">
        <w:rPr>
          <w:lang w:val="en-US"/>
        </w:rPr>
        <w:t xml:space="preserve">and </w:t>
      </w:r>
      <w:r>
        <w:rPr>
          <w:lang w:val="en-US"/>
        </w:rPr>
        <w:t xml:space="preserve">the subsequent </w:t>
      </w:r>
      <w:r w:rsidRPr="00042D79">
        <w:rPr>
          <w:lang w:val="en-US"/>
        </w:rPr>
        <w:t>nuclear cris</w:t>
      </w:r>
      <w:r>
        <w:rPr>
          <w:lang w:val="en-US"/>
        </w:rPr>
        <w:t>i</w:t>
      </w:r>
      <w:r w:rsidRPr="00042D79">
        <w:rPr>
          <w:lang w:val="en-US"/>
        </w:rPr>
        <w:t xml:space="preserve">s </w:t>
      </w:r>
      <w:r w:rsidR="005B5F46">
        <w:rPr>
          <w:lang w:val="en-US"/>
        </w:rPr>
        <w:t>significantly</w:t>
      </w:r>
      <w:r w:rsidR="005B5F46" w:rsidRPr="00042D79">
        <w:rPr>
          <w:lang w:val="en-US"/>
        </w:rPr>
        <w:t xml:space="preserve"> </w:t>
      </w:r>
      <w:r w:rsidRPr="00042D79">
        <w:rPr>
          <w:lang w:val="en-US"/>
        </w:rPr>
        <w:t xml:space="preserve">affected the Japanese </w:t>
      </w:r>
      <w:r>
        <w:rPr>
          <w:lang w:val="en-US"/>
        </w:rPr>
        <w:t xml:space="preserve">and global </w:t>
      </w:r>
      <w:r w:rsidR="008419BC">
        <w:rPr>
          <w:lang w:val="en-US"/>
        </w:rPr>
        <w:t>economies</w:t>
      </w:r>
      <w:r w:rsidRPr="00042D79">
        <w:rPr>
          <w:lang w:val="en-US"/>
        </w:rPr>
        <w:t xml:space="preserve">. </w:t>
      </w:r>
      <w:r w:rsidR="00BD4B42">
        <w:rPr>
          <w:lang w:val="en-US"/>
        </w:rPr>
        <w:t>The Cabinet Office of Japan estimated that r</w:t>
      </w:r>
      <w:r w:rsidR="00BD4B42" w:rsidRPr="00BD4B42">
        <w:rPr>
          <w:lang w:val="en-US"/>
        </w:rPr>
        <w:t>ebuilding of infrastructure, housing and other</w:t>
      </w:r>
      <w:r w:rsidR="00BD4B42">
        <w:rPr>
          <w:lang w:val="en-US"/>
        </w:rPr>
        <w:t xml:space="preserve"> Japanese</w:t>
      </w:r>
      <w:r w:rsidR="00BD4B42" w:rsidRPr="00BD4B42">
        <w:rPr>
          <w:lang w:val="en-US"/>
        </w:rPr>
        <w:t xml:space="preserve"> facilities ravaged by the earthquake and tsunami will cost around ¥16.9 trillion</w:t>
      </w:r>
      <w:r w:rsidR="00BD4B42">
        <w:rPr>
          <w:lang w:val="en-US"/>
        </w:rPr>
        <w:t xml:space="preserve"> (US$210 billion, 3.8% of Japan’s GDP)</w:t>
      </w:r>
      <w:r w:rsidR="00776B3A">
        <w:rPr>
          <w:lang w:val="en-US"/>
        </w:rPr>
        <w:t>. This amount does</w:t>
      </w:r>
      <w:r w:rsidR="00BD4B42" w:rsidRPr="00BD4B42">
        <w:rPr>
          <w:lang w:val="en-US"/>
        </w:rPr>
        <w:t xml:space="preserve"> not includ</w:t>
      </w:r>
      <w:r w:rsidR="00776B3A">
        <w:rPr>
          <w:lang w:val="en-US"/>
        </w:rPr>
        <w:t>e the</w:t>
      </w:r>
      <w:r w:rsidR="00BD4B42" w:rsidRPr="00BD4B42">
        <w:rPr>
          <w:lang w:val="en-US"/>
        </w:rPr>
        <w:t xml:space="preserve"> damage from the nuclear</w:t>
      </w:r>
      <w:r w:rsidR="00776B3A">
        <w:rPr>
          <w:lang w:val="en-US"/>
        </w:rPr>
        <w:t xml:space="preserve"> crisis</w:t>
      </w:r>
      <w:r w:rsidR="00BD4B42">
        <w:rPr>
          <w:lang w:val="en-US"/>
        </w:rPr>
        <w:t xml:space="preserve"> </w:t>
      </w:r>
      <w:r w:rsidR="00BD4B42">
        <w:rPr>
          <w:lang w:val="en-US"/>
        </w:rPr>
        <w:fldChar w:fldCharType="begin"/>
      </w:r>
      <w:r w:rsidR="00BD4B42">
        <w:rPr>
          <w:lang w:val="en-US"/>
        </w:rPr>
        <w:instrText xml:space="preserve"> ADDIN ZOTERO_ITEM CSL_CITATION {"citationID":"2lj4sf13gh","properties":{"formattedCitation":"(Ranghieri and Ishiwatari, 2012)","plainCitation":"(Ranghieri and Ishiwatari, 2012)"},"citationItems":[{"id":2812,"uris":["http://zotero.org/groups/271383/items/B6CN6XQT"],"uri":["http://zotero.org/groups/271383/items/B6CN6XQT"],"itemData":{"id":2812,"type":"report","title":"Learning from Megadisasters : Lessons from the Great East Japan Earthquake","publisher":"World Bank","publisher-place":"Washington DC","event-place":"Washington DC","URL":"http://hdl.handle.net/10986/18864","author":[{"family":"Ranghieri","given":"F."},{"family":"Ishiwatari","given":"M."}],"issued":{"date-parts":[["2012"]]}}}],"schema":"https://github.com/citation-style-language/schema/raw/master/csl-citation.json"} </w:instrText>
      </w:r>
      <w:r w:rsidR="00BD4B42">
        <w:rPr>
          <w:lang w:val="en-US"/>
        </w:rPr>
        <w:fldChar w:fldCharType="separate"/>
      </w:r>
      <w:r w:rsidR="005B3396" w:rsidRPr="005B3396">
        <w:t>(Ranghieri and Ishiwatari, 2012)</w:t>
      </w:r>
      <w:r w:rsidR="00BD4B42">
        <w:rPr>
          <w:lang w:val="en-US"/>
        </w:rPr>
        <w:fldChar w:fldCharType="end"/>
      </w:r>
      <w:r w:rsidRPr="00315270">
        <w:rPr>
          <w:lang w:val="en-US"/>
        </w:rPr>
        <w:t xml:space="preserve">. </w:t>
      </w:r>
      <w:r>
        <w:t xml:space="preserve">In addition, </w:t>
      </w:r>
      <w:r w:rsidRPr="00042D79">
        <w:rPr>
          <w:lang w:val="en-US"/>
        </w:rPr>
        <w:t xml:space="preserve">the structural damage </w:t>
      </w:r>
      <w:r w:rsidR="005B5F46">
        <w:rPr>
          <w:lang w:val="en-US"/>
        </w:rPr>
        <w:t xml:space="preserve">coupled with electricity shortages </w:t>
      </w:r>
      <w:r w:rsidRPr="00042D79">
        <w:rPr>
          <w:lang w:val="en-US"/>
        </w:rPr>
        <w:t>reduced Japanese production capacities</w:t>
      </w:r>
      <w:r w:rsidR="008A30CE">
        <w:rPr>
          <w:lang w:val="en-US"/>
        </w:rPr>
        <w:t xml:space="preserve">, affecting </w:t>
      </w:r>
      <w:r w:rsidRPr="00042D79">
        <w:rPr>
          <w:lang w:val="en-US"/>
        </w:rPr>
        <w:t xml:space="preserve">the </w:t>
      </w:r>
      <w:r w:rsidR="008A30CE">
        <w:rPr>
          <w:lang w:val="en-US"/>
        </w:rPr>
        <w:t>international production chain and</w:t>
      </w:r>
      <w:r w:rsidRPr="00042D79">
        <w:rPr>
          <w:lang w:val="en-US"/>
        </w:rPr>
        <w:t xml:space="preserve"> extending the economic impacts largely beyond </w:t>
      </w:r>
      <w:r w:rsidR="005C21B0">
        <w:rPr>
          <w:lang w:val="en-US"/>
        </w:rPr>
        <w:t xml:space="preserve">the </w:t>
      </w:r>
      <w:r w:rsidRPr="00042D79">
        <w:rPr>
          <w:lang w:val="en-US"/>
        </w:rPr>
        <w:t>national borders.</w:t>
      </w:r>
    </w:p>
    <w:p w:rsidR="00C754DD" w:rsidRPr="00844BD4" w:rsidRDefault="00721623" w:rsidP="00CE33BD">
      <w:pPr>
        <w:spacing w:line="360" w:lineRule="auto"/>
        <w:ind w:firstLine="567"/>
        <w:jc w:val="both"/>
        <w:rPr>
          <w:color w:val="000000"/>
        </w:rPr>
      </w:pPr>
      <w:r w:rsidRPr="00844BD4">
        <w:t xml:space="preserve">The impacts </w:t>
      </w:r>
      <w:r w:rsidR="005176E0" w:rsidRPr="00844BD4">
        <w:t xml:space="preserve">of natural disasters </w:t>
      </w:r>
      <w:r w:rsidRPr="00844BD4">
        <w:t xml:space="preserve">on manufacturing industries may result in a production bottleneck </w:t>
      </w:r>
      <w:r w:rsidR="00D53F90" w:rsidRPr="00844BD4">
        <w:t>affecting other sector</w:t>
      </w:r>
      <w:r w:rsidR="005176E0" w:rsidRPr="00844BD4">
        <w:t>s</w:t>
      </w:r>
      <w:r w:rsidR="00D53F90" w:rsidRPr="00844BD4">
        <w:t xml:space="preserve"> and countries </w:t>
      </w:r>
      <w:r w:rsidRPr="00844BD4">
        <w:t xml:space="preserve">via </w:t>
      </w:r>
      <w:r w:rsidR="00D53F90" w:rsidRPr="00844BD4">
        <w:t xml:space="preserve">the reduction </w:t>
      </w:r>
      <w:r w:rsidR="005176E0" w:rsidRPr="00844BD4">
        <w:t xml:space="preserve">in </w:t>
      </w:r>
      <w:r w:rsidR="00D53F90" w:rsidRPr="00844BD4">
        <w:t xml:space="preserve">the </w:t>
      </w:r>
      <w:r w:rsidRPr="00844BD4">
        <w:t xml:space="preserve">demand </w:t>
      </w:r>
      <w:r w:rsidR="00150E35" w:rsidRPr="00844BD4">
        <w:t xml:space="preserve">for </w:t>
      </w:r>
      <w:r w:rsidR="00D53F90" w:rsidRPr="00844BD4">
        <w:t>intermediate inputs</w:t>
      </w:r>
      <w:r w:rsidRPr="00844BD4">
        <w:t xml:space="preserve"> </w:t>
      </w:r>
      <w:r w:rsidR="00D53F90" w:rsidRPr="00844BD4">
        <w:t>or</w:t>
      </w:r>
      <w:r w:rsidR="005C21B0">
        <w:t xml:space="preserve"> by</w:t>
      </w:r>
      <w:r w:rsidR="00D53F90" w:rsidRPr="00844BD4">
        <w:t xml:space="preserve"> the reduction </w:t>
      </w:r>
      <w:r w:rsidR="005176E0" w:rsidRPr="00844BD4">
        <w:t xml:space="preserve">in </w:t>
      </w:r>
      <w:r w:rsidR="00D53F90" w:rsidRPr="00844BD4">
        <w:t xml:space="preserve">the supply of intermediate outputs </w:t>
      </w:r>
      <w:r w:rsidR="00687C52">
        <w:fldChar w:fldCharType="begin"/>
      </w:r>
      <w:r w:rsidR="00687C52">
        <w:instrText xml:space="preserve"> ADDIN ZOTERO_ITEM CSL_CITATION {"citationID":"j1tcltc1m","properties":{"formattedCitation":"(Okuyama and Sahin, 2009)","plainCitation":"(Okuyama and Sahin, 2009)"},"citationItems":[{"id":2817,"uris":["http://zotero.org/groups/271383/items/NXUSG2T7"],"uri":["http://zotero.org/groups/271383/items/NXUSG2T7"],"itemData":{"id":2817,"type":"report","title":"Impact Estimation of Disasters: A Global Aggregate for 1960 to 2007","publisher":"Social Science Research Network","publisher-place":"Rochester, NY","genre":"SSRN Scholarly Paper","source":"papers.ssrn.com","event-place":"Rochester, NY","abstract":"This paper aims to estimate the global aggregate of disaster impacts during 1960 to 2007 using Social Accounting Matrix (SAM) methodology. The authors selected 184 major disasters in terms of the size of economic damages, based on the data available from the International Emergency Disasters and MunichRe (NatCat) databases for natural catastrophes. They estimate the losses and total impacts including the higher-order effects of these disasters using social accounting matrices constructed for this study. Although the aggregate damages based on the data amount to US$742 billion, the aggregate losses and total impacts are estimated at US$360 billion and US$678 billion, respectively. The results show a growing trend of economic impacts over time in absolute value. However, once the data and estimates are normalized using global gross domestic product, the historical trend of total impacts becomes statistically insignificant. The visual observation confirms the inverted 'U' curve distribution between total impact and income level, while statistical analyses indicate negative linear relationships between them for climatological, geophysical, and especially hydrological events.","URL":"http://papers.ssrn.com/abstract=1421704","number":"ID 1421704","shortTitle":"Impact Estimation of Disasters","author":[{"family":"Okuyama","given":"Yasuhide"},{"family":"Sahin","given":"Sebnem"}],"issued":{"date-parts":[["2009",6,1]]},"accessed":{"date-parts":[["2014",8,13]]}}}],"schema":"https://github.com/citation-style-language/schema/raw/master/csl-citation.json"} </w:instrText>
      </w:r>
      <w:r w:rsidR="00687C52">
        <w:fldChar w:fldCharType="separate"/>
      </w:r>
      <w:r w:rsidR="005B3396" w:rsidRPr="005B3396">
        <w:t>(Okuyama and Sahin, 2009)</w:t>
      </w:r>
      <w:r w:rsidR="00687C52">
        <w:fldChar w:fldCharType="end"/>
      </w:r>
      <w:r w:rsidRPr="00844BD4">
        <w:t>.</w:t>
      </w:r>
      <w:r w:rsidR="007B706C" w:rsidRPr="00844BD4">
        <w:t xml:space="preserve"> This was the case f</w:t>
      </w:r>
      <w:r w:rsidR="00776B3A">
        <w:t>or</w:t>
      </w:r>
      <w:r w:rsidR="007B706C" w:rsidRPr="00844BD4">
        <w:t xml:space="preserve"> the Japanese transport equipment industry (TEI) in the aftermath of the earthquake. </w:t>
      </w:r>
      <w:r w:rsidR="007B706C" w:rsidRPr="00844BD4">
        <w:rPr>
          <w:lang w:val="en-US"/>
        </w:rPr>
        <w:t xml:space="preserve">According to </w:t>
      </w:r>
      <w:r w:rsidR="00C7572B" w:rsidRPr="00844BD4">
        <w:rPr>
          <w:lang w:val="en-US"/>
        </w:rPr>
        <w:t xml:space="preserve">the </w:t>
      </w:r>
      <w:r w:rsidR="007B706C" w:rsidRPr="00844BD4">
        <w:rPr>
          <w:lang w:val="en-US"/>
        </w:rPr>
        <w:t>data provided by the Japanese Ministry of Economy, Trade and Industry</w:t>
      </w:r>
      <w:r w:rsidR="004232E8" w:rsidRPr="00844BD4">
        <w:rPr>
          <w:lang w:val="en-US"/>
        </w:rPr>
        <w:t>,</w:t>
      </w:r>
      <w:r w:rsidR="007B706C" w:rsidRPr="00844BD4">
        <w:rPr>
          <w:lang w:val="en-US"/>
        </w:rPr>
        <w:t xml:space="preserve"> </w:t>
      </w:r>
      <w:r w:rsidR="007B706C" w:rsidRPr="00844BD4">
        <w:t>the production of the</w:t>
      </w:r>
      <w:r w:rsidR="004232E8" w:rsidRPr="00844BD4">
        <w:t xml:space="preserve"> Japanese</w:t>
      </w:r>
      <w:r w:rsidR="007B706C" w:rsidRPr="00844BD4">
        <w:t xml:space="preserve"> TEI decreased by 50%</w:t>
      </w:r>
      <w:r w:rsidR="00776B3A">
        <w:t xml:space="preserve"> </w:t>
      </w:r>
      <w:r w:rsidR="00776B3A" w:rsidRPr="00844BD4">
        <w:rPr>
          <w:lang w:val="en-US"/>
        </w:rPr>
        <w:t xml:space="preserve">between </w:t>
      </w:r>
      <w:r w:rsidR="00776B3A" w:rsidRPr="00844BD4">
        <w:t>February 2011 and April 2011,</w:t>
      </w:r>
      <w:r w:rsidR="007B706C" w:rsidRPr="00844BD4">
        <w:t xml:space="preserve"> </w:t>
      </w:r>
      <w:r w:rsidR="00C7572B" w:rsidRPr="00844BD4">
        <w:t xml:space="preserve">thus </w:t>
      </w:r>
      <w:r w:rsidR="008A30CE" w:rsidRPr="00844BD4">
        <w:t>generating</w:t>
      </w:r>
      <w:r w:rsidR="00C754DD" w:rsidRPr="00844BD4">
        <w:t xml:space="preserve"> </w:t>
      </w:r>
      <w:r w:rsidR="00224C98" w:rsidRPr="00844BD4">
        <w:t xml:space="preserve">reactions worldwide. </w:t>
      </w:r>
      <w:r w:rsidR="00EB636A">
        <w:t>The</w:t>
      </w:r>
      <w:r w:rsidR="00EB636A" w:rsidRPr="00844BD4">
        <w:t xml:space="preserve"> </w:t>
      </w:r>
      <w:r w:rsidR="006D12D6" w:rsidRPr="00844BD4">
        <w:t xml:space="preserve">impacts </w:t>
      </w:r>
      <w:r w:rsidR="009D7E42" w:rsidRPr="00844BD4">
        <w:t>due to the disruption of the supply chain of key components produced by the</w:t>
      </w:r>
      <w:r w:rsidR="006D12D6" w:rsidRPr="00844BD4">
        <w:t xml:space="preserve"> Japanese </w:t>
      </w:r>
      <w:r w:rsidR="009D7E42" w:rsidRPr="00844BD4">
        <w:t>TEI</w:t>
      </w:r>
      <w:r w:rsidR="00EB636A" w:rsidRPr="00EB636A">
        <w:t xml:space="preserve"> </w:t>
      </w:r>
      <w:r w:rsidR="00EB636A" w:rsidRPr="00844BD4">
        <w:t>were especially relevant in this case</w:t>
      </w:r>
      <w:r w:rsidR="006D12D6" w:rsidRPr="00844BD4">
        <w:t>.</w:t>
      </w:r>
      <w:r w:rsidR="008419BC" w:rsidRPr="00844BD4">
        <w:t xml:space="preserve"> </w:t>
      </w:r>
      <w:r w:rsidR="009D7E42" w:rsidRPr="00844BD4">
        <w:t>On the one hand, Japan holds a strategic and leadership role in the global TEI, especially as a supplier of key</w:t>
      </w:r>
      <w:r w:rsidR="005176E0" w:rsidRPr="00844BD4">
        <w:t xml:space="preserve"> </w:t>
      </w:r>
      <w:r w:rsidR="009D7E42" w:rsidRPr="00844BD4">
        <w:t xml:space="preserve">parts for motor vehicle </w:t>
      </w:r>
      <w:r w:rsidR="002B546E" w:rsidRPr="00844BD4">
        <w:t>factories</w:t>
      </w:r>
      <w:r w:rsidR="009D7E42" w:rsidRPr="00844BD4">
        <w:t xml:space="preserve"> located worldwide. Some of these components are very specific and cannot be supplied by any other company in the short term. On the other hand, the automotive industry is characterized by the just-in-time production strategy, aimed at reducing inventory co</w:t>
      </w:r>
      <w:r w:rsidR="005176E0" w:rsidRPr="00844BD4">
        <w:t>s</w:t>
      </w:r>
      <w:r w:rsidR="009D7E42" w:rsidRPr="00844BD4">
        <w:t>ts by lowering stock</w:t>
      </w:r>
      <w:r w:rsidR="00776B3A">
        <w:t>s</w:t>
      </w:r>
      <w:r w:rsidR="009D7E42" w:rsidRPr="00844BD4">
        <w:t xml:space="preserve"> of components. Thus, the possibility of using inventories to overcome supply disruptions </w:t>
      </w:r>
      <w:r w:rsidR="00776B3A">
        <w:t>wa</w:t>
      </w:r>
      <w:r w:rsidR="005176E0" w:rsidRPr="00844BD4">
        <w:t>s</w:t>
      </w:r>
      <w:r w:rsidR="009D7E42" w:rsidRPr="00844BD4">
        <w:t xml:space="preserve"> rather limited. As a consequence, t</w:t>
      </w:r>
      <w:r w:rsidR="008419BC" w:rsidRPr="00844BD4">
        <w:t>he reduction in Japanese exports of</w:t>
      </w:r>
      <w:r w:rsidR="00BC790C" w:rsidRPr="00844BD4">
        <w:t xml:space="preserve"> key components for the automotive industry</w:t>
      </w:r>
      <w:r w:rsidR="008419BC" w:rsidRPr="00844BD4">
        <w:t xml:space="preserve"> generated drops in the global production of vehicles</w:t>
      </w:r>
      <w:r w:rsidR="009B4A06">
        <w:t>;</w:t>
      </w:r>
      <w:r w:rsidR="008419BC" w:rsidRPr="00844BD4">
        <w:t xml:space="preserve"> </w:t>
      </w:r>
      <w:r w:rsidR="009B4A06" w:rsidRPr="00844BD4">
        <w:t xml:space="preserve">for example, </w:t>
      </w:r>
      <w:r w:rsidR="00C754DD" w:rsidRPr="00844BD4">
        <w:t xml:space="preserve">Toyota, Honda, Opel, Nissan and General Motors froze their production </w:t>
      </w:r>
      <w:r w:rsidR="00776B3A" w:rsidRPr="00844BD4">
        <w:t>immediately after the earthquake,</w:t>
      </w:r>
      <w:r w:rsidR="00776B3A">
        <w:t xml:space="preserve"> </w:t>
      </w:r>
      <w:r w:rsidR="00C754DD" w:rsidRPr="00844BD4">
        <w:t xml:space="preserve">with losses of </w:t>
      </w:r>
      <w:r w:rsidR="00D54F1A" w:rsidRPr="00844BD4">
        <w:t>US$</w:t>
      </w:r>
      <w:r w:rsidR="00C754DD" w:rsidRPr="00844BD4">
        <w:t>72 million a day</w:t>
      </w:r>
      <w:r w:rsidR="00687C52">
        <w:t xml:space="preserve"> </w:t>
      </w:r>
      <w:r w:rsidR="00687C52">
        <w:fldChar w:fldCharType="begin"/>
      </w:r>
      <w:r w:rsidR="00687C52">
        <w:instrText xml:space="preserve"> ADDIN ZOTERO_ITEM CSL_CITATION {"citationID":"26g53mipqi","properties":{"formattedCitation":"(Autonews, 2011)","plainCitation":"(Autonews, 2011)"},"citationItems":[{"id":2841,"uris":["http://zotero.org/groups/271383/items/PKTRX662"],"uri":["http://zotero.org/groups/271383/items/PKTRX662"],"itemData":{"id":2841,"type":"webpage","title":"Opel, Renault production hit by shortage of Japanese parts","container-title":"Automotive News","abstract":"Opel and Renault warned they would have to reduce production after Japan's earthquake last week led to shutdowns of car parts factories in the country. Opel plans temporary production stops at a plant in Spain, due to the lack of an electronic item which had not arrived from Japan.","URL":"http://www.autonews.com/article/20110318/COPY01/303189860/opel-renault-production-hit-by-shortage-of-japanese-parts","author":[{"family":"Autonews","given":"From wire"}],"issued":{"date-parts":[["2011"]]},"accessed":{"date-parts":[["2014",8,13]]}}}],"schema":"https://github.com/citation-style-language/schema/raw/master/csl-citation.json"} </w:instrText>
      </w:r>
      <w:r w:rsidR="00687C52">
        <w:fldChar w:fldCharType="separate"/>
      </w:r>
      <w:r w:rsidR="005B3396" w:rsidRPr="005B3396">
        <w:t>(Autonews, 2011)</w:t>
      </w:r>
      <w:r w:rsidR="00687C52">
        <w:fldChar w:fldCharType="end"/>
      </w:r>
      <w:r w:rsidR="00C754DD" w:rsidRPr="00844BD4">
        <w:t xml:space="preserve">. According to IHS Global Insight, a global consulting firm, around 2.8 million </w:t>
      </w:r>
      <w:r w:rsidR="00CE33BD" w:rsidRPr="00844BD4">
        <w:t>vehicles (</w:t>
      </w:r>
      <w:r w:rsidR="00926091" w:rsidRPr="00844BD4">
        <w:t>equivalent to 4.7% of world car production in 2010)</w:t>
      </w:r>
      <w:r w:rsidR="00926091">
        <w:t xml:space="preserve"> </w:t>
      </w:r>
      <w:r w:rsidR="00150E35" w:rsidRPr="00844BD4">
        <w:t>were foreseen for production but</w:t>
      </w:r>
      <w:r w:rsidR="00776B3A">
        <w:t xml:space="preserve"> were</w:t>
      </w:r>
      <w:r w:rsidR="00150E35" w:rsidRPr="00844BD4">
        <w:t xml:space="preserve"> in fact not produced</w:t>
      </w:r>
      <w:r w:rsidR="00926091">
        <w:t>.</w:t>
      </w:r>
      <w:r w:rsidR="00C754DD" w:rsidRPr="00844BD4">
        <w:t xml:space="preserve"> 1 million</w:t>
      </w:r>
      <w:r w:rsidR="00926091">
        <w:t xml:space="preserve"> of these </w:t>
      </w:r>
      <w:r w:rsidR="00C754DD" w:rsidRPr="00844BD4">
        <w:t xml:space="preserve">vehicles </w:t>
      </w:r>
      <w:r w:rsidR="00926091">
        <w:t xml:space="preserve">should have been </w:t>
      </w:r>
      <w:r w:rsidR="00C754DD" w:rsidRPr="00844BD4">
        <w:t xml:space="preserve">produced </w:t>
      </w:r>
      <w:r w:rsidR="00C754DD" w:rsidRPr="00DE0063">
        <w:t xml:space="preserve">outside Japan </w:t>
      </w:r>
      <w:r w:rsidR="00DE0063" w:rsidRPr="00DD32B3">
        <w:fldChar w:fldCharType="begin"/>
      </w:r>
      <w:r w:rsidR="00DE0063" w:rsidRPr="00DD32B3">
        <w:instrText xml:space="preserve"> ADDIN ZOTERO_ITEM CSL_CITATION {"citationID":"242nfsa6rs","properties":{"formattedCitation":"(Robinet, 2011)","plainCitation":"(Robinet, 2011)"},"citationItems":[{"id":2815,"uris":["http://zotero.org/groups/271383/items/IB4T5ZHG"],"uri":["http://zotero.org/groups/271383/items/IB4T5ZHG"],"itemData":{"id":2815,"type":"webpage","title":"Japan Disaster Output Impacts Update","URL":"http://www.oesa.org/Doc-Vault/Knowledge-Center/Archived-Docs/Japan-Earthquake-Information/IHS-Japan-Disaster-Output-Impact-Update-June-10.pdf","author":[{"family":"Robinet","given":"M."}],"issued":{"date-parts":[["2011"]]}}}],"schema":"https://github.com/citation-style-language/schema/raw/master/csl-citation.json"} </w:instrText>
      </w:r>
      <w:r w:rsidR="00DE0063" w:rsidRPr="00DD32B3">
        <w:fldChar w:fldCharType="separate"/>
      </w:r>
      <w:r w:rsidR="005B3396" w:rsidRPr="005B3396">
        <w:t>(Robinet, 2011)</w:t>
      </w:r>
      <w:r w:rsidR="00DE0063" w:rsidRPr="00DD32B3">
        <w:fldChar w:fldCharType="end"/>
      </w:r>
      <w:r w:rsidR="00C754DD" w:rsidRPr="007D773F">
        <w:t>.</w:t>
      </w:r>
    </w:p>
    <w:p w:rsidR="004232E8" w:rsidRPr="00844BD4" w:rsidRDefault="00C754DD" w:rsidP="00CE33BD">
      <w:pPr>
        <w:spacing w:line="360" w:lineRule="auto"/>
        <w:ind w:firstLine="567"/>
        <w:jc w:val="both"/>
        <w:rPr>
          <w:lang w:val="en-US"/>
        </w:rPr>
      </w:pPr>
      <w:r w:rsidRPr="00844BD4">
        <w:rPr>
          <w:color w:val="000000"/>
        </w:rPr>
        <w:t>The</w:t>
      </w:r>
      <w:r w:rsidR="00D11BF0">
        <w:rPr>
          <w:color w:val="000000"/>
        </w:rPr>
        <w:t xml:space="preserve"> impact of the disruption on the supply chain was</w:t>
      </w:r>
      <w:r w:rsidR="00D11BF0" w:rsidRPr="00844BD4">
        <w:rPr>
          <w:color w:val="000000"/>
        </w:rPr>
        <w:t xml:space="preserve"> </w:t>
      </w:r>
      <w:r w:rsidRPr="00844BD4">
        <w:rPr>
          <w:color w:val="000000"/>
        </w:rPr>
        <w:t xml:space="preserve">transmitted </w:t>
      </w:r>
      <w:r w:rsidRPr="00844BD4">
        <w:t xml:space="preserve">to other </w:t>
      </w:r>
      <w:r w:rsidR="005118CE" w:rsidRPr="00844BD4">
        <w:t xml:space="preserve">upstream </w:t>
      </w:r>
      <w:r w:rsidRPr="00844BD4">
        <w:t xml:space="preserve">industries connected to </w:t>
      </w:r>
      <w:r w:rsidR="00D11BF0">
        <w:t>the TEI</w:t>
      </w:r>
      <w:r w:rsidR="00926091">
        <w:t>,</w:t>
      </w:r>
      <w:r w:rsidRPr="00844BD4">
        <w:t xml:space="preserve"> such as the </w:t>
      </w:r>
      <w:r w:rsidR="00926091">
        <w:t>produc</w:t>
      </w:r>
      <w:r w:rsidRPr="00844BD4">
        <w:t xml:space="preserve">tion of basic metals, fabricated metals and </w:t>
      </w:r>
      <w:r w:rsidRPr="00844BD4">
        <w:lastRenderedPageBreak/>
        <w:t>rubbers and plastics. This</w:t>
      </w:r>
      <w:r w:rsidRPr="00844BD4">
        <w:rPr>
          <w:lang w:val="en-US"/>
        </w:rPr>
        <w:t xml:space="preserve"> domino effect </w:t>
      </w:r>
      <w:r w:rsidR="006F16E1" w:rsidRPr="00844BD4">
        <w:rPr>
          <w:lang w:val="en-US"/>
        </w:rPr>
        <w:t xml:space="preserve">spread </w:t>
      </w:r>
      <w:r w:rsidRPr="00844BD4">
        <w:rPr>
          <w:lang w:val="en-US"/>
        </w:rPr>
        <w:t xml:space="preserve">rapidly around </w:t>
      </w:r>
      <w:r w:rsidR="001F7EDC" w:rsidRPr="00844BD4">
        <w:rPr>
          <w:lang w:val="en-US"/>
        </w:rPr>
        <w:t>the world</w:t>
      </w:r>
      <w:r w:rsidR="0099627B" w:rsidRPr="00844BD4">
        <w:rPr>
          <w:lang w:val="en-US"/>
        </w:rPr>
        <w:t xml:space="preserve">, </w:t>
      </w:r>
      <w:r w:rsidR="006F16E1" w:rsidRPr="00844BD4">
        <w:rPr>
          <w:lang w:val="en-US"/>
        </w:rPr>
        <w:t>highlighting</w:t>
      </w:r>
      <w:r w:rsidR="0099627B" w:rsidRPr="00844BD4">
        <w:rPr>
          <w:lang w:val="en-US"/>
        </w:rPr>
        <w:t xml:space="preserve"> the vulnerability of </w:t>
      </w:r>
      <w:r w:rsidR="006F16E1" w:rsidRPr="00844BD4">
        <w:rPr>
          <w:lang w:val="en-US"/>
        </w:rPr>
        <w:t xml:space="preserve">the </w:t>
      </w:r>
      <w:r w:rsidR="0099627B" w:rsidRPr="00844BD4">
        <w:rPr>
          <w:lang w:val="en-US"/>
        </w:rPr>
        <w:t>global economy to supply disruptions due to natural disasters</w:t>
      </w:r>
      <w:r w:rsidR="004232E8" w:rsidRPr="00844BD4">
        <w:rPr>
          <w:lang w:val="en-US"/>
        </w:rPr>
        <w:t>.</w:t>
      </w:r>
    </w:p>
    <w:p w:rsidR="001F7EDC" w:rsidRPr="00844BD4" w:rsidRDefault="008A30CE" w:rsidP="00CE33BD">
      <w:pPr>
        <w:spacing w:line="360" w:lineRule="auto"/>
        <w:ind w:firstLine="567"/>
        <w:jc w:val="both"/>
        <w:rPr>
          <w:lang w:val="en-US"/>
        </w:rPr>
      </w:pPr>
      <w:r w:rsidRPr="00844BD4">
        <w:rPr>
          <w:lang w:val="en-US"/>
        </w:rPr>
        <w:t>T</w:t>
      </w:r>
      <w:r w:rsidR="00C754DD" w:rsidRPr="00844BD4">
        <w:rPr>
          <w:lang w:val="en-US"/>
        </w:rPr>
        <w:t>he complex and increasing connection</w:t>
      </w:r>
      <w:r w:rsidR="00926091">
        <w:rPr>
          <w:lang w:val="en-US"/>
        </w:rPr>
        <w:t>s</w:t>
      </w:r>
      <w:r w:rsidR="00C754DD" w:rsidRPr="00844BD4">
        <w:rPr>
          <w:lang w:val="en-US"/>
        </w:rPr>
        <w:t xml:space="preserve"> that currently exists among countries and production</w:t>
      </w:r>
      <w:r w:rsidR="000D7C9B" w:rsidRPr="00844BD4">
        <w:rPr>
          <w:lang w:val="en-US"/>
        </w:rPr>
        <w:t xml:space="preserve"> chain</w:t>
      </w:r>
      <w:r w:rsidR="00C754DD" w:rsidRPr="00844BD4">
        <w:rPr>
          <w:lang w:val="en-US"/>
        </w:rPr>
        <w:t>s make</w:t>
      </w:r>
      <w:r w:rsidR="00BC790C" w:rsidRPr="00844BD4">
        <w:rPr>
          <w:lang w:val="en-US"/>
        </w:rPr>
        <w:t xml:space="preserve"> it</w:t>
      </w:r>
      <w:r w:rsidR="00C754DD" w:rsidRPr="00844BD4">
        <w:rPr>
          <w:lang w:val="en-US"/>
        </w:rPr>
        <w:t xml:space="preserve"> difficult to quantify the </w:t>
      </w:r>
      <w:r w:rsidR="007073AE" w:rsidRPr="00844BD4">
        <w:rPr>
          <w:lang w:val="en-US"/>
        </w:rPr>
        <w:t xml:space="preserve">global </w:t>
      </w:r>
      <w:r w:rsidR="00C754DD" w:rsidRPr="00844BD4">
        <w:rPr>
          <w:lang w:val="en-US"/>
        </w:rPr>
        <w:t xml:space="preserve">impacts generated by unexpected events. </w:t>
      </w:r>
      <w:r w:rsidR="00C754DD" w:rsidRPr="00844BD4">
        <w:t xml:space="preserve">The lack of up-to-date international databases able to capture the trade relationships between countries and sectors, and the consequent limited use of </w:t>
      </w:r>
      <w:r w:rsidR="003E03AD" w:rsidRPr="00844BD4">
        <w:t>multi</w:t>
      </w:r>
      <w:r w:rsidR="006B2C7D" w:rsidRPr="00844BD4">
        <w:t>-</w:t>
      </w:r>
      <w:r w:rsidR="00C754DD" w:rsidRPr="00844BD4">
        <w:t xml:space="preserve">regional models have so far </w:t>
      </w:r>
      <w:r w:rsidR="000D7C9B" w:rsidRPr="00844BD4">
        <w:t xml:space="preserve">made it </w:t>
      </w:r>
      <w:r w:rsidR="00C754DD" w:rsidRPr="00844BD4">
        <w:t>very difficult to carry out any kind of estimation of the cascading effects resulting from disruptions in the international supply-</w:t>
      </w:r>
      <w:r w:rsidR="00F44341" w:rsidRPr="00844BD4">
        <w:t xml:space="preserve">demand </w:t>
      </w:r>
      <w:r w:rsidR="00C754DD" w:rsidRPr="00844BD4">
        <w:t xml:space="preserve">chain. </w:t>
      </w:r>
      <w:r w:rsidR="00C754DD" w:rsidRPr="00844BD4">
        <w:rPr>
          <w:lang w:val="en-US"/>
        </w:rPr>
        <w:t xml:space="preserve">For this reason, most of the </w:t>
      </w:r>
      <w:r w:rsidR="00150E35" w:rsidRPr="00844BD4">
        <w:rPr>
          <w:lang w:val="en-US"/>
        </w:rPr>
        <w:t xml:space="preserve">studies </w:t>
      </w:r>
      <w:r w:rsidR="000D7C9B" w:rsidRPr="00844BD4">
        <w:rPr>
          <w:lang w:val="en-US"/>
        </w:rPr>
        <w:t xml:space="preserve">published </w:t>
      </w:r>
      <w:r w:rsidR="001F7EDC" w:rsidRPr="00844BD4">
        <w:rPr>
          <w:lang w:val="en-US"/>
        </w:rPr>
        <w:t>on the econom</w:t>
      </w:r>
      <w:r w:rsidR="002B546E" w:rsidRPr="00844BD4">
        <w:rPr>
          <w:lang w:val="en-US"/>
        </w:rPr>
        <w:t>y-wide</w:t>
      </w:r>
      <w:r w:rsidR="001F7EDC" w:rsidRPr="00844BD4">
        <w:rPr>
          <w:lang w:val="en-US"/>
        </w:rPr>
        <w:t xml:space="preserve"> impact</w:t>
      </w:r>
      <w:r w:rsidR="002B546E" w:rsidRPr="00844BD4">
        <w:rPr>
          <w:lang w:val="en-US"/>
        </w:rPr>
        <w:t>s</w:t>
      </w:r>
      <w:r w:rsidR="001F7EDC" w:rsidRPr="00844BD4">
        <w:rPr>
          <w:lang w:val="en-US"/>
        </w:rPr>
        <w:t xml:space="preserve"> of the Japanese disaster</w:t>
      </w:r>
      <w:r w:rsidR="00C754DD" w:rsidRPr="00844BD4">
        <w:rPr>
          <w:lang w:val="en-US"/>
        </w:rPr>
        <w:t xml:space="preserve"> </w:t>
      </w:r>
      <w:r w:rsidR="000D7C9B" w:rsidRPr="00844BD4">
        <w:rPr>
          <w:lang w:val="en-US"/>
        </w:rPr>
        <w:t xml:space="preserve">only </w:t>
      </w:r>
      <w:r w:rsidR="00C754DD" w:rsidRPr="00844BD4">
        <w:rPr>
          <w:lang w:val="en-US"/>
        </w:rPr>
        <w:t xml:space="preserve">account for the </w:t>
      </w:r>
      <w:r w:rsidR="006141A4" w:rsidRPr="00844BD4">
        <w:rPr>
          <w:lang w:val="en-US"/>
        </w:rPr>
        <w:t>impacts in Japan (e.g.</w:t>
      </w:r>
      <w:r w:rsidR="00687C52">
        <w:rPr>
          <w:lang w:val="en-US"/>
        </w:rPr>
        <w:t xml:space="preserve"> </w:t>
      </w:r>
      <w:r w:rsidR="00687C52">
        <w:rPr>
          <w:lang w:val="en-US"/>
        </w:rPr>
        <w:fldChar w:fldCharType="begin"/>
      </w:r>
      <w:r w:rsidR="00687C52">
        <w:rPr>
          <w:lang w:val="en-US"/>
        </w:rPr>
        <w:instrText xml:space="preserve"> ADDIN ZOTERO_ITEM CSL_CITATION {"citationID":"15e47r467l","properties":{"formattedCitation":"(Kajitani et al., 2013)","plainCitation":"(Kajitani et al., 2013)"},"citationItems":[{"id":2796,"uris":["http://zotero.org/groups/271383/items/F34FS34A"],"uri":["http://zotero.org/groups/271383/items/F34FS34A"],"itemData":{"id":2796,"type":"article-journal","title":"Economic Impacts of the 2011 Tohoku-Oki Earthquake and Tsunami","container-title":"Earthquake Spectra","page":"S457-S478","volume":"29","issue":"S1","source":"earthquakespectra.org (Atypon)","abstract":"This paper provides an overview of economic impacts in the first year after the 2011 Tohoku-oki earthquake, tsunami, and nuclear accident—at an estimated ¥16.9 trillion (US$211 billion) in direct damage, the costliest natural disaster on record. Documented costs to date include ¥2.9 trillion in insurance payouts and ¥17.7 trillion in response and recovery budgets by the national government that will be financed largely by tax increases and bonds. In the regions with physical damage, fisheries and agriculture, among other sectors, were very hard hit. The disaster also caused measurable economic impacts well beyond the damage regions, including losses in gross domestic product (GDP), in manufacturing from supply-chain disruptions, and in retail trade and tourism due to restrained consumption and radiation fears. Reduced capacity for generating electricity has led to substantial energy conservation nationwide. Results from applying a loss estimation model demonstrated good agreement with observed post-disaster economic activity.","DOI":"10.1193/1.4000108","ISSN":"8755-2930","journalAbbreviation":"Earthquake Spectra","author":[{"family":"Kajitani","given":"Yoshio"},{"family":"Chang","given":"Stephanie E."},{"family":"Tatano","given":"Hirokazu"}],"issued":{"date-parts":[["2013",3,1]]},"accessed":{"date-parts":[["2014",8,13]]}}}],"schema":"https://github.com/citation-style-language/schema/raw/master/csl-citation.json"} </w:instrText>
      </w:r>
      <w:r w:rsidR="00687C52">
        <w:rPr>
          <w:lang w:val="en-US"/>
        </w:rPr>
        <w:fldChar w:fldCharType="separate"/>
      </w:r>
      <w:r w:rsidR="005B3396" w:rsidRPr="005B3396">
        <w:t>Kajitani et al., 2013)</w:t>
      </w:r>
      <w:r w:rsidR="00687C52">
        <w:rPr>
          <w:lang w:val="en-US"/>
        </w:rPr>
        <w:fldChar w:fldCharType="end"/>
      </w:r>
      <w:r w:rsidR="00C754DD" w:rsidRPr="00844BD4">
        <w:rPr>
          <w:lang w:val="en-US"/>
        </w:rPr>
        <w:t xml:space="preserve">. </w:t>
      </w:r>
      <w:r w:rsidRPr="00844BD4">
        <w:rPr>
          <w:lang w:val="en-US"/>
        </w:rPr>
        <w:t xml:space="preserve">Thus, </w:t>
      </w:r>
      <w:r w:rsidR="001F7EDC" w:rsidRPr="00844BD4">
        <w:rPr>
          <w:lang w:val="en-US"/>
        </w:rPr>
        <w:t xml:space="preserve">large uncertainties still exist in the quantification </w:t>
      </w:r>
      <w:r w:rsidR="004555E3">
        <w:rPr>
          <w:lang w:val="en-US"/>
        </w:rPr>
        <w:t>of its worldwide economic effect</w:t>
      </w:r>
      <w:r w:rsidR="001F7EDC" w:rsidRPr="00844BD4">
        <w:rPr>
          <w:lang w:val="en-US"/>
        </w:rPr>
        <w:t>.</w:t>
      </w:r>
    </w:p>
    <w:p w:rsidR="00C754DD" w:rsidRPr="00844BD4" w:rsidRDefault="00C754DD" w:rsidP="00CE33BD">
      <w:pPr>
        <w:spacing w:line="360" w:lineRule="auto"/>
        <w:ind w:firstLine="567"/>
        <w:jc w:val="both"/>
      </w:pPr>
      <w:r w:rsidRPr="00844BD4">
        <w:t>In an increasing</w:t>
      </w:r>
      <w:r w:rsidR="00405C37" w:rsidRPr="00844BD4">
        <w:t>ly</w:t>
      </w:r>
      <w:r w:rsidRPr="00844BD4">
        <w:t xml:space="preserve"> interconnected world, however, the quantification of the global economic impacts</w:t>
      </w:r>
      <w:r w:rsidR="00B96103" w:rsidRPr="00844BD4">
        <w:t xml:space="preserve"> of unexpected </w:t>
      </w:r>
      <w:r w:rsidR="000D7C9B" w:rsidRPr="00844BD4">
        <w:t xml:space="preserve">local </w:t>
      </w:r>
      <w:r w:rsidR="00B96103" w:rsidRPr="00844BD4">
        <w:t>events</w:t>
      </w:r>
      <w:r w:rsidRPr="00844BD4">
        <w:t xml:space="preserve"> and the identification of </w:t>
      </w:r>
      <w:r w:rsidR="00053F57" w:rsidRPr="00844BD4">
        <w:t>how they</w:t>
      </w:r>
      <w:r w:rsidRPr="00844BD4">
        <w:t xml:space="preserve"> transfer </w:t>
      </w:r>
      <w:r w:rsidR="00B96103" w:rsidRPr="00844BD4">
        <w:t>to other regions</w:t>
      </w:r>
      <w:r w:rsidR="001F7EDC" w:rsidRPr="00844BD4">
        <w:t xml:space="preserve"> </w:t>
      </w:r>
      <w:r w:rsidRPr="00844BD4">
        <w:t>become of primary importance in order to reduce</w:t>
      </w:r>
      <w:r w:rsidR="001F7EDC" w:rsidRPr="00844BD4">
        <w:t xml:space="preserve"> the vulnerability of modern economies to natural disasters</w:t>
      </w:r>
      <w:r w:rsidRPr="00844BD4">
        <w:t>. In particular, the increasing frequency and magnitude of natural disasters and extreme events, generated by global warming and environmental stress, m</w:t>
      </w:r>
      <w:r w:rsidR="00B96103" w:rsidRPr="00844BD4">
        <w:t>ake</w:t>
      </w:r>
      <w:r w:rsidRPr="00844BD4">
        <w:t xml:space="preserve"> risk management </w:t>
      </w:r>
      <w:r w:rsidR="00B96103" w:rsidRPr="00844BD4">
        <w:t>and recover</w:t>
      </w:r>
      <w:r w:rsidR="00053F57" w:rsidRPr="00844BD4">
        <w:t>y</w:t>
      </w:r>
      <w:r w:rsidR="00B96103" w:rsidRPr="00844BD4">
        <w:t xml:space="preserve"> </w:t>
      </w:r>
      <w:r w:rsidRPr="00844BD4">
        <w:t xml:space="preserve">strategies </w:t>
      </w:r>
      <w:r w:rsidR="00053F57" w:rsidRPr="00844BD4">
        <w:t>a priority</w:t>
      </w:r>
      <w:r w:rsidRPr="00844BD4">
        <w:t xml:space="preserve"> both at national and international level </w:t>
      </w:r>
      <w:r w:rsidR="00687C52">
        <w:fldChar w:fldCharType="begin"/>
      </w:r>
      <w:r w:rsidR="00687C52">
        <w:instrText xml:space="preserve"> ADDIN ZOTERO_ITEM CSL_CITATION {"citationID":"6sokcbbu6","properties":{"formattedCitation":"(Mirza, 2003)","plainCitation":"(Mirza, 2003)"},"citationItems":[{"id":2805,"uris":["http://zotero.org/groups/271383/items/JGM4J3U7"],"uri":["http://zotero.org/groups/271383/items/JGM4J3U7"],"itemData":{"id":2805,"type":"article-journal","title":"Climate change and extreme weather events: can developing countries adapt?","container-title":"Climate Policy","page":"233-248","volume":"3","issue":"3","source":"ScienceDirect","abstract":"Developing countries are vulnerable to extremes of normal climatic variability, and climate change is likely to increase the frequency and magnitude of some extreme weather events and disasters. Adaptation to climate change is dependent on current adaptive capacity and the development models that are being pursued by developing countries. Various frameworks are available for vulnerability and adaptation (V&amp;amp;A) assessments, and they have both advantages and limitations. Investments in developing countries are more focused on recovery from a disaster than on the creation of adaptive capacity. Extreme climatic events create a spiral of debt burden on developing countries. Increased capacity to manage extreme weather events can reduce the magnitude of economic, social and human damage and eventually, investments, in terms of borrowing money from the lending agencies. Vulnerability to extreme weather events, disaster management and adaptation must be part of long-term sustainable development planning in developing countries. Lending agencies and donors need to reform their investment policies in developing countries to focus more on capacity building instead of just investing in recovery operations and infrastructure development.","DOI":"10.1016/S1469-3062(03)00052-4","ISSN":"1469-3062","shortTitle":"Climate change and extreme weather events","journalAbbreviation":"Climate Policy","author":[{"family":"Mirza","given":"M. Monirul Qader"}],"issued":{"date-parts":[["2003",9]]},"accessed":{"date-parts":[["2014",8,13]]}}}],"schema":"https://github.com/citation-style-language/schema/raw/master/csl-citation.json"} </w:instrText>
      </w:r>
      <w:r w:rsidR="00687C52">
        <w:fldChar w:fldCharType="separate"/>
      </w:r>
      <w:r w:rsidR="005B3396" w:rsidRPr="005B3396">
        <w:t>(Mirza, 2003)</w:t>
      </w:r>
      <w:r w:rsidR="00687C52">
        <w:fldChar w:fldCharType="end"/>
      </w:r>
      <w:r w:rsidRPr="00844BD4">
        <w:t>. For these reasons,</w:t>
      </w:r>
      <w:r w:rsidRPr="00844BD4">
        <w:rPr>
          <w:lang w:val="en-US"/>
        </w:rPr>
        <w:t xml:space="preserve"> there is an urgent </w:t>
      </w:r>
      <w:r w:rsidR="00B96103" w:rsidRPr="00844BD4">
        <w:rPr>
          <w:lang w:val="en-US"/>
        </w:rPr>
        <w:t>need</w:t>
      </w:r>
      <w:r w:rsidRPr="00844BD4">
        <w:rPr>
          <w:lang w:val="en-US"/>
        </w:rPr>
        <w:t xml:space="preserve"> </w:t>
      </w:r>
      <w:r w:rsidR="00B96103" w:rsidRPr="00844BD4">
        <w:rPr>
          <w:lang w:val="en-US"/>
        </w:rPr>
        <w:t>for</w:t>
      </w:r>
      <w:r w:rsidRPr="00844BD4">
        <w:rPr>
          <w:lang w:val="en-US"/>
        </w:rPr>
        <w:t xml:space="preserve"> </w:t>
      </w:r>
      <w:r w:rsidR="003E03AD" w:rsidRPr="00844BD4">
        <w:rPr>
          <w:lang w:val="en-US"/>
        </w:rPr>
        <w:t>multi</w:t>
      </w:r>
      <w:r w:rsidRPr="00844BD4">
        <w:rPr>
          <w:lang w:val="en-US"/>
        </w:rPr>
        <w:t>-regional models and databases able to include a fully-fledged description of international trade and supply chains.</w:t>
      </w:r>
      <w:r w:rsidRPr="00844BD4">
        <w:t xml:space="preserve"> </w:t>
      </w:r>
    </w:p>
    <w:p w:rsidR="00C754DD" w:rsidRPr="00844BD4" w:rsidRDefault="00C754DD" w:rsidP="00CE33BD">
      <w:pPr>
        <w:spacing w:line="360" w:lineRule="auto"/>
        <w:ind w:firstLine="567"/>
        <w:jc w:val="both"/>
        <w:rPr>
          <w:lang w:val="en-US"/>
        </w:rPr>
      </w:pPr>
      <w:r w:rsidRPr="00844BD4">
        <w:rPr>
          <w:lang w:val="en-US"/>
        </w:rPr>
        <w:t>In this paper, a</w:t>
      </w:r>
      <w:r w:rsidR="008A30CE" w:rsidRPr="00844BD4">
        <w:rPr>
          <w:lang w:val="en-US"/>
        </w:rPr>
        <w:t xml:space="preserve"> mixed</w:t>
      </w:r>
      <w:r w:rsidRPr="00844BD4">
        <w:rPr>
          <w:lang w:val="en-US"/>
        </w:rPr>
        <w:t xml:space="preserve"> </w:t>
      </w:r>
      <w:r w:rsidR="003E03AD" w:rsidRPr="00844BD4">
        <w:rPr>
          <w:lang w:val="en-US"/>
        </w:rPr>
        <w:t>multi</w:t>
      </w:r>
      <w:r w:rsidRPr="00844BD4">
        <w:rPr>
          <w:lang w:val="en-US"/>
        </w:rPr>
        <w:t>-</w:t>
      </w:r>
      <w:r w:rsidR="002B546E" w:rsidRPr="00844BD4">
        <w:rPr>
          <w:lang w:val="en-US"/>
        </w:rPr>
        <w:t>r</w:t>
      </w:r>
      <w:r w:rsidRPr="00844BD4">
        <w:rPr>
          <w:lang w:val="en-US"/>
        </w:rPr>
        <w:t xml:space="preserve">egional </w:t>
      </w:r>
      <w:r w:rsidR="002B546E" w:rsidRPr="00844BD4">
        <w:rPr>
          <w:lang w:val="en-US"/>
        </w:rPr>
        <w:t>i</w:t>
      </w:r>
      <w:r w:rsidRPr="00844BD4">
        <w:rPr>
          <w:lang w:val="en-US"/>
        </w:rPr>
        <w:t>nput</w:t>
      </w:r>
      <w:r w:rsidR="00053F57" w:rsidRPr="00844BD4">
        <w:rPr>
          <w:lang w:val="en-US"/>
        </w:rPr>
        <w:t>-</w:t>
      </w:r>
      <w:r w:rsidR="002B546E" w:rsidRPr="00844BD4">
        <w:rPr>
          <w:lang w:val="en-US"/>
        </w:rPr>
        <w:t>o</w:t>
      </w:r>
      <w:r w:rsidRPr="00844BD4">
        <w:rPr>
          <w:lang w:val="en-US"/>
        </w:rPr>
        <w:t>utput model (</w:t>
      </w:r>
      <w:r w:rsidR="003E03AD" w:rsidRPr="00844BD4">
        <w:rPr>
          <w:lang w:val="en-US"/>
        </w:rPr>
        <w:t>MRIO</w:t>
      </w:r>
      <w:r w:rsidRPr="00844BD4">
        <w:rPr>
          <w:lang w:val="en-US"/>
        </w:rPr>
        <w:t>)</w:t>
      </w:r>
      <w:r w:rsidR="00F44341" w:rsidRPr="00844BD4">
        <w:rPr>
          <w:lang w:val="en-US"/>
        </w:rPr>
        <w:t>,</w:t>
      </w:r>
      <w:r w:rsidRPr="00844BD4">
        <w:rPr>
          <w:lang w:val="en-US"/>
        </w:rPr>
        <w:t xml:space="preserve"> </w:t>
      </w:r>
      <w:r w:rsidR="008A30CE" w:rsidRPr="00844BD4">
        <w:rPr>
          <w:lang w:val="en-US"/>
        </w:rPr>
        <w:t xml:space="preserve">the </w:t>
      </w:r>
      <w:r w:rsidR="00B96103" w:rsidRPr="00844BD4">
        <w:rPr>
          <w:lang w:val="en-US"/>
        </w:rPr>
        <w:t>EU-funded World Input-Output Database (WIOD)</w:t>
      </w:r>
      <w:r w:rsidR="00F44341" w:rsidRPr="00844BD4">
        <w:rPr>
          <w:lang w:val="en-US"/>
        </w:rPr>
        <w:t xml:space="preserve"> and data at the factory level</w:t>
      </w:r>
      <w:r w:rsidR="00B96103" w:rsidRPr="00844BD4">
        <w:rPr>
          <w:lang w:val="en-US"/>
        </w:rPr>
        <w:t xml:space="preserve"> </w:t>
      </w:r>
      <w:r w:rsidRPr="00844BD4">
        <w:rPr>
          <w:lang w:val="en-US"/>
        </w:rPr>
        <w:t xml:space="preserve">are used to quantify </w:t>
      </w:r>
      <w:r w:rsidRPr="00844BD4">
        <w:t>the worldwide economic impacts generated by</w:t>
      </w:r>
      <w:r w:rsidR="00A642F2" w:rsidRPr="00844BD4">
        <w:t xml:space="preserve"> the</w:t>
      </w:r>
      <w:r w:rsidRPr="00844BD4">
        <w:t xml:space="preserve"> disruption in the international supply</w:t>
      </w:r>
      <w:r w:rsidR="00053F57" w:rsidRPr="00844BD4">
        <w:t xml:space="preserve"> chain</w:t>
      </w:r>
      <w:r w:rsidRPr="00844BD4">
        <w:t xml:space="preserve"> of</w:t>
      </w:r>
      <w:r w:rsidR="00A642F2" w:rsidRPr="00844BD4">
        <w:t xml:space="preserve"> the</w:t>
      </w:r>
      <w:r w:rsidRPr="00844BD4">
        <w:t xml:space="preserve"> </w:t>
      </w:r>
      <w:r w:rsidR="00F44341" w:rsidRPr="00844BD4">
        <w:t>TEI</w:t>
      </w:r>
      <w:r w:rsidRPr="00844BD4">
        <w:t xml:space="preserve"> generated by</w:t>
      </w:r>
      <w:r w:rsidR="00A642F2" w:rsidRPr="00844BD4">
        <w:t xml:space="preserve"> the</w:t>
      </w:r>
      <w:r w:rsidRPr="00844BD4">
        <w:t xml:space="preserve"> Japanese disaster of March 2011. The paper is structured as follows: </w:t>
      </w:r>
      <w:r w:rsidR="00053F57" w:rsidRPr="00844BD4">
        <w:t>S</w:t>
      </w:r>
      <w:r w:rsidRPr="00844BD4">
        <w:t xml:space="preserve">ection 2 </w:t>
      </w:r>
      <w:r w:rsidR="00053F57" w:rsidRPr="00844BD4">
        <w:t xml:space="preserve">describes </w:t>
      </w:r>
      <w:r w:rsidRPr="00844BD4">
        <w:t>the</w:t>
      </w:r>
      <w:r w:rsidR="008A30CE" w:rsidRPr="00844BD4">
        <w:t xml:space="preserve"> mixed</w:t>
      </w:r>
      <w:r w:rsidRPr="00844BD4">
        <w:t xml:space="preserve"> </w:t>
      </w:r>
      <w:r w:rsidR="003E03AD" w:rsidRPr="00844BD4">
        <w:t>MRIO</w:t>
      </w:r>
      <w:r w:rsidRPr="00844BD4">
        <w:t xml:space="preserve"> model used </w:t>
      </w:r>
      <w:r w:rsidR="002B546E" w:rsidRPr="00844BD4">
        <w:t>in this paper</w:t>
      </w:r>
      <w:r w:rsidR="00405C37" w:rsidRPr="00844BD4">
        <w:t xml:space="preserve"> and the</w:t>
      </w:r>
      <w:r w:rsidRPr="00844BD4">
        <w:t xml:space="preserve"> data sources</w:t>
      </w:r>
      <w:r w:rsidR="002B546E" w:rsidRPr="00844BD4">
        <w:t xml:space="preserve">, </w:t>
      </w:r>
      <w:r w:rsidR="00053F57" w:rsidRPr="00844BD4">
        <w:t>S</w:t>
      </w:r>
      <w:r w:rsidRPr="00844BD4">
        <w:t xml:space="preserve">ection </w:t>
      </w:r>
      <w:r w:rsidR="00405C37" w:rsidRPr="00844BD4">
        <w:t xml:space="preserve">3 </w:t>
      </w:r>
      <w:r w:rsidRPr="00844BD4">
        <w:t xml:space="preserve">presents the results and </w:t>
      </w:r>
      <w:r w:rsidR="00053F57" w:rsidRPr="00844BD4">
        <w:t>S</w:t>
      </w:r>
      <w:r w:rsidRPr="00844BD4">
        <w:t xml:space="preserve">ection </w:t>
      </w:r>
      <w:r w:rsidR="00405C37" w:rsidRPr="00844BD4">
        <w:t xml:space="preserve">4 </w:t>
      </w:r>
      <w:r w:rsidR="00155BD7" w:rsidRPr="00844BD4">
        <w:t>covers the discussion</w:t>
      </w:r>
      <w:r w:rsidRPr="00844BD4">
        <w:t xml:space="preserve">. </w:t>
      </w:r>
    </w:p>
    <w:p w:rsidR="00E87EB6" w:rsidRPr="00844BD4" w:rsidRDefault="00E87EB6" w:rsidP="00CE33BD">
      <w:pPr>
        <w:spacing w:line="360" w:lineRule="auto"/>
      </w:pPr>
    </w:p>
    <w:p w:rsidR="00236D5B" w:rsidRDefault="00236D5B" w:rsidP="00CE33BD">
      <w:pPr>
        <w:pStyle w:val="Heading1"/>
        <w:spacing w:before="0" w:after="0" w:line="360" w:lineRule="auto"/>
      </w:pPr>
    </w:p>
    <w:p w:rsidR="00E87EB6" w:rsidRPr="00844BD4" w:rsidRDefault="00E87EB6" w:rsidP="00CE33BD">
      <w:pPr>
        <w:pStyle w:val="Heading1"/>
        <w:spacing w:before="0" w:after="0" w:line="360" w:lineRule="auto"/>
      </w:pPr>
      <w:r w:rsidRPr="00844BD4">
        <w:t>2. Methodology and data</w:t>
      </w:r>
    </w:p>
    <w:p w:rsidR="00E87EB6" w:rsidRPr="00844BD4" w:rsidRDefault="00E87EB6" w:rsidP="00CE33BD">
      <w:pPr>
        <w:spacing w:line="360" w:lineRule="auto"/>
      </w:pPr>
    </w:p>
    <w:p w:rsidR="00E87EB6" w:rsidRPr="00844BD4" w:rsidRDefault="00E87EB6" w:rsidP="00CE33BD">
      <w:pPr>
        <w:pStyle w:val="Heading1"/>
        <w:spacing w:before="0" w:after="0" w:line="360" w:lineRule="auto"/>
      </w:pPr>
      <w:r w:rsidRPr="00844BD4">
        <w:t>2.1 Methodology</w:t>
      </w:r>
    </w:p>
    <w:p w:rsidR="0053067C" w:rsidRPr="00844BD4" w:rsidRDefault="00E87EB6" w:rsidP="00CE33BD">
      <w:pPr>
        <w:spacing w:line="360" w:lineRule="auto"/>
        <w:jc w:val="both"/>
      </w:pPr>
      <w:r w:rsidRPr="00844BD4">
        <w:t xml:space="preserve">A vast variety of </w:t>
      </w:r>
      <w:r w:rsidR="00155BD7" w:rsidRPr="00844BD4">
        <w:t>i</w:t>
      </w:r>
      <w:r w:rsidR="00155AA9" w:rsidRPr="00844BD4">
        <w:t>nput-</w:t>
      </w:r>
      <w:r w:rsidR="00C7572B" w:rsidRPr="00844BD4">
        <w:t>output</w:t>
      </w:r>
      <w:r w:rsidR="00155AA9" w:rsidRPr="00844BD4">
        <w:t xml:space="preserve"> (</w:t>
      </w:r>
      <w:r w:rsidRPr="00844BD4">
        <w:t>IO</w:t>
      </w:r>
      <w:r w:rsidR="00155AA9" w:rsidRPr="00844BD4">
        <w:t>)</w:t>
      </w:r>
      <w:r w:rsidRPr="00844BD4">
        <w:t xml:space="preserve"> models have been used to estimate the economic impacts generated by unexpected events such as</w:t>
      </w:r>
      <w:r w:rsidR="00D901FD" w:rsidRPr="00844BD4">
        <w:t xml:space="preserve"> disasters or</w:t>
      </w:r>
      <w:r w:rsidRPr="00844BD4">
        <w:t xml:space="preserve"> natural catastrophes </w:t>
      </w:r>
      <w:r w:rsidR="00687C52" w:rsidRPr="003B26BE">
        <w:fldChar w:fldCharType="begin"/>
      </w:r>
      <w:r w:rsidR="009C19BA" w:rsidRPr="00AF6A0B">
        <w:instrText xml:space="preserve"> ADDIN ZOTERO_ITEM CSL_CITATION {"citationID":"3khrsthh8","properties":{"formattedCitation":"(Hallegatte, 2008; Okuyama and Santos, 2014; Okuyama, 2010, 2004; Okuyama et al., 2004, 1999; Rose and Wei, 2013; Santos and Haimes, 2004; Veen and Logtmeijer, 2005)","plainCitation":"(Hallegatte, 2008; Okuyama and Santos, 2014; Okuyama, 2010, 2004; Okuyama et al., 2004, 1999; Rose and Wei, 2013; Santos and Haimes, 2004; Veen and Logtmeijer, 2005)"},"citationItems":[{"id":2789,"uris":["http://zotero.org/groups/271383/items/RREDVNHP"],"uri":["http://zotero.org/groups/271383/items/RREDVNHP"],"itemData":{"id":2789,"type":"article-journal","title":"An adaptive regional input-output model and its application to the assessment of the economic cost of Katrina","container-title":"Risk Analysis: An Official Publication of the Society for Risk Analysis","page":"779-799","volume":"28","issue":"3","source":"NCBI PubMed","abstract":"This article proposes a new modeling framework to investigate the consequences of natural disasters and the following reconstruction phase. Based on input-output tables, its originalities are (1) the taking into account of sector production capacities and of both forward and backward propagations within the economic system; and (2) the introduction of adaptive behaviors. The model is used to simulate the response of the economy of Louisiana to the landfall of Katrina. The model is found consistent with available data, and provides two important insights. First, economic processes exacerbate direct losses, and total costs are estimated at $149 billion, for direct losses equal to $107 billion. When exploring the impacts of other possible disasters, it is found that total losses due to a disaster affecting Louisiana increase nonlinearly with respect to direct losses when the latter exceed $50 billion. When direct losses exceed $200 billion, for instance, total losses are twice as large as direct losses. For risk management, therefore, direct losses are insufficient measures of disaster consequences. Second, positive and negative backward propagation mechanisms are essential for the assessment of disaster consequences, and the taking into account of production capacities is necessary to avoid overestimating the positive effects of reconstruction. A systematic sensitivity analysis shows that, among all parameters, the overproduction capacity in the construction sector and the adaptation characteristic time are the most important.","DOI":"10.1111/j.1539-6924.2008.01046.x","ISSN":"1539-6924","note":"PMID: 18643833","journalAbbreviation":"Risk Anal.","language":"eng","author":[{"family":"Hallegatte","given":"Stéphane"}],"issued":{"date-parts":[["2008",6]]},"PMID":"18643833"}},{"id":2820,"uris":["http://zotero.org/groups/271383/items/GS6TKVT8"],"uri":["http://zotero.org/groups/271383/items/GS6TKVT8"],"itemData":{"id":2820,"type":"article-journal","title":"Disaster Impact and Input–Output Analysis","container-title":"Economic Systems Research","page":"1-12","volume":"26","issue":"1","source":"Taylor and Francis+NEJM","abstract":"Macroeconomics models, such as the input–output model, the social accounting matrix, and the computable general equilibrium model, have been used for impact analysis of catastrophic disasters for some time. While the use of such models to disaster situation, which may quite differ from the ordinary economic setting, has been critiqued (for recent example, see Albala-Bertrand, 2013), there are still valuable reasons for the use of such models. In particular, such models can be used in order to quickly provide a ballpark estimate of the system-wide impact for recovery plan and finance and/or to evaluate disaster countermeasures in the pre-event period. This paper presents how these methodologies have evolved to incorporate with disaster-specific feature and discusses how far they still need to go from the current stage. This paper also serves as a preface to this special issue, which encompasses several papers devoted to the use of macroeconomic data and models to assess economic losses from disasters.","DOI":"10.1080/09535314.2013.871505","ISSN":"0953-5314","author":[{"family":"Okuyama","given":"Yasuhide"},{"family":"Santos","given":"Joost R."}],"issued":{"date-parts":[["2014"]]},"accessed":{"date-parts":[["2014",8,13]]}}},{"id":2810,"uris":["http://zotero.org/groups/271383/items/HCIMPMMK"],"uri":["http://zotero.org/groups/271383/items/HCIMPMMK"],"itemData":{"id":2810,"type":"article-journal","title":"Globalization and Localization of Disaster Impacts: An Empirical Examination","container-title":"CESifo Forum","collection-title":"CESifo Forum","page":"56-66","volume":"11","issue":"2","abstract":"No abstract is available for this item.","journalAbbreviation":"CESifo Forum","author":[{"family":"Okuyama","given":"Y."}],"issued":{"date-parts":[["2010"]]}}},{"id":2809,"uris":["http://zotero.org/groups/271383/items/ZWVBRQ8J"],"uri":["http://zotero.org/groups/271383/items/ZWVBRQ8J"],"itemData":{"id":2809,"type":"article-journal","title":"Modeling spatial economic impacts of an earthquake: input-output approaches","container-title":"Disaster Prevention and Management","page":"297-306","volume":"13","issue":"4","source":"Emerald Publishing","DOI":"10.1108/09653560410556519","ISSN":"0965-3562","shortTitle":"Modeling spatial economic impacts of an earthquake","author":[{"family":"Okuyama","given":"Yasuhide"}],"issued":{"date-parts":[["2004",9,1]]},"accessed":{"date-parts":[["2014",8,13]]}}},{"id":2811,"uris":["http://zotero.org/groups/271383/items/W45BUFJV"],"uri":["http://zotero.org/groups/271383/items/W45BUFJV"],"itemData":{"id":2811,"type":"chapter","title":"Measuring Economic Impacts of Disasters: Interregional Input-Output Analysis Using Sequential Interindustry Model","container-title":"Modeling Spatial and Economic Impacts of Disasters","collection-title":"Advances in Spatial Science","publisher":"Springer Berlin Heidelberg","page":"77-101","source":"link.springer.com","abstract":"The damages and losses by disasters, such as earthquakes, floods, tornadoes, and other major natural disasters, or man-made disasters, have significant and intense impacts on a region’s economy. In addition, the impacts from the damages will spread over time, and will bring serious economic effects to other regions in a long run. Furthermore, the impacts of disasters are very complex, including not only the negative effects from damages and losses, but also the positive economic effects from the recovery and reconstruction activities. Most economic models and techniques cannot confront these significant changes in a relatively short time period, since they assume incremental, and/or predictable changes in systems over time. And, the unexpected nature of these events, especially in the case of earthquakes, creates a further complication of measuring the indirect impacts (Okuyama et al., 2002). At the same time, most available data for the direct damages and losses and of the recovery processes are engineering oriented, i. e., physical damages and disruption of lifelines and their repair and restoration, and the dimension and unit of these data are quite different from the economic counterpart—very detailed and short time span in engineering data while aggregated and longer time span in economic models. Consequently, these differences pose great challenges in order to model economic impacts of disasters.","URL":"http://link.springer.com/chapter/10.1007/978-3-540-24787-6_5","ISBN":"978-3-642-05985-8, 978-3-540-24787-6","shortTitle":"Measuring Economic Impacts of Disasters","language":"en","author":[{"family":"Okuyama","given":"Yasuhide"},{"family":"Hewings","given":"Geoffrey J. D."},{"family":"Sonis","given":"Michael"}],"editor":[{"family":"Okuyama","given":"Dr Yasuhide"},{"family":"Chang","given":"Professor Stephanie E."}],"issued":{"date-parts":[["2004",1,1]]},"accessed":{"date-parts":[["2014",8,13]]}}},{"id":2814,"uris":["http://zotero.org/groups/271383/items/367XFQ6G"],"uri":["http://zotero.org/groups/271383/items/367XFQ6G"],"itemData":{"id":2814,"type":"chapter","title":"Economic Impacts of an Unscheduled, Disruptive Event: A Miyazawa Multiplier Analysis","container-title":"Understanding and Interpreting Economic Structure","collection-title":"Advances in Spatial Science","publisher":"Springer Berlin Heidelberg","page":"113-143","source":"link.springer.com","abstract":"The damages and losses from unscheduled events, such as earthquakes, flood, and other major natural disasters, have significant and intense impacts on a region’s economy. The demand for the estimation of the economic impacts of recovery and reconstruction as well as of damages per se may become immediate after such events. Most analytical models of urban and regional economies, however, cannot confront these unscheduled and significant changes, since, at best, they assume incremental changes in systems over time. The consequences associated with the event, moreover, will have many aspects including damages on demand and supply sides, for example, since the event may affect a wide range of regional activities in different ways. The difficulties with impact analysis of unscheduled events are, therefore, 1) disentangling the consequences stemming directly and indirectly from the event; 2) deriving possibly different assessments at each spatial level — cities, region, or nation — (Hewings and Mahidhara, 1996), and 3) evaluating the reaction of households which are poorly understood (West and Lenze, 1994).","URL":"http://link.springer.com/chapter/10.1007/978-3-662-03947-2_6","ISBN":"978-3-642-08533-8, 978-3-662-03947-2","shortTitle":"Economic Impacts of an Unscheduled, Disruptive Event","language":"en","author":[{"family":"Okuyama","given":"Yasuhide"},{"family":"Sonis","given":"Michael"},{"family":"Hewings","given":"Geoffrey J. D."}],"editor":[{"family":"Hewings","given":"Prof Geoffrey J. D."},{"family":"Sonis","given":"Prof Michael"},{"family":"Madden","given":"Prof Moss"},{"family":"Kimura","given":"Prof Yoshio"}],"issued":{"date-parts":[["1999",1,1]]},"accessed":{"date-parts":[["2014",8,13]]}}},{"id":2825,"uris":["http://zotero.org/groups/271383/items/HTZ9MEPN"],"uri":["http://zotero.org/groups/271383/items/HTZ9MEPN"],"itemData":{"id":2825,"type":"article-journal","title":"Estimating the Economic Consequences of a Port Shutdown: The Special Role of Resilience","container-title":"Economic Systems Research","page":"212-232","volume":"25","issue":"2","source":"Taylor and Francis+NEJM","abstract":"This paper develops a methodology for the estimation of the total economic consequences of a seaport disruption, factoring in the major types of resilience. The foundation of the methodology is a combination of demand-driven and supply-driven input–output analyses. Resilience is included through a series of ad hoc adjustments based on various formal models and expert judgment. Moreover, we have designed the methodology in a manner that overcomes the major shortcomings of the supply-driven approach. We apply the methodology to a 90-day disruption at the twin seaports of Beaumont and Port Arthur, Texas, which is a major port area that includes a petrochemical manufacturing complex. We find that regional gross output could decline by as much as $13 billion at the port region level, but that resilience can reduce these impacts by nearly 70%.","DOI":"10.1080/09535314.2012.731379","ISSN":"0953-5314","shortTitle":"Estimating the Economic Consequences of a Port Shutdown","author":[{"family":"Rose","given":"Adam"},{"family":"Wei","given":"Dan"}],"issued":{"date-parts":[["2013"]]},"accessed":{"date-parts":[["2014",8,13]]}}},{"id":2828,"uris":["http://zotero.org/groups/271383/items/MMCZBGEH"],"uri":["http://zotero.org/groups/271383/items/MMCZBGEH"],"itemData":{"id":2828,"type":"article-journal","title":"Modeling the demand reduction input-output (I-O) inoperability due to terrorism of interconnected infrastructures","container-title":"Risk Analysis: An Official Publication of the Society for Risk Analysis","page":"1437-1451","volume":"24","issue":"6","source":"NCBI PubMed","abstract":"Interdependency analysis in the context of this article is a process of assessing and managing risks inherent in a system of interconnected entities (e.g., infrastructures or industry sectors). Invoking the principles of input-output (I-O) and decomposition analysis, the article offers a framework for describing how terrorism-induced perturbations can propagate due to interconnectedness. Data published by the Bureau of Economic Analysis Division of the U.S. Department of Commerce is utilized to present applications to serve as test beds for the proposed framework. Specifically, a case study estimating the economic impact of airline demand perturbations to national-level U.S. sectors is made possible using I-O matrices. A ranking of the affected sectors according to their vulnerability to perturbations originating from a primary sector (e.g., air transportation) can serve as important input to risk management. For example, limited resources can be prioritized for the \"top-n\" sectors that are perceived to suffer the greatest economic losses due to terrorism. In addition, regional decomposition via location quotients enables the analysis of local-level terrorism events. The Regional I-O Multiplier System II (RIMS II) Division of the U.S. Department of Commerce is the agency responsible for releasing the regional multipliers for various geographical resolutions (economic areas, states, and counties). A regional-level case study demonstrates a process of estimating the economic impact of transportation-related scenarios on industry sectors within Economic Area 010 (the New York metropolitan region and vicinities).","DOI":"10.1111/j.0272-4332.2004.00540.x","ISSN":"0272-4332","note":"PMID: 15660602","journalAbbreviation":"Risk Anal.","language":"eng","author":[{"family":"Santos","given":"Joost R."},{"family":"Haimes","given":"Yacov Y."}],"issued":{"date-parts":[["2004",12]]},"PMID":"15660602"}},{"id":2838,"uris":["http://zotero.org/groups/271383/items/BXQZM93P"],"uri":["http://zotero.org/groups/271383/items/BXQZM93P"],"itemData":{"id":2838,"type":"article-journal","title":"Economic Hotspots: Visualizing Vulnerability to Flooding","container-title":"Natural Hazards","page":"65-80","volume":"36","issue":"1-2","source":"link.springer.com","abstract":"We simulate a large-scale flooding in the province of South-Holland in the economic centre of the Netherlands. In traditional research, damage due to flooding is computed with a unit loss method coupling land use information to depth-damage functions. Normally only direct costs are incorporated as an estimate of damage to infrastructure, property and business disruption. We extend this damage concept with the indirect economic effects on the rest of the regional and national economy on basis of a bi-regional input output table.We broaden this damage estimation to the concept of vulnerability. Vulnerability is defined as a function of dependence, redundancy and susceptibility. Susceptibility is the probability and extent of flooding. Dependency is the degree to which an activity relates to other economic activities in the rest of the country. Input–output multipliers form representations of this dependency. Redundancy is the ability of an economic activity to respond to a disaster by deferring, using substitutes or relocating. We measure redundancy as the degree of centrality of an economic activity in a network. The more central an activity is, the less it encounters possibilities to transfer production and the more vulnerable it is for flooding. Vulnerability of economic activities is then visualized in a GIS. Kernel density estimation is applied to generalize point information on inundated firms to sectoral information in space. We apply spatial interpolation techniques for the whole of the province of South-Holland. Combining information of sectoral data on dependency and redundancy, we are able to create maps of economic hotspots. Our simulation of a flood in the centre of Holland reveals the vulnerability of a densely populated delta.","DOI":"10.1007/s11069-004-4542-y","ISSN":"0921-030X, 1573-0840","shortTitle":"Economic Hotspots","journalAbbreviation":"Nat Hazards","language":"en","author":[{"family":"Veen","given":"Anne Van Der"},{"family":"Logtmeijer","given":"Christiaan"}],"issued":{"date-parts":[["2005",9,1]]},"accessed":{"date-parts":[["2014",8,13]]}}}],"schema":"https://github.com/citation-style-language/schema/raw/master/csl-citation.json"} </w:instrText>
      </w:r>
      <w:r w:rsidR="00687C52" w:rsidRPr="003B26BE">
        <w:fldChar w:fldCharType="separate"/>
      </w:r>
      <w:r w:rsidR="005B3396" w:rsidRPr="003B26BE">
        <w:t>(</w:t>
      </w:r>
      <w:r w:rsidR="00AF6A0B" w:rsidRPr="003B26BE">
        <w:t>Okuyama et al., 1999, 2004;</w:t>
      </w:r>
      <w:r w:rsidR="00AF6A0B" w:rsidRPr="00AF6A0B">
        <w:t xml:space="preserve"> Okuyama, 2004, 2010; Santos and Haimes, 2004; Veen and Logtmeijer, 2005; </w:t>
      </w:r>
      <w:r w:rsidR="005B3396" w:rsidRPr="00AF6A0B">
        <w:t xml:space="preserve">Hallegatte, 2008; </w:t>
      </w:r>
      <w:r w:rsidR="00AF6A0B" w:rsidRPr="00AF6A0B">
        <w:t xml:space="preserve">Rose and Wei, 2013; </w:t>
      </w:r>
      <w:r w:rsidR="005B3396" w:rsidRPr="00AF6A0B">
        <w:t>Okuyama and Santos, 2014)</w:t>
      </w:r>
      <w:r w:rsidR="00687C52" w:rsidRPr="003B26BE">
        <w:fldChar w:fldCharType="end"/>
      </w:r>
      <w:r w:rsidRPr="00844BD4">
        <w:t>, energy constraints</w:t>
      </w:r>
      <w:r w:rsidR="009C19BA">
        <w:t xml:space="preserve"> </w:t>
      </w:r>
      <w:r w:rsidR="009C19BA">
        <w:fldChar w:fldCharType="begin"/>
      </w:r>
      <w:r w:rsidR="009C19BA">
        <w:instrText xml:space="preserve"> ADDIN ZOTERO_ITEM CSL_CITATION {"citationID":"13rbd9upa4","properties":{"formattedCitation":"(Arbex and Perobelli, 2010; Kerschner et al., 2009)","plainCitation":"(Arbex and Perobelli, 2010; Kerschner et al., 2009)"},"citationItems":[{"id":2565,"uris":["http://zotero.org/groups/271383/items/45ZIMDXC"],"uri":["http://zotero.org/groups/271383/items/45ZIMDXC"],"itemData":{"id":2565,"type":"article-journal","title":"Solow meets Leontief: Economic growth and energy consumption","container-title":"Energy Economics","page":"43-53","volume":"32","issue":"1","source":"ScienceDirect","abstract":"This paper proposes a methodology that integrates a growth model with an input–output model to analyze the impacts of economic growth on the consumption of energy. The integration between the models is carried out by calibrating the growth module, which incorporates energetic inputs (renewable and nonrenewable) in the production function, and implementing shocks by the supply side (capital, labor, renewable and nonrenewable energy) in the input–output model. This allows us to verify the pattern of energy consumption for each sector in the input–output matrix. We apply this methodology to study the energy consumption of eleven economic sectors in Brazil, using data from the Brazilian National Accounts and Input–Output Matrix (IBGE) and the National Energy Report (BEN). We conduct experiments involving changes in technological progress growth rate, extraction and regeneration rates of both renewable and nonrenewable resources and population growth to analyze the impact of changes in the parameters of the model on the sectoral output growth rate and, consequently, on the consumption of energy in each economic sector.","DOI":"10.1016/j.eneco.2009.05.004","ISSN":"0140-9883","shortTitle":"Solow meets Leontief","journalAbbreviation":"Energy Economics","author":[{"family":"Arbex","given":"Marcelo"},{"family":"Perobelli","given":"Fernando S."}],"issued":{"date-parts":[["2010",1]]},"accessed":{"date-parts":[["2014",8,13]]}}},{"id":1959,"uris":["http://zotero.org/groups/271383/items/BQKG5S2M"],"uri":["http://zotero.org/groups/271383/items/BQKG5S2M"],"itemData":{"id":1959,"type":"article-journal","title":"Petróleo y carbón: del cenit del petróleo al cenit del carbón.","container-title":"Ecología Política","page":"23-36","volume":"39, Cambio Climático y Energías Renovables","abstract":"El agotamiento de los combustibles fósiles sigue siendo\nrepresentado por la duración de las reservas recuperables.\nSe dice por ejemplo que todavía tendremos petróleo para\n40 años y carbón incluso para 122 años. Sin embargo, en\neste artículo se argumenta que nuestro sistema económico\nestá basado en un flujo creciente de estos recursos de una\ndeterminada «calidad». La dinámica de agotamiento de los\nyacimientos existentes y el menor contenido energético del\npetróleo restante hacen que para mantener estos flujos energéticos,\nen el caso de petróleo, será necesario descubrir nuevos\nyacimientos equivalentes a los de Arabia Saudí cada dos\naños, lo cual es muy altamente improbable. Por el contrario,\nes muy probable que el techo máximo de extracciones de\npetróleo (cenit del petróleo) ya se haya alcanzado en 2008 y\nque fuese una de las causas de la crisis financiera. Por tanto,\ndar una fecha de agotamiento, como hace por ejemplo el\nportal de energía de la UE, es totalmente inadecuado pues el\ncenit del petróleo supone un reto mucho más inmediato.\nHabitualmente se presenta al carbón como un posible\nsustituto del petróleo. En este artículo mostramos que el\ncarbón no tiene ni las características de calidad ni las de\ncantidad para cumplir tal papel. Estos argumentos se pueden\nampliar para todos los combustibles fósiles. Sin embargo,\nestas observaciones pueden tener como resultado positivo\nque habrá mucho menos emisiones de CO2 que las que\npredicen los escenarios del IPCC.","author":[{"family":"Kerschner","given":"Christian"},{"family":"Bermejo","given":"Roberto"},{"family":"Arto","given":"Iñaki"}],"issued":{"date-parts":[["2009"]]}}}],"schema":"https://github.com/citation-style-language/schema/raw/master/csl-citation.json"} </w:instrText>
      </w:r>
      <w:r w:rsidR="009C19BA">
        <w:fldChar w:fldCharType="separate"/>
      </w:r>
      <w:r w:rsidR="005B3396" w:rsidRPr="005B3396">
        <w:t>(</w:t>
      </w:r>
      <w:r w:rsidR="003B26BE" w:rsidRPr="005B3396">
        <w:t>Kerschner et al., 2009</w:t>
      </w:r>
      <w:r w:rsidR="003B26BE">
        <w:t xml:space="preserve">; </w:t>
      </w:r>
      <w:r w:rsidR="005B3396" w:rsidRPr="005B3396">
        <w:t>Arbex and Perobelli, 2010)</w:t>
      </w:r>
      <w:r w:rsidR="009C19BA">
        <w:fldChar w:fldCharType="end"/>
      </w:r>
      <w:r w:rsidRPr="00844BD4">
        <w:t xml:space="preserve"> or financial cris</w:t>
      </w:r>
      <w:r w:rsidR="001941AD" w:rsidRPr="00844BD4">
        <w:t>e</w:t>
      </w:r>
      <w:r w:rsidRPr="00844BD4">
        <w:t>s</w:t>
      </w:r>
      <w:r w:rsidR="009C19BA">
        <w:t xml:space="preserve"> </w:t>
      </w:r>
      <w:r w:rsidR="009C19BA">
        <w:fldChar w:fldCharType="begin"/>
      </w:r>
      <w:r w:rsidR="009C19BA">
        <w:instrText xml:space="preserve"> ADDIN ZOTERO_ITEM CSL_CITATION {"citationID":"m9297j2j8","properties":{"formattedCitation":"(Yuan et al., 2010)","plainCitation":"(Yuan et al., 2010)"},"citationItems":[{"id":2836,"uris":["http://zotero.org/groups/271383/items/XH5Q47PE"],"uri":["http://zotero.org/groups/271383/items/XH5Q47PE"],"itemData":{"id":2836,"type":"article-journal","title":"The impact on chinese economic growth and energy consumption of the Global Financial Crisis: An input–output analysis","container-title":"Energy","collection-title":"Demand Response Resources: the US and International Experience Demand Response Resources: the US and International Experience","page":"1805-1812","volume":"35","issue":"4","source":"ScienceDirect","abstract":"The dependence on foreign trade increased sharply in china, and therefore Chinese economy is obviously export-oriented. The Global Financial Crisis will impact the Chinese economic growth violently. Chinese government has recently adopted some effective measures to fight against the Global Financial Crisis. The most important measure is the 4 trillion Yuan ($586 billion) stimulus plan which was announced on November 9, 2008. This paper discusses the influence on energy consumption and economic growth of Global Financial Crisis and the stimulus plan against it by input–output analysis. The results show that the fall of exports caused by the Global Financial Crisis will lead to a decrease of 7.33% in GDP (Gross Domestic Production) and a reduction of 9.21% in energy consumption; the stimulus plan against the Global Financial Crisis will lead to an increase of 4.43% in economic growth and an increase of 1.83% in energy consumption; In the Global Financial Crisis, energy consumption per unit GDP will fall in China.","DOI":"10.1016/j.energy.2009.12.035","ISSN":"0360-5442","shortTitle":"The impact on chinese economic growth and energy consumption of the Global Financial Crisis","journalAbbreviation":"Energy","author":[{"family":"Yuan","given":"Chaoqing"},{"family":"Liu","given":"Sifeng"},{"family":"Xie","given":"Naiming"}],"issued":{"date-parts":[["2010",4]]},"accessed":{"date-parts":[["2014",8,13]]}}}],"schema":"https://github.com/citation-style-language/schema/raw/master/csl-citation.json"} </w:instrText>
      </w:r>
      <w:r w:rsidR="009C19BA">
        <w:fldChar w:fldCharType="separate"/>
      </w:r>
      <w:r w:rsidR="005B3396" w:rsidRPr="005B3396">
        <w:t>(Yuan et al., 2010)</w:t>
      </w:r>
      <w:r w:rsidR="009C19BA">
        <w:fldChar w:fldCharType="end"/>
      </w:r>
      <w:r w:rsidRPr="00844BD4">
        <w:t xml:space="preserve">. Moreover, a plurality of </w:t>
      </w:r>
      <w:r w:rsidR="00155BD7" w:rsidRPr="00844BD4">
        <w:t>IO</w:t>
      </w:r>
      <w:r w:rsidRPr="00844BD4">
        <w:t xml:space="preserve"> risk-based models, for example the inoperability input-output model (IIM) and its derivative (DIIM), ha</w:t>
      </w:r>
      <w:r w:rsidR="001941AD" w:rsidRPr="00844BD4">
        <w:t>s</w:t>
      </w:r>
      <w:r w:rsidRPr="00844BD4">
        <w:t xml:space="preserve"> also been used to analyse the recovery of sectors and evaluate risk management strategies </w:t>
      </w:r>
      <w:r w:rsidR="009C19BA">
        <w:fldChar w:fldCharType="begin"/>
      </w:r>
      <w:r w:rsidR="009C19BA">
        <w:instrText xml:space="preserve"> ADDIN ZOTERO_ITEM CSL_CITATION {"citationID":"2o2rl4acdc","properties":{"formattedCitation":"(Barker and Santos, 2010; Haimes and Jiang, 2001; Jiang and Haimes, 2004; Lian and Haimes, 2006; Santos and Haimes, 2004)","plainCitation":"(Barker and Santos, 2010; Haimes and Jiang, 2001; Jiang and Haimes, 2004; Lian and Haimes, 2006; Santos and Haimes, 2004)"},"citationItems":[{"id":2784,"uris":["http://zotero.org/groups/271383/items/GRJ4AFQN"],"uri":["http://zotero.org/groups/271383/items/GRJ4AFQN"],"itemData":{"id":2784,"type":"article-journal","title":"Measuring the efficacy of inventory with a dynamic input–output model","container-title":"International Journal of Production Economics","collection-title":"Improving Disaster Supply Chain Management – Key supply chain factors for humanitarian relief","page":"130-143","volume":"126","issue":"1","source":"ScienceDirect","abstract":"This paper extends the recently developed dynamic inoperability input–output model (DIIM) for assessing productivity degradations due to disasters. Inventory policies are formulated and incorporated within the DIIM to evaluate the impact of inventories on the resilience of disrupted interdependent systems. The Inventory DIIM can provide practical insights to preparedness decision making through explicit tradeoff analysis of multiple objectives, including inventory costs and economic loss reductions. The model is demonstrated in several illustrative examples to depict various nuances of inventory policies. The paper then culminates in a case study that utilizes input–output and inventory accounts from the Bureau of Economic Analysis.","DOI":"10.1016/j.ijpe.2009.08.011","ISSN":"0925-5273","journalAbbreviation":"International Journal of Production Economics","author":[{"family":"Barker","given":"Kash"},{"family":"Santos","given":"Joost R."}],"issued":{"date-parts":[["2010",7]]},"accessed":{"date-parts":[["2014",8,13]]}}},{"id":2786,"uris":["http://zotero.org/groups/271383/items/CM2E746U"],"uri":["http://zotero.org/groups/271383/items/CM2E746U"],"itemData":{"id":2786,"type":"article-journal","title":"Leontief-Based Model of Risk in Complex Interconnected Infrastructures","container-title":"Journal of Infrastructure Systems","page":"1-12","volume":"7","issue":"1","source":"ASCE","abstract":"Wassily Leontief received the 1973 Nobel Price in Economics for developing what came to be known as the Leontief input-output model of the economy. Leontief's model enables understanding the interconnectedness among the various sectors of an economy and forecasting the effect on one segment of a change in another. A Leontief-based infrastructure input-output model is developed here to enable an accounting of the intraconnectedness within each critical infrastructure as well as the interconnectedness among them. The linear input/output model is then generalized into a generic risk model with the former as the first-order approximation. A preliminary study of the dynamics of risk of inoperability is discussed, using a Leontief-based dynamic model. Several examples are presented to illustrate the theory and its applications.","DOI":"10.1061/(ASCE)1076-0342(2001)7:1(1)","ISSN":"1076-0342","author":[{"family":"Haimes","given":"Y."},{"family":"Jiang","given":"P."}],"issued":{"date-parts":[["2001"]]},"accessed":{"date-parts":[["2014",8,13]]}}},{"id":2791,"uris":["http://zotero.org/groups/271383/items/T9UM36RI"],"uri":["http://zotero.org/groups/271383/items/T9UM36RI"],"itemData":{"id":2791,"type":"article-journal","title":"Risk management for Leontief-based interdependent systems","container-title":"Risk Analysis: An Official Publication of the Society for Risk Analysis","page":"1215-1229","volume":"24","issue":"5","source":"NCBI PubMed","abstract":"When stricken by a terrorist attack, a war, or a natural disaster, an economic unit or a critical infrastructure may suffer significant loss of productivity. More importantly, due to interdependency or interconnectedness, this initial loss may propagate into other systems and eventually lead to much greater derivative loss. This belongs to what is known as a cascading effect. It is demonstrated in this article that the cascading effect and the derivative loss can be significantly reduced by effective risk management. This is accomplished by deliberately distributing the initial inoperability to other systems so that the total loss (or inoperability) is minimized. The optimal distribution strategy is found by a linear programming technique. The same risk management can also be applied to situations where objectives need to be prioritized. A case study featuring 12 economic sectors illustrates the theory. The result suggests that using the same amount of resources, minimizing risk (inoperability) of infrastructures will generally give rise to highest payoff, whereas overlooking it may result in greatest total loss. The framework developed in this work uses a steady-state approach that applies primarily to managing situations where the attack is catastrophic resulting in very long recovery time.","DOI":"10.1111/j.0272-4332.2004.00520.x","ISSN":"0272-4332","note":"PMID: 15563289","journalAbbreviation":"Risk Anal.","language":"eng","author":[{"family":"Jiang","given":"Pu"},{"family":"Haimes","given":"Yacov Y."}],"issued":{"date-parts":[["2004",10]]},"PMID":"15563289"}},{"id":2801,"uris":["http://zotero.org/groups/271383/items/CQN7EXCG"],"uri":["http://zotero.org/groups/271383/items/CQN7EXCG"],"itemData":{"id":2801,"type":"article-journal","title":"Managing the risk of terrorism to interdependent infrastructure systems through the dynamic inoperability input–output model","container-title":"Systems Engineering","page":"241-258","volume":"9","issue":"3","source":"Wiley Online Library","abstract":"This paper discusses the Dynamic Input–Output Inoperability Model (DIIM), which is an extension to the static Inoperability Input–Output Model (IIM). Based on Wassily Leontief's Input–Output (I–O) model, both the IIM and the DIIM analyze how the system of interdependent sectors can be adversely affected as a result of initial perturbations to other sectors through willful attacks or natural disasters. To model the industry/sector interdependencies, the DIIM uses the national and regional commodity-transaction data from the Bureau of Economic Analysis (BEA) and the Regional Input–Output Multiplier System (RIMS II). In contrast to most traditional dynamic I–O models, the DIIM introduces industry resilience coefficients to measure the efficacy of sectors' risk management options. The DIIM also incorporates the stochastic properties of a recovery through the Brownian motion, representing short-term uncertainties. The paper uses two metrics to assess the consequences to the economic sectors of attacks. The DIIM methodology is demonstrated in detail through a two-by-two economy system. This is followed by an analysis of a terrorist attack scenario, using the DIIM and the BEA/RIMS II commodity-flow data of the 59 sectors in Virginia. © 2006 Wiley Periodicals, Inc. Syst Eng 9: 241–258, 2006. DOI 10.1002/sys.20051","DOI":"10.1002/sys.20051","ISSN":"1520-6858","journalAbbreviation":"Syst. Engin.","language":"en","author":[{"family":"Lian","given":"Chenyang"},{"family":"Haimes","given":"Yacov Y."}],"issued":{"date-parts":[["2006",9,1]]},"accessed":{"date-parts":[["2014",8,13]]}}},{"id":2828,"uris":["http://zotero.org/groups/271383/items/MMCZBGEH"],"uri":["http://zotero.org/groups/271383/items/MMCZBGEH"],"itemData":{"id":2828,"type":"article-journal","title":"Modeling the demand reduction input-output (I-O) inoperability due to terrorism of interconnected infrastructures","container-title":"Risk Analysis: An Official Publication of the Society for Risk Analysis","page":"1437-1451","volume":"24","issue":"6","source":"NCBI PubMed","abstract":"Interdependency analysis in the context of this article is a process of assessing and managing risks inherent in a system of interconnected entities (e.g., infrastructures or industry sectors). Invoking the principles of input-output (I-O) and decomposition analysis, the article offers a framework for describing how terrorism-induced perturbations can propagate due to interconnectedness. Data published by the Bureau of Economic Analysis Division of the U.S. Department of Commerce is utilized to present applications to serve as test beds for the proposed framework. Specifically, a case study estimating the economic impact of airline demand perturbations to national-level U.S. sectors is made possible using I-O matrices. A ranking of the affected sectors according to their vulnerability to perturbations originating from a primary sector (e.g., air transportation) can serve as important input to risk management. For example, limited resources can be prioritized for the \"top-n\" sectors that are perceived to suffer the greatest economic losses due to terrorism. In addition, regional decomposition via location quotients enables the analysis of local-level terrorism events. The Regional I-O Multiplier System II (RIMS II) Division of the U.S. Department of Commerce is the agency responsible for releasing the regional multipliers for various geographical resolutions (economic areas, states, and counties). A regional-level case study demonstrates a process of estimating the economic impact of transportation-related scenarios on industry sectors within Economic Area 010 (the New York metropolitan region and vicinities).","DOI":"10.1111/j.0272-4332.2004.00540.x","ISSN":"0272-4332","note":"PMID: 15660602","journalAbbreviation":"Risk Anal.","language":"eng","author":[{"family":"Santos","given":"Joost R."},{"family":"Haimes","given":"Yacov Y."}],"issued":{"date-parts":[["2004",12]]},"PMID":"15660602"}}],"schema":"https://github.com/citation-style-language/schema/raw/master/csl-citation.json"} </w:instrText>
      </w:r>
      <w:r w:rsidR="009C19BA">
        <w:fldChar w:fldCharType="separate"/>
      </w:r>
      <w:r w:rsidR="005B3396" w:rsidRPr="005B3396">
        <w:t>(</w:t>
      </w:r>
      <w:r w:rsidR="003B26BE" w:rsidRPr="005B3396">
        <w:t>Haimes and Jiang, 2001;</w:t>
      </w:r>
      <w:r w:rsidR="003B26BE" w:rsidRPr="003B26BE">
        <w:t xml:space="preserve"> </w:t>
      </w:r>
      <w:r w:rsidR="003B26BE" w:rsidRPr="005B3396">
        <w:t>Jiang and Haimes, 2004;</w:t>
      </w:r>
      <w:r w:rsidR="003B26BE">
        <w:t xml:space="preserve"> </w:t>
      </w:r>
      <w:r w:rsidR="003B26BE" w:rsidRPr="005B3396">
        <w:t>Santos and Haimes, 2004</w:t>
      </w:r>
      <w:r w:rsidR="003B26BE">
        <w:t>;</w:t>
      </w:r>
      <w:r w:rsidR="003B26BE" w:rsidRPr="003B26BE">
        <w:t xml:space="preserve"> </w:t>
      </w:r>
      <w:r w:rsidR="003B26BE" w:rsidRPr="005B3396">
        <w:t>Lian and Haimes, 2006</w:t>
      </w:r>
      <w:r w:rsidR="003B26BE">
        <w:t xml:space="preserve">; </w:t>
      </w:r>
      <w:r w:rsidR="005B3396" w:rsidRPr="005B3396">
        <w:t>Barker and Santos, 2010)</w:t>
      </w:r>
      <w:r w:rsidR="009C19BA">
        <w:fldChar w:fldCharType="end"/>
      </w:r>
      <w:r w:rsidRPr="00844BD4">
        <w:t>. However,</w:t>
      </w:r>
      <w:r w:rsidR="006141A4" w:rsidRPr="00844BD4">
        <w:t xml:space="preserve"> although some of these studies have estimated the inter</w:t>
      </w:r>
      <w:r w:rsidR="003E03AD" w:rsidRPr="00844BD4">
        <w:t>-</w:t>
      </w:r>
      <w:r w:rsidR="006141A4" w:rsidRPr="00844BD4">
        <w:t>regional impacts of disasters</w:t>
      </w:r>
      <w:r w:rsidR="009C19BA">
        <w:t xml:space="preserve"> </w:t>
      </w:r>
      <w:r w:rsidR="009C19BA">
        <w:fldChar w:fldCharType="begin"/>
      </w:r>
      <w:r w:rsidR="009C19BA">
        <w:instrText xml:space="preserve"> ADDIN ZOTERO_ITEM CSL_CITATION {"citationID":"120hqo87e0","properties":{"formattedCitation":"(Jonkeren and Giannopoulos, 2014; Okuyama, 2010; Okuyama et al., 1999; Yamano et al., 2007)","plainCitation":"(Jonkeren and Giannopoulos, 2014; Okuyama, 2010; Okuyama et al., 1999; Yamano et al., 2007)"},"citationItems":[{"id":2793,"uris":["http://zotero.org/groups/271383/items/6DEDVFSP"],"uri":["http://zotero.org/groups/271383/items/6DEDVFSP"],"itemData":{"id":2793,"type":"article-journal","title":"Analysing Critical Infrastructure Failure with a Resilience Inoperability Input–Output Model","container-title":"Economic Systems Research","page":"39-59","volume":"26","issue":"1","source":"Taylor and Francis+NEJM","abstract":"Over the past few years much effort has been made in modelling economic losses resulting from critical infrastructure failure. It has appeared that including resilience measures in the modelling approach, which may mute the losses considerably, is a challenging task. At the same time it is necessary because it prevents the modeller from generating overestimates. This study presents two directions to improve the modelling of (economic) resilience for which the state-of-the art with respect to dynamic inoperability input–output modelling is taken as a starting point. Firstly, the new model allows for a different recovery path than the traditionally assumed ‘concave up decreasing curve’ describes for a disrupted infrastructure or economic sector in the aftermath of a disaster. In this paper, we explain how the recovery path may depend on the type of disaster. Secondly, the model refines the aspect of ‘inventory’ as a resilience measure. Inventory is interpreted in a broad sense here: it can be any resilience measures which enable an infrastructure or economic sector to continue its supply despite being disrupted. The model is applied to both a simple two-sector illustrative example and a severe winter storm scenario in Europe using economic data from the World Input–Output Database to show its practical usefulness.","DOI":"10.1080/09535314.2013.872604","ISSN":"0953-5314","author":[{"family":"Jonkeren","given":"Olaf"},{"family":"Giannopoulos","given":"Georgios"}],"issued":{"date-parts":[["2014"]]},"accessed":{"date-parts":[["2014",8,13]]}}},{"id":2810,"uris":["http://zotero.org/groups/271383/items/HCIMPMMK"],"uri":["http://zotero.org/groups/271383/items/HCIMPMMK"],"itemData":{"id":2810,"type":"article-journal","title":"Globalization and Localization of Disaster Impacts: An Empirical Examination","container-title":"CESifo Forum","collection-title":"CESifo Forum","page":"56-66","volume":"11","issue":"2","abstract":"No abstract is available for this item.","journalAbbreviation":"CESifo Forum","author":[{"family":"Okuyama","given":"Y."}],"issued":{"date-parts":[["2010"]]}}},{"id":2814,"uris":["http://zotero.org/groups/271383/items/367XFQ6G"],"uri":["http://zotero.org/groups/271383/items/367XFQ6G"],"itemData":{"id":2814,"type":"chapter","title":"Economic Impacts of an Unscheduled, Disruptive Event: A Miyazawa Multiplier Analysis","container-title":"Understanding and Interpreting Economic Structure","collection-title":"Advances in Spatial Science","publisher":"Springer Berlin Heidelberg","page":"113-143","source":"link.springer.com","abstract":"The damages and losses from unscheduled events, such as earthquakes, flood, and other major natural disasters, have significant and intense impacts on a region’s economy. The demand for the estimation of the economic impacts of recovery and reconstruction as well as of damages per se may become immediate after such events. Most analytical models of urban and regional economies, however, cannot confront these unscheduled and significant changes, since, at best, they assume incremental changes in systems over time. The consequences associated with the event, moreover, will have many aspects including damages on demand and supply sides, for example, since the event may affect a wide range of regional activities in different ways. The difficulties with impact analysis of unscheduled events are, therefore, 1) disentangling the consequences stemming directly and indirectly from the event; 2) deriving possibly different assessments at each spatial level — cities, region, or nation — (Hewings and Mahidhara, 1996), and 3) evaluating the reaction of households which are poorly understood (West and Lenze, 1994).","URL":"http://link.springer.com/chapter/10.1007/978-3-662-03947-2_6","ISBN":"978-3-642-08533-8, 978-3-662-03947-2","shortTitle":"Economic Impacts of an Unscheduled, Disruptive Event","language":"en","author":[{"family":"Okuyama","given":"Yasuhide"},{"family":"Sonis","given":"Michael"},{"family":"Hewings","given":"Geoffrey J. D."}],"editor":[{"family":"Hewings","given":"Prof Geoffrey J. D."},{"family":"Sonis","given":"Prof Michael"},{"family":"Madden","given":"Prof Moss"},{"family":"Kimura","given":"Prof Yoshio"}],"issued":{"date-parts":[["1999",1,1]]},"accessed":{"date-parts":[["2014",8,13]]}}},{"id":2833,"uris":["http://zotero.org/groups/271383/items/FMHI6B6X"],"uri":["http://zotero.org/groups/271383/items/FMHI6B6X"],"itemData":{"id":2833,"type":"article-journal","title":"Modeling the Regional Economic Loss of Natural Disasters: The Search for Economic Hotspots","container-title":"Economic Systems Research","page":"163-181","volume":"19","issue":"2","source":"Taylor and Francis+NEJM","abstract":"Abstract This paper examines the economic impacts of natural disasters using the originally estimated finer geographical scale production datasets and the redefined interregional input–output table. For more effective estimates of direct losses of the disasters, the precise geographical information of industrial distribution is required, because most economic data are published according to political boundaries that may be too aggregated to be the practical information for disaster preventions and retrofit policies. The direct losses are captured by the output data at the district level (500-meter square) by sector and the population density. The map of economic hotspots is obtained after estimating the economic importance of each district. The numerical examples clearly show that the advantages of finer geographical scale datasets and the total economic losses are not proportional to the distributions of population and industrial activities. In other words, the disaster prevention and retrofit policies have to consider the higher-order effects to reduce the total economic loss.","DOI":"10.1080/09535310701330191","ISSN":"0953-5314","shortTitle":"Modeling the Regional Economic Loss of Natural Disasters","author":[{"family":"Yamano","given":"Norihiko"},{"family":"Kajitani","given":"Yoshio"},{"family":"Shumuta","given":"Yoshiharu"}],"issued":{"date-parts":[["2007"]]},"accessed":{"date-parts":[["2014",8,13]]}}}],"schema":"https://github.com/citation-style-language/schema/raw/master/csl-citation.json"} </w:instrText>
      </w:r>
      <w:r w:rsidR="009C19BA">
        <w:fldChar w:fldCharType="separate"/>
      </w:r>
      <w:r w:rsidR="005B3396" w:rsidRPr="005B3396">
        <w:t>(</w:t>
      </w:r>
      <w:r w:rsidR="003B26BE" w:rsidRPr="003B26BE">
        <w:t xml:space="preserve"> </w:t>
      </w:r>
      <w:r w:rsidR="003B26BE">
        <w:t xml:space="preserve">Okuyama et al., 1999; Yamano et al., 2007; Okuyama, 2010; </w:t>
      </w:r>
      <w:r w:rsidR="005B3396" w:rsidRPr="005B3396">
        <w:t>Jonkeren and Giannopoulos, 2014)</w:t>
      </w:r>
      <w:r w:rsidR="009C19BA">
        <w:fldChar w:fldCharType="end"/>
      </w:r>
      <w:r w:rsidR="006141A4" w:rsidRPr="00844BD4">
        <w:t>,</w:t>
      </w:r>
      <w:r w:rsidRPr="00844BD4">
        <w:t xml:space="preserve"> most of </w:t>
      </w:r>
      <w:r w:rsidR="006141A4" w:rsidRPr="00844BD4">
        <w:t>them</w:t>
      </w:r>
      <w:r w:rsidRPr="00844BD4">
        <w:t xml:space="preserve"> </w:t>
      </w:r>
      <w:r w:rsidR="000724CB">
        <w:t xml:space="preserve">have </w:t>
      </w:r>
      <w:r w:rsidRPr="00844BD4">
        <w:t xml:space="preserve">a single country/regional perspective </w:t>
      </w:r>
      <w:r w:rsidR="001941AD" w:rsidRPr="00844BD4">
        <w:t>and do not</w:t>
      </w:r>
      <w:r w:rsidRPr="00844BD4">
        <w:t xml:space="preserve"> includ</w:t>
      </w:r>
      <w:r w:rsidR="001941AD" w:rsidRPr="00844BD4">
        <w:t>e</w:t>
      </w:r>
      <w:r w:rsidRPr="00844BD4">
        <w:t xml:space="preserve"> the intra-country/regional impacts produced by the existing links through international trade.</w:t>
      </w:r>
      <w:r w:rsidR="0053067C" w:rsidRPr="00844BD4">
        <w:t xml:space="preserve"> Moreover, despite the increasing number of international supply chain disruptions due to major natural disasters</w:t>
      </w:r>
      <w:r w:rsidR="00625B21" w:rsidRPr="00844BD4">
        <w:t xml:space="preserve"> (e.g. </w:t>
      </w:r>
      <w:r w:rsidR="001941AD" w:rsidRPr="00844BD4">
        <w:t xml:space="preserve">the </w:t>
      </w:r>
      <w:r w:rsidR="00625B21" w:rsidRPr="00844BD4">
        <w:t>2011 Japan</w:t>
      </w:r>
      <w:r w:rsidR="001941AD" w:rsidRPr="00844BD4">
        <w:t>ese</w:t>
      </w:r>
      <w:r w:rsidR="00625B21" w:rsidRPr="00844BD4">
        <w:t xml:space="preserve"> earthquake </w:t>
      </w:r>
      <w:r w:rsidR="00A65722">
        <w:t>or</w:t>
      </w:r>
      <w:r w:rsidR="00155BD7" w:rsidRPr="00844BD4">
        <w:t xml:space="preserve"> </w:t>
      </w:r>
      <w:r w:rsidR="001941AD" w:rsidRPr="00844BD4">
        <w:t xml:space="preserve">the </w:t>
      </w:r>
      <w:r w:rsidR="00155BD7" w:rsidRPr="00844BD4">
        <w:t>Thai floods of 2011</w:t>
      </w:r>
      <w:r w:rsidR="00625B21" w:rsidRPr="00844BD4">
        <w:t>)</w:t>
      </w:r>
      <w:r w:rsidR="0053067C" w:rsidRPr="00844BD4">
        <w:t xml:space="preserve"> </w:t>
      </w:r>
      <w:r w:rsidR="001941AD" w:rsidRPr="00844BD4">
        <w:t xml:space="preserve">limited </w:t>
      </w:r>
      <w:r w:rsidR="0053067C" w:rsidRPr="00844BD4">
        <w:t xml:space="preserve">empirical evidence </w:t>
      </w:r>
      <w:r w:rsidR="004555E3">
        <w:t>on their global effect</w:t>
      </w:r>
      <w:r w:rsidR="00625B21" w:rsidRPr="00844BD4">
        <w:t xml:space="preserve">s </w:t>
      </w:r>
      <w:r w:rsidR="001941AD" w:rsidRPr="00844BD4">
        <w:t xml:space="preserve">is available </w:t>
      </w:r>
      <w:r w:rsidR="009C19BA">
        <w:fldChar w:fldCharType="begin"/>
      </w:r>
      <w:r w:rsidR="009C19BA">
        <w:instrText xml:space="preserve"> ADDIN ZOTERO_ITEM CSL_CITATION {"citationID":"2qlmi8n01n","properties":{"formattedCitation":"(Leckcivilize, 2013)","plainCitation":"(Leckcivilize, 2013)"},"citationItems":[{"id":2787,"uris":["http://zotero.org/groups/271383/items/ZK8C8JSK"],"uri":["http://zotero.org/groups/271383/items/ZK8C8JSK"],"itemData":{"id":2787,"type":"paper-conference","title":"The Impact of Supply Chain Disruptions: Evidence from the Japanese Tsunami","event":"21st International Input-Output Conference, Kitakyushu, Japan, 2013","URL":"http://personal.lse.ac.uk/leckcivi/JobMarketPaperA.Leckcivilize.pdf","author":[{"family":"Leckcivilize","given":"A."}],"issued":{"date-parts":[["2013"]]}}}],"schema":"https://github.com/citation-style-language/schema/raw/master/csl-citation.json"} </w:instrText>
      </w:r>
      <w:r w:rsidR="009C19BA">
        <w:fldChar w:fldCharType="separate"/>
      </w:r>
      <w:r w:rsidR="005B3396" w:rsidRPr="005B3396">
        <w:t>(Leckcivilize, 2013)</w:t>
      </w:r>
      <w:r w:rsidR="009C19BA">
        <w:fldChar w:fldCharType="end"/>
      </w:r>
      <w:r w:rsidR="0053067C" w:rsidRPr="00844BD4">
        <w:t>.</w:t>
      </w:r>
    </w:p>
    <w:p w:rsidR="006141A4" w:rsidRPr="00844BD4" w:rsidRDefault="00A65722" w:rsidP="00CE33BD">
      <w:pPr>
        <w:spacing w:line="360" w:lineRule="auto"/>
        <w:ind w:firstLine="567"/>
        <w:jc w:val="both"/>
      </w:pPr>
      <w:r>
        <w:t>O</w:t>
      </w:r>
      <w:r w:rsidR="00E87EB6" w:rsidRPr="00844BD4">
        <w:t>ne of t</w:t>
      </w:r>
      <w:r w:rsidR="006B2C7D" w:rsidRPr="00844BD4">
        <w:t>he reasons for the lack of inter</w:t>
      </w:r>
      <w:r w:rsidR="00E87EB6" w:rsidRPr="00844BD4">
        <w:t>regional analyses might have been the absence of publicl</w:t>
      </w:r>
      <w:r w:rsidR="006B2C7D" w:rsidRPr="00844BD4">
        <w:t xml:space="preserve">y available and up-to-date </w:t>
      </w:r>
      <w:r w:rsidR="003E03AD" w:rsidRPr="00844BD4">
        <w:t>MRIO</w:t>
      </w:r>
      <w:r w:rsidR="00E87EB6" w:rsidRPr="00844BD4">
        <w:t xml:space="preserve"> databases. As mentioned before, the EU-funded project World Input Output Database (WIOD) </w:t>
      </w:r>
      <w:r w:rsidR="009C19BA">
        <w:fldChar w:fldCharType="begin"/>
      </w:r>
      <w:r w:rsidR="009C19BA">
        <w:instrText xml:space="preserve"> ADDIN ZOTERO_ITEM CSL_CITATION {"citationID":"1a07u768uk","properties":{"formattedCitation":"(Dietzenbacher et al., 2013)","plainCitation":"(Dietzenbacher et al., 2013)"},"citationItems":[{"id":1841,"uris":["http://zotero.org/groups/271383/items/PNSTHDKW"],"uri":["http://zotero.org/groups/271383/items/PNSTHDKW"],"itemData":{"id":1841,"type":"article-journal","title":"The construction of world input-output tables in the WIOD project","container-title":"Economic Systems Research","page":"71-98","volume":"25","issue":"1","DOI":"10.1080/09535314.2012.761180","ISSN":"0953-5314","journalAbbreviation":"Economic Systems Research","author":[{"family":"Dietzenbacher","given":"Erik"},{"family":"Los","given":"Bart"},{"family":"Stehrer","given":"Robert"},{"family":"Timmer","given":"Marcel"},{"family":"de Vries","given":"Gaaitzen"}],"issued":{"date-parts":[["2013",3,1]]},"accessed":{"date-parts":[["2013",10,16]]}}}],"schema":"https://github.com/citation-style-language/schema/raw/master/csl-citation.json"} </w:instrText>
      </w:r>
      <w:r w:rsidR="009C19BA">
        <w:fldChar w:fldCharType="separate"/>
      </w:r>
      <w:r w:rsidR="005B3396" w:rsidRPr="005B3396">
        <w:t>(Dietzenbacher et al., 2013)</w:t>
      </w:r>
      <w:r w:rsidR="009C19BA">
        <w:fldChar w:fldCharType="end"/>
      </w:r>
      <w:r w:rsidR="0053067C" w:rsidRPr="00844BD4">
        <w:t xml:space="preserve"> </w:t>
      </w:r>
      <w:r w:rsidR="000724CB">
        <w:t xml:space="preserve">has </w:t>
      </w:r>
      <w:r w:rsidR="001941AD" w:rsidRPr="00844BD4">
        <w:t xml:space="preserve">now </w:t>
      </w:r>
      <w:r w:rsidR="00E87EB6" w:rsidRPr="00844BD4">
        <w:t>largely fill</w:t>
      </w:r>
      <w:r w:rsidR="000724CB">
        <w:t>ed</w:t>
      </w:r>
      <w:r w:rsidR="00E87EB6" w:rsidRPr="00844BD4">
        <w:t xml:space="preserve"> this gap and opens the door for the use of </w:t>
      </w:r>
      <w:r w:rsidR="003E03AD" w:rsidRPr="00844BD4">
        <w:t>MRIO</w:t>
      </w:r>
      <w:r w:rsidR="006B2C7D" w:rsidRPr="00844BD4">
        <w:t xml:space="preserve"> </w:t>
      </w:r>
      <w:r w:rsidR="00E87EB6" w:rsidRPr="00844BD4">
        <w:t xml:space="preserve">models </w:t>
      </w:r>
      <w:r w:rsidR="001941AD" w:rsidRPr="00844BD4">
        <w:t>for</w:t>
      </w:r>
      <w:r w:rsidR="00E87EB6" w:rsidRPr="00844BD4">
        <w:t xml:space="preserve"> estimating worldwide economic impacts of unexpected events</w:t>
      </w:r>
      <w:r w:rsidR="000724CB">
        <w:t>.</w:t>
      </w:r>
    </w:p>
    <w:p w:rsidR="00E87EB6" w:rsidRDefault="006B2C7D" w:rsidP="00CE33BD">
      <w:pPr>
        <w:spacing w:line="360" w:lineRule="auto"/>
        <w:ind w:firstLine="567"/>
        <w:jc w:val="both"/>
      </w:pPr>
      <w:r w:rsidRPr="00844BD4">
        <w:t xml:space="preserve">The </w:t>
      </w:r>
      <w:r w:rsidR="003E03AD" w:rsidRPr="00844BD4">
        <w:t>MRIO</w:t>
      </w:r>
      <w:r w:rsidR="00E87EB6" w:rsidRPr="00844BD4">
        <w:t xml:space="preserve"> model used in this study is a mixed IO model in which the exogenous shocks can be either final demand changes or changes in </w:t>
      </w:r>
      <w:r w:rsidR="000724CB">
        <w:t>gross</w:t>
      </w:r>
      <w:r w:rsidR="00E87EB6" w:rsidRPr="00844BD4">
        <w:t xml:space="preserve"> output</w:t>
      </w:r>
      <w:r w:rsidR="000724CB">
        <w:t xml:space="preserve"> levels</w:t>
      </w:r>
      <w:r w:rsidR="00E87EB6" w:rsidRPr="00844BD4">
        <w:t xml:space="preserve"> (see </w:t>
      </w:r>
      <w:r w:rsidR="009C19BA">
        <w:fldChar w:fldCharType="begin"/>
      </w:r>
      <w:r w:rsidR="009C19BA">
        <w:instrText xml:space="preserve"> ADDIN ZOTERO_ITEM CSL_CITATION {"citationID":"pqko9habv","properties":{"formattedCitation":"(Miller and Blair, 2009)","plainCitation":"(Miller and Blair, 2009)"},"citationItems":[{"id":770,"uris":["http://zotero.org/groups/231715/items/B87M8CTV"],"uri":["http://zotero.org/groups/231715/items/B87M8CTV"],"itemData":{"id":770,"type":"book","title":"Input-Output Analysis: Foundations and Extensions","publisher":"Cambridge University Press","publisher-place":"Cambridge UK","edition":"2nd","event-place":"Cambridge UK","shortTitle":"Input-Output Analysis: Foundations and Extensions","author":[{"family":"Miller","given":"Ronald E."},{"family":"Blair","given":"Peter D."}],"issued":{"date-parts":[["2009"]]}}}],"schema":"https://github.com/citation-style-language/schema/raw/master/csl-citation.json"} </w:instrText>
      </w:r>
      <w:r w:rsidR="009C19BA">
        <w:fldChar w:fldCharType="separate"/>
      </w:r>
      <w:r w:rsidR="005B3396" w:rsidRPr="005B3396">
        <w:t>Miller and Blair, 2009</w:t>
      </w:r>
      <w:r w:rsidR="009C19BA">
        <w:fldChar w:fldCharType="end"/>
      </w:r>
      <w:r w:rsidR="000B46F2" w:rsidRPr="00844BD4">
        <w:t xml:space="preserve">, </w:t>
      </w:r>
      <w:r w:rsidR="00B22A76" w:rsidRPr="00844BD4">
        <w:t xml:space="preserve">pp. </w:t>
      </w:r>
      <w:r w:rsidR="000B46F2" w:rsidRPr="00844BD4">
        <w:t>621-633</w:t>
      </w:r>
      <w:r w:rsidR="009C19BA">
        <w:t>,</w:t>
      </w:r>
      <w:r w:rsidR="00E87EB6" w:rsidRPr="00844BD4">
        <w:t xml:space="preserve"> for a detailed description of this type of models). These models have often been applied in empirical studies to analyse the </w:t>
      </w:r>
      <w:r w:rsidR="007D7013">
        <w:t xml:space="preserve">economy-wide </w:t>
      </w:r>
      <w:r w:rsidR="00E87EB6" w:rsidRPr="00844BD4">
        <w:t xml:space="preserve">effects of </w:t>
      </w:r>
      <w:r w:rsidR="007D7013">
        <w:t xml:space="preserve">a reduction in the </w:t>
      </w:r>
      <w:r w:rsidR="007D7013" w:rsidRPr="007D7013">
        <w:t>demand for intermediate inputs</w:t>
      </w:r>
      <w:r w:rsidR="007D7013">
        <w:t xml:space="preserve"> due to </w:t>
      </w:r>
      <w:r w:rsidR="00E87EB6" w:rsidRPr="00844BD4">
        <w:t xml:space="preserve">constraints in the output of </w:t>
      </w:r>
      <w:r w:rsidR="00871C04">
        <w:t>a</w:t>
      </w:r>
      <w:r w:rsidR="00E87EB6" w:rsidRPr="00844BD4">
        <w:t xml:space="preserve"> sector</w:t>
      </w:r>
      <w:r w:rsidR="007D7013">
        <w:t xml:space="preserve"> </w:t>
      </w:r>
      <w:r w:rsidR="009C19BA">
        <w:fldChar w:fldCharType="begin"/>
      </w:r>
      <w:r w:rsidR="009C19BA">
        <w:instrText xml:space="preserve"> ADDIN ZOTERO_ITEM CSL_CITATION {"citationID":"ca1dk8q8h","properties":{"formattedCitation":"(Steinback, 2004)","plainCitation":"(Steinback, 2004)"},"citationItems":[{"id":2830,"uris":["http://zotero.org/groups/271383/items/WWQ2NEBZ"],"uri":["http://zotero.org/groups/271383/items/WWQ2NEBZ"],"itemData":{"id":2830,"type":"article-journal","title":"Using Ready-Made Regional Input-Output Models to Estimate Backward-Linkage Effects of Exogenous Output Shocks","container-title":"The Review of Regional Studies","page":"57-71","volume":"34","issue":"1","source":"journal.srsa.org","abstract":"Using Ready-Made Regional Input-Output Models to Estimate Backward-Linkage Effects of Exogenous Output Shocks","ISSN":"0048-749X","note":"The Leontief input-output model provides the basis for quantifying backward linked multiplier effects of exogenous final demand shocks. In certain situations, however, policies or uncontrollable factors induce exogenous changes in gross industry output. Application of the usual Leontief multipliers in these cases will lead to biased calculations of backward linked economy-wide effects. To eliminate this bias, an output-based adjustment method is proposed that relates demand-driven Leontief multipliers to exogenous output shocks. It is demonstrated that this approach yields exactly the same results as the mixed exogenous/endogenous variables technique, a commonly employed adaptation procedure that accepts outputs as entries. The equivalence between these two approaches is important, because the output-based approach offers substantial computational savings through ease of implementation within ready-made regional input-output systems and provides practitioners with the ability to generate disaggregated estimates of indirect multiplier effects.","author":[{"family":"Steinback","given":"Scott R."}],"issued":{"date-parts":[["2004",6,1]]},"accessed":{"date-parts":[["2014",8,13]]}}}],"schema":"https://github.com/citation-style-language/schema/raw/master/csl-citation.json"} </w:instrText>
      </w:r>
      <w:r w:rsidR="009C19BA">
        <w:fldChar w:fldCharType="separate"/>
      </w:r>
      <w:r w:rsidR="005B3396" w:rsidRPr="005B3396">
        <w:t>(Steinback, 2004)</w:t>
      </w:r>
      <w:r w:rsidR="009C19BA">
        <w:fldChar w:fldCharType="end"/>
      </w:r>
      <w:r w:rsidR="00E87EB6" w:rsidRPr="00844BD4">
        <w:t xml:space="preserve">. </w:t>
      </w:r>
      <w:r w:rsidR="00595D02" w:rsidRPr="00844BD4">
        <w:t xml:space="preserve">In </w:t>
      </w:r>
      <w:r w:rsidR="001941AD" w:rsidRPr="00844BD4">
        <w:t>this study</w:t>
      </w:r>
      <w:r w:rsidR="00595D02" w:rsidRPr="00844BD4">
        <w:t xml:space="preserve">, we </w:t>
      </w:r>
      <w:r w:rsidR="00FC5133">
        <w:t>extend</w:t>
      </w:r>
      <w:r w:rsidR="00595D02" w:rsidRPr="00844BD4">
        <w:t xml:space="preserve"> the</w:t>
      </w:r>
      <w:r w:rsidR="00FC5133">
        <w:t xml:space="preserve"> </w:t>
      </w:r>
      <w:r w:rsidR="00F2571F">
        <w:t>scope of the standard</w:t>
      </w:r>
      <w:r w:rsidR="00595D02" w:rsidRPr="00844BD4">
        <w:t xml:space="preserve"> mixed </w:t>
      </w:r>
      <w:r w:rsidR="003E03AD" w:rsidRPr="00844BD4">
        <w:t>MRIO</w:t>
      </w:r>
      <w:r w:rsidR="00595D02" w:rsidRPr="00844BD4">
        <w:t xml:space="preserve"> </w:t>
      </w:r>
      <w:r w:rsidR="00FC5133">
        <w:t xml:space="preserve">to </w:t>
      </w:r>
      <w:r w:rsidR="00871C04">
        <w:t xml:space="preserve">also </w:t>
      </w:r>
      <w:r w:rsidR="00FC5133">
        <w:t xml:space="preserve">calculate the impacts due to the reduction in the intermediate outputs </w:t>
      </w:r>
      <w:r w:rsidR="00F2571F">
        <w:t>(i.e. disruptions in the supply chain) resulting from a</w:t>
      </w:r>
      <w:r w:rsidR="00FC5133">
        <w:t xml:space="preserve"> </w:t>
      </w:r>
      <w:r w:rsidR="00FC5133" w:rsidRPr="00844BD4">
        <w:t xml:space="preserve">constraint in the output of </w:t>
      </w:r>
      <w:r w:rsidR="00FC5133">
        <w:t>a sector</w:t>
      </w:r>
      <w:r w:rsidR="00595D02" w:rsidRPr="00844BD4">
        <w:t>.</w:t>
      </w:r>
    </w:p>
    <w:p w:rsidR="00F34500" w:rsidRPr="00844BD4" w:rsidRDefault="00F34500" w:rsidP="00CE33BD">
      <w:pPr>
        <w:spacing w:line="360" w:lineRule="auto"/>
        <w:ind w:firstLine="567"/>
        <w:jc w:val="both"/>
      </w:pPr>
      <w:r w:rsidRPr="00844BD4">
        <w:t xml:space="preserve">First, we show the standard formulation of the mixed MRIO model for capturing the </w:t>
      </w:r>
      <w:r>
        <w:t>impacts in the different sectors of the economy resulting from the reduction on the intermediate demand of a sector derived from a constraint in its output after an external shock</w:t>
      </w:r>
      <w:r w:rsidRPr="00844BD4">
        <w:t xml:space="preserve">. Second, we explain how to </w:t>
      </w:r>
      <w:r>
        <w:t xml:space="preserve">calculate the impacts derived from the disruption in the supply chain </w:t>
      </w:r>
      <w:r w:rsidRPr="00844BD4">
        <w:t xml:space="preserve">of </w:t>
      </w:r>
      <w:r>
        <w:t xml:space="preserve">a sector by combining </w:t>
      </w:r>
      <w:r w:rsidRPr="00844BD4">
        <w:t>the mixed MRIO model with</w:t>
      </w:r>
      <w:r>
        <w:t xml:space="preserve"> </w:t>
      </w:r>
      <w:r w:rsidRPr="00844BD4">
        <w:t>information on</w:t>
      </w:r>
      <w:r>
        <w:t xml:space="preserve"> the first round impact on the sectors directly affected by the disruption on the supply chain.</w:t>
      </w:r>
    </w:p>
    <w:p w:rsidR="002F0B21" w:rsidRPr="00844BD4" w:rsidRDefault="002F0B21">
      <w:pPr>
        <w:spacing w:line="480" w:lineRule="auto"/>
        <w:jc w:val="both"/>
      </w:pPr>
    </w:p>
    <w:p w:rsidR="00E87EB6" w:rsidRPr="00844BD4" w:rsidRDefault="00E87EB6" w:rsidP="00CE33BD">
      <w:pPr>
        <w:spacing w:line="360" w:lineRule="auto"/>
        <w:jc w:val="both"/>
        <w:rPr>
          <w:i/>
        </w:rPr>
      </w:pPr>
      <w:r w:rsidRPr="00844BD4">
        <w:rPr>
          <w:i/>
        </w:rPr>
        <w:t xml:space="preserve">2.1.1. </w:t>
      </w:r>
      <w:r w:rsidR="00F66B15" w:rsidRPr="00844BD4">
        <w:rPr>
          <w:i/>
        </w:rPr>
        <w:t xml:space="preserve">Standard </w:t>
      </w:r>
      <w:r w:rsidR="009B48E2" w:rsidRPr="00844BD4">
        <w:rPr>
          <w:i/>
        </w:rPr>
        <w:t>m</w:t>
      </w:r>
      <w:r w:rsidRPr="00844BD4">
        <w:rPr>
          <w:i/>
        </w:rPr>
        <w:t xml:space="preserve">ixed </w:t>
      </w:r>
      <w:r w:rsidR="003E03AD" w:rsidRPr="00844BD4">
        <w:rPr>
          <w:i/>
        </w:rPr>
        <w:t>MRIO</w:t>
      </w:r>
      <w:r w:rsidRPr="00844BD4">
        <w:rPr>
          <w:i/>
        </w:rPr>
        <w:t xml:space="preserve"> model</w:t>
      </w:r>
    </w:p>
    <w:p w:rsidR="00E87EB6" w:rsidRPr="00844BD4" w:rsidRDefault="00E87EB6" w:rsidP="00CE33BD">
      <w:pPr>
        <w:spacing w:line="360" w:lineRule="auto"/>
        <w:jc w:val="both"/>
      </w:pPr>
      <w:r w:rsidRPr="00844BD4">
        <w:t>In order to summarize the</w:t>
      </w:r>
      <w:r w:rsidR="00F66B15" w:rsidRPr="00844BD4">
        <w:t xml:space="preserve"> standard mixed </w:t>
      </w:r>
      <w:r w:rsidR="003E03AD" w:rsidRPr="00844BD4">
        <w:t>MRIO</w:t>
      </w:r>
      <w:r w:rsidRPr="00844BD4">
        <w:t xml:space="preserve"> model used in this paper, an explanatory case is presented for </w:t>
      </w:r>
      <w:r w:rsidR="001941AD" w:rsidRPr="00844BD4">
        <w:t xml:space="preserve">two </w:t>
      </w:r>
      <w:r w:rsidRPr="00844BD4">
        <w:t xml:space="preserve">regions (R, S) with </w:t>
      </w:r>
      <w:r w:rsidR="001941AD" w:rsidRPr="00844BD4">
        <w:t xml:space="preserve">two </w:t>
      </w:r>
      <w:r w:rsidRPr="00844BD4">
        <w:t>sectors (1,</w:t>
      </w:r>
      <w:r w:rsidR="00A642F2" w:rsidRPr="00844BD4">
        <w:t xml:space="preserve"> </w:t>
      </w:r>
      <w:r w:rsidRPr="00844BD4">
        <w:t xml:space="preserve">2) producing goods that can be sold as intermediate inputs or as final products. Since both regions are opened to external trade, their domestic production can be consumed </w:t>
      </w:r>
      <w:r w:rsidR="001941AD" w:rsidRPr="00844BD4">
        <w:t xml:space="preserve">within </w:t>
      </w:r>
      <w:r w:rsidRPr="00844BD4">
        <w:t>the region and/or abroad. The relations</w:t>
      </w:r>
      <w:r w:rsidR="001941AD" w:rsidRPr="00844BD4">
        <w:t>hips</w:t>
      </w:r>
      <w:r w:rsidRPr="00844BD4">
        <w:t xml:space="preserve"> between the production and the consumption activities in the two regions can be expressed as depicted in </w:t>
      </w:r>
      <w:r w:rsidR="000724CB">
        <w:t>Figure</w:t>
      </w:r>
      <w:r w:rsidRPr="00844BD4">
        <w:t xml:space="preserve"> 1, where the element </w:t>
      </w:r>
      <w:r w:rsidRPr="00844BD4">
        <w:rPr>
          <w:position w:val="-14"/>
        </w:rPr>
        <w:object w:dxaOrig="38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75pt;height:20.25pt" o:ole="">
            <v:imagedata r:id="rId8" o:title=""/>
          </v:shape>
          <o:OLEObject Type="Embed" ProgID="Equation.3" ShapeID="_x0000_i1025" DrawAspect="Content" ObjectID="_1519029487" r:id="rId9"/>
        </w:object>
      </w:r>
      <w:r w:rsidRPr="00844BD4">
        <w:t xml:space="preserve"> of matrix </w:t>
      </w:r>
      <w:r w:rsidRPr="00844BD4">
        <w:rPr>
          <w:rFonts w:ascii="Arial" w:hAnsi="Arial" w:cs="Arial"/>
          <w:b/>
        </w:rPr>
        <w:t>Z</w:t>
      </w:r>
      <w:r w:rsidRPr="00844BD4">
        <w:rPr>
          <w:rFonts w:ascii="Arial" w:hAnsi="Arial" w:cs="Arial"/>
          <w:b/>
          <w:vertAlign w:val="superscript"/>
        </w:rPr>
        <w:t>RS</w:t>
      </w:r>
      <w:r w:rsidRPr="00844BD4">
        <w:t xml:space="preserve"> indicates the </w:t>
      </w:r>
      <w:r w:rsidRPr="00844BD4">
        <w:rPr>
          <w:bCs/>
        </w:rPr>
        <w:t xml:space="preserve">intermediate use by sector </w:t>
      </w:r>
      <w:r w:rsidRPr="00844BD4">
        <w:rPr>
          <w:bCs/>
          <w:i/>
        </w:rPr>
        <w:t>j</w:t>
      </w:r>
      <w:r w:rsidRPr="00844BD4">
        <w:rPr>
          <w:bCs/>
        </w:rPr>
        <w:t xml:space="preserve"> of region S of goods produced by sector </w:t>
      </w:r>
      <w:r w:rsidRPr="00844BD4">
        <w:rPr>
          <w:bCs/>
          <w:i/>
        </w:rPr>
        <w:t>i</w:t>
      </w:r>
      <w:r w:rsidRPr="00844BD4">
        <w:rPr>
          <w:bCs/>
        </w:rPr>
        <w:t xml:space="preserve"> of region R; the element </w:t>
      </w:r>
      <w:r w:rsidRPr="00844BD4">
        <w:rPr>
          <w:position w:val="-12"/>
        </w:rPr>
        <w:object w:dxaOrig="400" w:dyaOrig="380">
          <v:shape id="_x0000_i1026" type="#_x0000_t75" style="width:20.25pt;height:18.75pt" o:ole="">
            <v:imagedata r:id="rId10" o:title=""/>
          </v:shape>
          <o:OLEObject Type="Embed" ProgID="Equation.3" ShapeID="_x0000_i1026" DrawAspect="Content" ObjectID="_1519029488" r:id="rId11"/>
        </w:object>
      </w:r>
      <w:r w:rsidRPr="00844BD4">
        <w:t xml:space="preserve"> of the vector </w:t>
      </w:r>
      <w:r w:rsidRPr="00844BD4">
        <w:rPr>
          <w:rFonts w:ascii="Arial" w:hAnsi="Arial" w:cs="Arial"/>
          <w:b/>
        </w:rPr>
        <w:t>y</w:t>
      </w:r>
      <w:r w:rsidRPr="00844BD4">
        <w:rPr>
          <w:rFonts w:ascii="Arial" w:hAnsi="Arial" w:cs="Arial"/>
          <w:b/>
          <w:vertAlign w:val="superscript"/>
        </w:rPr>
        <w:t>RS</w:t>
      </w:r>
      <w:r w:rsidRPr="00844BD4">
        <w:t xml:space="preserve"> denotes the final demand </w:t>
      </w:r>
      <w:r w:rsidR="001941AD" w:rsidRPr="00844BD4">
        <w:t xml:space="preserve">of </w:t>
      </w:r>
      <w:r w:rsidRPr="00844BD4">
        <w:t xml:space="preserve">region S </w:t>
      </w:r>
      <w:r w:rsidR="001941AD" w:rsidRPr="00844BD4">
        <w:rPr>
          <w:bCs/>
        </w:rPr>
        <w:t>for</w:t>
      </w:r>
      <w:r w:rsidRPr="00844BD4">
        <w:rPr>
          <w:bCs/>
        </w:rPr>
        <w:t xml:space="preserve"> goods produced by sector </w:t>
      </w:r>
      <w:r w:rsidRPr="00844BD4">
        <w:rPr>
          <w:bCs/>
          <w:i/>
        </w:rPr>
        <w:t>i</w:t>
      </w:r>
      <w:r w:rsidRPr="00844BD4">
        <w:rPr>
          <w:bCs/>
        </w:rPr>
        <w:t xml:space="preserve"> of region R</w:t>
      </w:r>
      <w:r w:rsidRPr="00844BD4">
        <w:t xml:space="preserve">; the element </w:t>
      </w:r>
      <w:r w:rsidRPr="00844BD4">
        <w:rPr>
          <w:position w:val="-12"/>
        </w:rPr>
        <w:object w:dxaOrig="320" w:dyaOrig="380">
          <v:shape id="_x0000_i1027" type="#_x0000_t75" style="width:15.75pt;height:18.75pt" o:ole="">
            <v:imagedata r:id="rId12" o:title=""/>
          </v:shape>
          <o:OLEObject Type="Embed" ProgID="Equation.3" ShapeID="_x0000_i1027" DrawAspect="Content" ObjectID="_1519029489" r:id="rId13"/>
        </w:object>
      </w:r>
      <w:r w:rsidRPr="00844BD4">
        <w:t xml:space="preserve"> of vector </w:t>
      </w:r>
      <w:r w:rsidRPr="00844BD4">
        <w:rPr>
          <w:rFonts w:ascii="Arial" w:hAnsi="Arial" w:cs="Arial"/>
          <w:b/>
        </w:rPr>
        <w:t>x</w:t>
      </w:r>
      <w:r w:rsidRPr="00844BD4">
        <w:rPr>
          <w:rFonts w:ascii="Arial" w:hAnsi="Arial" w:cs="Arial"/>
          <w:b/>
          <w:vertAlign w:val="superscript"/>
        </w:rPr>
        <w:t>R</w:t>
      </w:r>
      <w:r w:rsidRPr="00844BD4">
        <w:t xml:space="preserve"> is the total output of sector </w:t>
      </w:r>
      <w:r w:rsidRPr="00844BD4">
        <w:rPr>
          <w:i/>
        </w:rPr>
        <w:t>i</w:t>
      </w:r>
      <w:r w:rsidRPr="00844BD4">
        <w:t xml:space="preserve"> in region R;</w:t>
      </w:r>
      <w:r w:rsidR="001E2A70" w:rsidRPr="00844BD4">
        <w:t xml:space="preserve"> and</w:t>
      </w:r>
      <w:r w:rsidRPr="00844BD4">
        <w:t xml:space="preserve"> the element </w:t>
      </w:r>
      <w:r w:rsidRPr="00844BD4">
        <w:rPr>
          <w:position w:val="-12"/>
        </w:rPr>
        <w:object w:dxaOrig="340" w:dyaOrig="380">
          <v:shape id="_x0000_i1028" type="#_x0000_t75" style="width:17.25pt;height:18.75pt" o:ole="">
            <v:imagedata r:id="rId14" o:title=""/>
          </v:shape>
          <o:OLEObject Type="Embed" ProgID="Equation.3" ShapeID="_x0000_i1028" DrawAspect="Content" ObjectID="_1519029490" r:id="rId15"/>
        </w:object>
      </w:r>
      <w:r w:rsidRPr="00844BD4">
        <w:t xml:space="preserve"> of vector </w:t>
      </w:r>
      <w:r w:rsidRPr="00844BD4">
        <w:rPr>
          <w:rFonts w:ascii="Arial" w:hAnsi="Arial" w:cs="Arial"/>
          <w:b/>
        </w:rPr>
        <w:t>w</w:t>
      </w:r>
      <w:r w:rsidRPr="00844BD4">
        <w:rPr>
          <w:rFonts w:ascii="Arial" w:hAnsi="Arial" w:cs="Arial"/>
          <w:b/>
          <w:vertAlign w:val="superscript"/>
        </w:rPr>
        <w:t>R</w:t>
      </w:r>
      <w:r w:rsidRPr="00844BD4">
        <w:t xml:space="preserve"> is the value added of sector </w:t>
      </w:r>
      <w:r w:rsidRPr="00844BD4">
        <w:rPr>
          <w:i/>
        </w:rPr>
        <w:t>i</w:t>
      </w:r>
      <w:r w:rsidRPr="00844BD4">
        <w:t xml:space="preserve"> in region R.</w:t>
      </w:r>
    </w:p>
    <w:p w:rsidR="00E87EB6" w:rsidRDefault="00E87EB6" w:rsidP="00CE33BD">
      <w:pPr>
        <w:spacing w:line="360" w:lineRule="auto"/>
        <w:jc w:val="both"/>
      </w:pPr>
    </w:p>
    <w:p w:rsidR="000724CB" w:rsidRPr="00844BD4" w:rsidRDefault="000724CB" w:rsidP="00CE33BD">
      <w:pPr>
        <w:spacing w:line="360" w:lineRule="auto"/>
        <w:jc w:val="center"/>
      </w:pPr>
      <w:r>
        <w:t xml:space="preserve">***INSERT Figure 1 ABOUT HERE*** </w:t>
      </w:r>
    </w:p>
    <w:p w:rsidR="000724CB" w:rsidRDefault="000724CB" w:rsidP="00CE33BD">
      <w:pPr>
        <w:spacing w:line="360" w:lineRule="auto"/>
        <w:jc w:val="both"/>
        <w:rPr>
          <w:bCs/>
        </w:rPr>
      </w:pPr>
    </w:p>
    <w:p w:rsidR="00E87EB6" w:rsidRDefault="000724CB" w:rsidP="00CE33BD">
      <w:pPr>
        <w:spacing w:line="360" w:lineRule="auto"/>
        <w:jc w:val="both"/>
      </w:pPr>
      <w:r>
        <w:rPr>
          <w:bCs/>
        </w:rPr>
        <w:t>Figur</w:t>
      </w:r>
      <w:r w:rsidR="00E87EB6" w:rsidRPr="00844BD4">
        <w:rPr>
          <w:bCs/>
        </w:rPr>
        <w:t>e 1 can be expressed as a system of equations</w:t>
      </w:r>
      <w:r w:rsidR="004A099F">
        <w:rPr>
          <w:bCs/>
        </w:rPr>
        <w:t>,</w:t>
      </w:r>
      <w:r w:rsidR="00E87EB6" w:rsidRPr="00844BD4">
        <w:rPr>
          <w:bCs/>
        </w:rPr>
        <w:t xml:space="preserve"> </w:t>
      </w:r>
      <w:r w:rsidR="004A099F">
        <w:t>which</w:t>
      </w:r>
      <w:r w:rsidR="00E87EB6" w:rsidRPr="00844BD4">
        <w:t xml:space="preserve"> </w:t>
      </w:r>
      <w:r w:rsidR="004A099F">
        <w:t xml:space="preserve">reads </w:t>
      </w:r>
      <w:r w:rsidR="00E87EB6" w:rsidRPr="00844BD4">
        <w:t xml:space="preserve">in matrix </w:t>
      </w:r>
      <w:r w:rsidR="00562285" w:rsidRPr="00844BD4">
        <w:t>notation</w:t>
      </w:r>
      <w:r w:rsidR="00E87EB6" w:rsidRPr="00844BD4">
        <w:t xml:space="preserve"> </w:t>
      </w:r>
      <w:r w:rsidR="004A099F">
        <w:t>as follows</w:t>
      </w:r>
      <w:r w:rsidR="00E87EB6" w:rsidRPr="00844BD4">
        <w:t>:</w:t>
      </w:r>
    </w:p>
    <w:p w:rsidR="004A099F" w:rsidRPr="00844BD4" w:rsidRDefault="004A099F" w:rsidP="00CE33BD">
      <w:pPr>
        <w:spacing w:line="360" w:lineRule="auto"/>
        <w:jc w:val="both"/>
      </w:pPr>
    </w:p>
    <w:p w:rsidR="00E87EB6" w:rsidRDefault="00E87EB6">
      <w:pPr>
        <w:spacing w:line="480" w:lineRule="auto"/>
        <w:jc w:val="both"/>
      </w:pPr>
      <w:r w:rsidRPr="00844BD4">
        <w:rPr>
          <w:position w:val="-32"/>
        </w:rPr>
        <w:object w:dxaOrig="3820" w:dyaOrig="760">
          <v:shape id="_x0000_i1029" type="#_x0000_t75" style="width:191.25pt;height:38.25pt" o:ole="">
            <v:imagedata r:id="rId16" o:title=""/>
          </v:shape>
          <o:OLEObject Type="Embed" ProgID="Equation.3" ShapeID="_x0000_i1029" DrawAspect="Content" ObjectID="_1519029491" r:id="rId17"/>
        </w:object>
      </w:r>
      <w:r w:rsidRPr="00844BD4">
        <w:tab/>
      </w:r>
      <w:r w:rsidRPr="00844BD4">
        <w:tab/>
      </w:r>
      <w:r w:rsidRPr="00844BD4">
        <w:tab/>
      </w:r>
      <w:r w:rsidRPr="00844BD4">
        <w:tab/>
      </w:r>
      <w:r w:rsidRPr="00844BD4">
        <w:tab/>
      </w:r>
      <w:r w:rsidRPr="00844BD4">
        <w:tab/>
      </w:r>
      <w:r w:rsidRPr="00844BD4">
        <w:tab/>
        <w:t>[1]</w:t>
      </w:r>
    </w:p>
    <w:p w:rsidR="004A099F" w:rsidRPr="00844BD4" w:rsidRDefault="004A099F">
      <w:pPr>
        <w:spacing w:line="480" w:lineRule="auto"/>
        <w:jc w:val="both"/>
      </w:pPr>
    </w:p>
    <w:p w:rsidR="00E87EB6" w:rsidRPr="00844BD4" w:rsidRDefault="00E87EB6" w:rsidP="00CE33BD">
      <w:pPr>
        <w:spacing w:line="360" w:lineRule="auto"/>
        <w:jc w:val="both"/>
      </w:pPr>
      <w:r w:rsidRPr="00844BD4">
        <w:t xml:space="preserve">where </w:t>
      </w:r>
      <w:r w:rsidRPr="00844BD4">
        <w:rPr>
          <w:rFonts w:ascii="Arial" w:hAnsi="Arial" w:cs="Arial"/>
          <w:b/>
        </w:rPr>
        <w:t>e</w:t>
      </w:r>
      <w:r w:rsidRPr="00844BD4">
        <w:t xml:space="preserve"> is a column vector of ones for summation.</w:t>
      </w:r>
    </w:p>
    <w:p w:rsidR="00E87EB6" w:rsidRDefault="00E87EB6" w:rsidP="00CE33BD">
      <w:pPr>
        <w:spacing w:line="360" w:lineRule="auto"/>
        <w:ind w:firstLine="567"/>
        <w:jc w:val="both"/>
      </w:pPr>
      <w:r w:rsidRPr="00844BD4">
        <w:t xml:space="preserve">The input coefficients are obtained from </w:t>
      </w:r>
      <w:r w:rsidR="00B87B5A" w:rsidRPr="00844BD4">
        <w:rPr>
          <w:position w:val="-10"/>
        </w:rPr>
        <w:object w:dxaOrig="1680" w:dyaOrig="420">
          <v:shape id="_x0000_i1030" type="#_x0000_t75" style="width:84pt;height:21pt" o:ole="">
            <v:imagedata r:id="rId18" o:title=""/>
          </v:shape>
          <o:OLEObject Type="Embed" ProgID="Equation.3" ShapeID="_x0000_i1030" DrawAspect="Content" ObjectID="_1519029492" r:id="rId19"/>
        </w:object>
      </w:r>
      <w:r w:rsidRPr="00844BD4">
        <w:t xml:space="preserve">, where </w:t>
      </w:r>
      <w:r w:rsidRPr="00844BD4">
        <w:rPr>
          <w:position w:val="-14"/>
        </w:rPr>
        <w:object w:dxaOrig="400" w:dyaOrig="400">
          <v:shape id="_x0000_i1031" type="#_x0000_t75" style="width:20.25pt;height:20.25pt" o:ole="">
            <v:imagedata r:id="rId20" o:title=""/>
          </v:shape>
          <o:OLEObject Type="Embed" ProgID="Equation.3" ShapeID="_x0000_i1031" DrawAspect="Content" ObjectID="_1519029493" r:id="rId21"/>
        </w:object>
      </w:r>
      <w:r w:rsidRPr="00844BD4">
        <w:t xml:space="preserve"> of matrix </w:t>
      </w:r>
      <w:r w:rsidRPr="00844BD4">
        <w:rPr>
          <w:rFonts w:ascii="Arial" w:hAnsi="Arial" w:cs="Arial"/>
          <w:b/>
        </w:rPr>
        <w:t>A</w:t>
      </w:r>
      <w:r w:rsidRPr="00844BD4">
        <w:rPr>
          <w:rFonts w:ascii="Arial" w:hAnsi="Arial" w:cs="Arial"/>
          <w:b/>
          <w:vertAlign w:val="superscript"/>
        </w:rPr>
        <w:t>RS</w:t>
      </w:r>
      <w:r w:rsidRPr="00844BD4">
        <w:t xml:space="preserve"> indicates the quantity of output from sector </w:t>
      </w:r>
      <w:r w:rsidRPr="00844BD4">
        <w:rPr>
          <w:i/>
        </w:rPr>
        <w:t>i</w:t>
      </w:r>
      <w:r w:rsidRPr="00844BD4">
        <w:t xml:space="preserve"> of region R used by sector </w:t>
      </w:r>
      <w:r w:rsidRPr="00844BD4">
        <w:rPr>
          <w:i/>
        </w:rPr>
        <w:t>j</w:t>
      </w:r>
      <w:r w:rsidRPr="00844BD4">
        <w:t xml:space="preserve"> of region S to produce one unit of output. Now, we rewrite equation [1] as</w:t>
      </w:r>
    </w:p>
    <w:p w:rsidR="004A099F" w:rsidRPr="00844BD4" w:rsidRDefault="004A099F" w:rsidP="00CE33BD">
      <w:pPr>
        <w:spacing w:line="360" w:lineRule="auto"/>
        <w:jc w:val="both"/>
      </w:pPr>
    </w:p>
    <w:p w:rsidR="00E87EB6" w:rsidRPr="00844BD4" w:rsidRDefault="00E87EB6" w:rsidP="00E87EB6">
      <w:pPr>
        <w:spacing w:line="480" w:lineRule="auto"/>
        <w:jc w:val="both"/>
      </w:pPr>
      <w:r w:rsidRPr="00844BD4">
        <w:rPr>
          <w:position w:val="-32"/>
        </w:rPr>
        <w:object w:dxaOrig="4040" w:dyaOrig="760">
          <v:shape id="_x0000_i1032" type="#_x0000_t75" style="width:201.75pt;height:38.25pt" o:ole="">
            <v:imagedata r:id="rId22" o:title=""/>
          </v:shape>
          <o:OLEObject Type="Embed" ProgID="Equation.3" ShapeID="_x0000_i1032" DrawAspect="Content" ObjectID="_1519029494" r:id="rId23"/>
        </w:object>
      </w:r>
      <w:r w:rsidRPr="00844BD4">
        <w:tab/>
      </w:r>
      <w:r w:rsidRPr="00844BD4">
        <w:tab/>
      </w:r>
      <w:r w:rsidRPr="00844BD4">
        <w:tab/>
      </w:r>
      <w:r w:rsidRPr="00844BD4">
        <w:tab/>
      </w:r>
      <w:r w:rsidRPr="00844BD4">
        <w:tab/>
      </w:r>
      <w:r w:rsidRPr="00844BD4">
        <w:tab/>
      </w:r>
      <w:r w:rsidRPr="00844BD4">
        <w:tab/>
        <w:t>[2]</w:t>
      </w:r>
    </w:p>
    <w:p w:rsidR="00D74099" w:rsidRDefault="00D74099" w:rsidP="00CE33BD">
      <w:pPr>
        <w:spacing w:line="360" w:lineRule="auto"/>
        <w:jc w:val="both"/>
      </w:pPr>
    </w:p>
    <w:p w:rsidR="00E87EB6" w:rsidRDefault="00E87EB6" w:rsidP="00CE33BD">
      <w:pPr>
        <w:spacing w:line="360" w:lineRule="auto"/>
        <w:jc w:val="both"/>
      </w:pPr>
      <w:r w:rsidRPr="00844BD4">
        <w:t>Reordering expression [2] yields:</w:t>
      </w:r>
    </w:p>
    <w:p w:rsidR="00D74099" w:rsidRPr="00844BD4" w:rsidRDefault="00D74099" w:rsidP="00CE33BD">
      <w:pPr>
        <w:spacing w:line="360" w:lineRule="auto"/>
        <w:jc w:val="both"/>
      </w:pPr>
    </w:p>
    <w:p w:rsidR="00E87EB6" w:rsidRPr="00844BD4" w:rsidRDefault="00E87EB6" w:rsidP="00E87EB6">
      <w:pPr>
        <w:spacing w:line="480" w:lineRule="auto"/>
        <w:jc w:val="both"/>
      </w:pPr>
      <w:r w:rsidRPr="00844BD4">
        <w:rPr>
          <w:position w:val="-32"/>
        </w:rPr>
        <w:object w:dxaOrig="3760" w:dyaOrig="760">
          <v:shape id="_x0000_i1033" type="#_x0000_t75" style="width:188.25pt;height:38.25pt" o:ole="">
            <v:imagedata r:id="rId24" o:title=""/>
          </v:shape>
          <o:OLEObject Type="Embed" ProgID="Equation.3" ShapeID="_x0000_i1033" DrawAspect="Content" ObjectID="_1519029495" r:id="rId25"/>
        </w:object>
      </w:r>
      <w:r w:rsidRPr="00844BD4">
        <w:tab/>
      </w:r>
      <w:r w:rsidRPr="00844BD4">
        <w:tab/>
      </w:r>
      <w:r w:rsidRPr="00844BD4">
        <w:tab/>
      </w:r>
      <w:r w:rsidRPr="00844BD4">
        <w:tab/>
      </w:r>
      <w:r w:rsidRPr="00844BD4">
        <w:tab/>
      </w:r>
      <w:r w:rsidRPr="00844BD4">
        <w:tab/>
      </w:r>
      <w:r w:rsidRPr="00844BD4">
        <w:tab/>
        <w:t>[3]</w:t>
      </w:r>
    </w:p>
    <w:p w:rsidR="00E87EB6" w:rsidRDefault="00E87EB6" w:rsidP="00E87EB6">
      <w:pPr>
        <w:spacing w:line="480" w:lineRule="auto"/>
        <w:jc w:val="both"/>
      </w:pPr>
      <w:r w:rsidRPr="00844BD4">
        <w:t>and considering, as in standard IO analysis, the total output as endogenous and final demand as exogenous, equation [3] can be expressed as:</w:t>
      </w:r>
    </w:p>
    <w:p w:rsidR="00D74099" w:rsidRPr="00844BD4" w:rsidRDefault="00D74099" w:rsidP="00E87EB6">
      <w:pPr>
        <w:spacing w:line="480" w:lineRule="auto"/>
        <w:jc w:val="both"/>
      </w:pPr>
    </w:p>
    <w:p w:rsidR="00E87EB6" w:rsidRPr="00844BD4" w:rsidRDefault="007D06DC" w:rsidP="00E87EB6">
      <w:pPr>
        <w:spacing w:line="480" w:lineRule="auto"/>
        <w:jc w:val="both"/>
      </w:pPr>
      <w:r w:rsidRPr="00844BD4">
        <w:rPr>
          <w:position w:val="-68"/>
        </w:rPr>
        <w:object w:dxaOrig="6120" w:dyaOrig="1540">
          <v:shape id="_x0000_i1034" type="#_x0000_t75" style="width:306pt;height:77.25pt" o:ole="">
            <v:imagedata r:id="rId26" o:title=""/>
          </v:shape>
          <o:OLEObject Type="Embed" ProgID="Equation.3" ShapeID="_x0000_i1034" DrawAspect="Content" ObjectID="_1519029496" r:id="rId27"/>
        </w:object>
      </w:r>
      <w:r w:rsidR="00E87EB6" w:rsidRPr="00844BD4">
        <w:tab/>
      </w:r>
      <w:r w:rsidRPr="00844BD4">
        <w:tab/>
      </w:r>
      <w:r w:rsidRPr="00844BD4">
        <w:tab/>
      </w:r>
      <w:r w:rsidR="00E87EB6" w:rsidRPr="00844BD4">
        <w:tab/>
        <w:t>[4]</w:t>
      </w:r>
    </w:p>
    <w:p w:rsidR="00D74099" w:rsidRDefault="00D74099" w:rsidP="00CE33BD">
      <w:pPr>
        <w:spacing w:line="360" w:lineRule="auto"/>
        <w:jc w:val="both"/>
      </w:pPr>
    </w:p>
    <w:p w:rsidR="00562285" w:rsidRDefault="00562285" w:rsidP="00CE33BD">
      <w:pPr>
        <w:spacing w:line="360" w:lineRule="auto"/>
        <w:jc w:val="both"/>
      </w:pPr>
      <w:r w:rsidRPr="00844BD4">
        <w:t>which can also be expressed as</w:t>
      </w:r>
    </w:p>
    <w:p w:rsidR="00D74099" w:rsidRPr="00844BD4" w:rsidRDefault="00D74099" w:rsidP="00CE33BD">
      <w:pPr>
        <w:spacing w:line="360" w:lineRule="auto"/>
        <w:jc w:val="both"/>
      </w:pPr>
    </w:p>
    <w:p w:rsidR="00562285" w:rsidRPr="00844BD4" w:rsidRDefault="00562285" w:rsidP="00CE33BD">
      <w:pPr>
        <w:spacing w:line="360" w:lineRule="auto"/>
        <w:jc w:val="both"/>
      </w:pPr>
      <w:r w:rsidRPr="00844BD4">
        <w:rPr>
          <w:position w:val="-10"/>
        </w:rPr>
        <w:object w:dxaOrig="740" w:dyaOrig="320">
          <v:shape id="_x0000_i1035" type="#_x0000_t75" style="width:36.75pt;height:15.75pt" o:ole="">
            <v:imagedata r:id="rId28" o:title=""/>
          </v:shape>
          <o:OLEObject Type="Embed" ProgID="Equation.3" ShapeID="_x0000_i1035" DrawAspect="Content" ObjectID="_1519029497" r:id="rId29"/>
        </w:object>
      </w:r>
    </w:p>
    <w:p w:rsidR="00D74099" w:rsidRDefault="00D74099" w:rsidP="00CE33BD">
      <w:pPr>
        <w:spacing w:line="360" w:lineRule="auto"/>
        <w:jc w:val="both"/>
      </w:pPr>
    </w:p>
    <w:p w:rsidR="00562285" w:rsidRPr="00844BD4" w:rsidRDefault="00562285" w:rsidP="00CE33BD">
      <w:pPr>
        <w:spacing w:line="360" w:lineRule="auto"/>
        <w:jc w:val="both"/>
      </w:pPr>
      <w:r w:rsidRPr="00844BD4">
        <w:t xml:space="preserve">where </w:t>
      </w:r>
      <w:r w:rsidRPr="00844BD4">
        <w:rPr>
          <w:position w:val="-4"/>
        </w:rPr>
        <w:object w:dxaOrig="200" w:dyaOrig="260">
          <v:shape id="_x0000_i1036" type="#_x0000_t75" style="width:9.75pt;height:12.75pt" o:ole="">
            <v:imagedata r:id="rId30" o:title=""/>
          </v:shape>
          <o:OLEObject Type="Embed" ProgID="Equation.3" ShapeID="_x0000_i1036" DrawAspect="Content" ObjectID="_1519029498" r:id="rId31"/>
        </w:object>
      </w:r>
      <w:r w:rsidRPr="00844BD4">
        <w:t xml:space="preserve"> is the Leontief inverse matrix.</w:t>
      </w:r>
    </w:p>
    <w:p w:rsidR="00F66B15" w:rsidRDefault="00E87EB6" w:rsidP="00CE33BD">
      <w:pPr>
        <w:spacing w:line="360" w:lineRule="auto"/>
        <w:ind w:firstLine="567"/>
        <w:jc w:val="both"/>
      </w:pPr>
      <w:r w:rsidRPr="00844BD4">
        <w:t xml:space="preserve">Let us assume that we want to analyse the effects of </w:t>
      </w:r>
      <w:r w:rsidR="00562285" w:rsidRPr="00844BD4">
        <w:t>a</w:t>
      </w:r>
      <w:r w:rsidR="00731D7F" w:rsidRPr="00844BD4">
        <w:t>n external shock constraining the production capacity</w:t>
      </w:r>
      <w:r w:rsidR="00562285" w:rsidRPr="00844BD4">
        <w:t xml:space="preserve"> </w:t>
      </w:r>
      <w:r w:rsidRPr="00844BD4">
        <w:t>of sector 2 in region S</w:t>
      </w:r>
      <w:r w:rsidR="00731D7F" w:rsidRPr="00844BD4">
        <w:t>. The initial impact of the shock would be the reduction in the total output of sector 2 in region S (</w:t>
      </w:r>
      <w:r w:rsidR="00D74099">
        <w:t xml:space="preserve">the </w:t>
      </w:r>
      <w:r w:rsidR="00731D7F" w:rsidRPr="00844BD4">
        <w:t xml:space="preserve">initial effect in Figure </w:t>
      </w:r>
      <w:r w:rsidR="00D74099">
        <w:t>2</w:t>
      </w:r>
      <w:r w:rsidR="00731D7F" w:rsidRPr="00844BD4">
        <w:t xml:space="preserve">). This would reduce the demand for </w:t>
      </w:r>
      <w:r w:rsidR="00AA490E" w:rsidRPr="00844BD4">
        <w:t>products</w:t>
      </w:r>
      <w:r w:rsidR="00731D7F" w:rsidRPr="00844BD4">
        <w:t xml:space="preserve"> from the sectors </w:t>
      </w:r>
      <w:r w:rsidR="00AA490E" w:rsidRPr="00844BD4">
        <w:t xml:space="preserve">directly </w:t>
      </w:r>
      <w:r w:rsidR="00731D7F" w:rsidRPr="00844BD4">
        <w:t>supplying intermediate inputs to the constrained sector (</w:t>
      </w:r>
      <w:r w:rsidR="00D74099">
        <w:t xml:space="preserve">the </w:t>
      </w:r>
      <w:r w:rsidR="00731D7F" w:rsidRPr="00844BD4">
        <w:t xml:space="preserve">backward direct effect in Figure </w:t>
      </w:r>
      <w:r w:rsidR="00D74099">
        <w:t>2</w:t>
      </w:r>
      <w:r w:rsidR="00731D7F" w:rsidRPr="00844BD4">
        <w:t>). Finally, the impact would affect the sectors indirectly involved in the supply chain of the constrained sector (</w:t>
      </w:r>
      <w:r w:rsidR="00D74099">
        <w:t xml:space="preserve">the </w:t>
      </w:r>
      <w:r w:rsidR="00731D7F" w:rsidRPr="00844BD4">
        <w:t xml:space="preserve">backward indirect effect in Figure </w:t>
      </w:r>
      <w:r w:rsidR="00D74099">
        <w:t>2</w:t>
      </w:r>
      <w:r w:rsidR="00731D7F" w:rsidRPr="00844BD4">
        <w:t>)</w:t>
      </w:r>
      <w:r w:rsidRPr="00844BD4">
        <w:t>.</w:t>
      </w:r>
    </w:p>
    <w:p w:rsidR="00D74099" w:rsidRDefault="00D74099" w:rsidP="00CE33BD">
      <w:pPr>
        <w:spacing w:line="360" w:lineRule="auto"/>
        <w:jc w:val="center"/>
      </w:pPr>
    </w:p>
    <w:p w:rsidR="00D74099" w:rsidRPr="00844BD4" w:rsidRDefault="00D74099" w:rsidP="00CE33BD">
      <w:pPr>
        <w:spacing w:line="360" w:lineRule="auto"/>
        <w:jc w:val="center"/>
      </w:pPr>
      <w:r>
        <w:t>***INSERT Figure 2 ABOUT HERE***</w:t>
      </w:r>
    </w:p>
    <w:p w:rsidR="00D74099" w:rsidRDefault="00D74099" w:rsidP="00CE33BD">
      <w:pPr>
        <w:spacing w:line="360" w:lineRule="auto"/>
        <w:jc w:val="both"/>
      </w:pPr>
    </w:p>
    <w:p w:rsidR="00D74099" w:rsidRDefault="00E87EB6" w:rsidP="00CE33BD">
      <w:pPr>
        <w:spacing w:line="360" w:lineRule="auto"/>
        <w:jc w:val="both"/>
      </w:pPr>
      <w:r w:rsidRPr="00844BD4">
        <w:t xml:space="preserve">In such a case, </w:t>
      </w:r>
      <w:r w:rsidR="00E149EB" w:rsidRPr="00844BD4">
        <w:t xml:space="preserve">the </w:t>
      </w:r>
      <w:r w:rsidRPr="00844BD4">
        <w:t xml:space="preserve">total output </w:t>
      </w:r>
      <w:r w:rsidR="00E149EB" w:rsidRPr="00844BD4">
        <w:t xml:space="preserve">of sector 2 of region S </w:t>
      </w:r>
      <w:r w:rsidRPr="00844BD4">
        <w:t>would become exogenous</w:t>
      </w:r>
      <w:r w:rsidR="00D74099">
        <w:t>,</w:t>
      </w:r>
      <w:r w:rsidRPr="00844BD4">
        <w:t xml:space="preserve"> while </w:t>
      </w:r>
      <w:r w:rsidR="00E149EB" w:rsidRPr="00844BD4">
        <w:t>its</w:t>
      </w:r>
      <w:r w:rsidRPr="00844BD4">
        <w:t xml:space="preserve"> final demand would be endogenous. The assumptions on the remaining outputs and final demands of the other sectors remain unchanged. Next, rearranging equation [4] so </w:t>
      </w:r>
      <w:r w:rsidR="00BC3AA4" w:rsidRPr="00844BD4">
        <w:t xml:space="preserve">as </w:t>
      </w:r>
      <w:r w:rsidRPr="00844BD4">
        <w:t xml:space="preserve">to leave </w:t>
      </w:r>
      <w:r w:rsidR="00D74099">
        <w:t xml:space="preserve">the </w:t>
      </w:r>
      <w:r w:rsidRPr="00844BD4">
        <w:t xml:space="preserve">exogenous variables on the right-hand side and </w:t>
      </w:r>
      <w:r w:rsidR="00D74099">
        <w:t xml:space="preserve">the </w:t>
      </w:r>
      <w:r w:rsidRPr="00844BD4">
        <w:t>endogenous variables on the left-hand side, we obtain:</w:t>
      </w:r>
    </w:p>
    <w:p w:rsidR="00E87EB6" w:rsidRPr="00844BD4" w:rsidRDefault="00E87EB6" w:rsidP="00CE33BD">
      <w:pPr>
        <w:spacing w:line="360" w:lineRule="auto"/>
        <w:jc w:val="both"/>
      </w:pPr>
      <w:r w:rsidRPr="00844BD4">
        <w:t xml:space="preserve"> </w:t>
      </w:r>
    </w:p>
    <w:p w:rsidR="00E87EB6" w:rsidRPr="00844BD4" w:rsidRDefault="00E87EB6" w:rsidP="00E87EB6">
      <w:pPr>
        <w:spacing w:line="480" w:lineRule="auto"/>
        <w:jc w:val="both"/>
      </w:pPr>
      <w:r w:rsidRPr="00844BD4">
        <w:rPr>
          <w:position w:val="-68"/>
        </w:rPr>
        <w:object w:dxaOrig="8120" w:dyaOrig="1480">
          <v:shape id="_x0000_i1037" type="#_x0000_t75" style="width:405.75pt;height:74.25pt" o:ole="">
            <v:imagedata r:id="rId32" o:title=""/>
          </v:shape>
          <o:OLEObject Type="Embed" ProgID="Equation.3" ShapeID="_x0000_i1037" DrawAspect="Content" ObjectID="_1519029499" r:id="rId33"/>
        </w:object>
      </w:r>
      <w:r w:rsidRPr="00844BD4">
        <w:tab/>
        <w:t>[5]</w:t>
      </w:r>
    </w:p>
    <w:p w:rsidR="00E87EB6" w:rsidRPr="00844BD4" w:rsidRDefault="00E87EB6" w:rsidP="00CE33BD">
      <w:pPr>
        <w:spacing w:line="360" w:lineRule="auto"/>
        <w:jc w:val="both"/>
      </w:pPr>
    </w:p>
    <w:p w:rsidR="00E87EB6" w:rsidRDefault="00E87EB6" w:rsidP="00CE33BD">
      <w:pPr>
        <w:spacing w:line="360" w:lineRule="auto"/>
        <w:jc w:val="both"/>
      </w:pPr>
      <w:r w:rsidRPr="00844BD4">
        <w:t xml:space="preserve">Finally, by </w:t>
      </w:r>
      <w:r w:rsidR="00D74099">
        <w:t>rearranging terms in</w:t>
      </w:r>
      <w:r w:rsidRPr="00844BD4">
        <w:t xml:space="preserve"> equation [5] we </w:t>
      </w:r>
      <w:r w:rsidR="00D74099">
        <w:t>find</w:t>
      </w:r>
      <w:r w:rsidRPr="00844BD4">
        <w:t>:</w:t>
      </w:r>
    </w:p>
    <w:p w:rsidR="00D74099" w:rsidRPr="00844BD4" w:rsidRDefault="00D74099" w:rsidP="00CE33BD">
      <w:pPr>
        <w:spacing w:line="360" w:lineRule="auto"/>
        <w:jc w:val="both"/>
      </w:pPr>
    </w:p>
    <w:p w:rsidR="00E87EB6" w:rsidRPr="00844BD4" w:rsidRDefault="00E87EB6" w:rsidP="00E87EB6">
      <w:pPr>
        <w:spacing w:before="120" w:line="480" w:lineRule="auto"/>
        <w:jc w:val="both"/>
      </w:pPr>
      <w:r w:rsidRPr="00844BD4">
        <w:rPr>
          <w:position w:val="-68"/>
        </w:rPr>
        <w:object w:dxaOrig="8240" w:dyaOrig="1540">
          <v:shape id="_x0000_i1038" type="#_x0000_t75" style="width:411pt;height:77.25pt" o:ole="">
            <v:imagedata r:id="rId34" o:title=""/>
          </v:shape>
          <o:OLEObject Type="Embed" ProgID="Equation.3" ShapeID="_x0000_i1038" DrawAspect="Content" ObjectID="_1519029500" r:id="rId35"/>
        </w:object>
      </w:r>
      <w:r w:rsidRPr="00844BD4">
        <w:tab/>
        <w:t>[6]</w:t>
      </w:r>
    </w:p>
    <w:p w:rsidR="00D74099" w:rsidRDefault="00D74099" w:rsidP="00CE33BD">
      <w:pPr>
        <w:spacing w:before="120" w:line="360" w:lineRule="auto"/>
        <w:jc w:val="both"/>
      </w:pPr>
    </w:p>
    <w:p w:rsidR="00E87EB6" w:rsidRDefault="00E87EB6" w:rsidP="00CE33BD">
      <w:pPr>
        <w:spacing w:before="120" w:line="360" w:lineRule="auto"/>
        <w:jc w:val="both"/>
      </w:pPr>
      <w:r w:rsidRPr="00844BD4">
        <w:t>which can also be expressed as</w:t>
      </w:r>
    </w:p>
    <w:p w:rsidR="00D74099" w:rsidRPr="00844BD4" w:rsidRDefault="00D74099" w:rsidP="00CE33BD">
      <w:pPr>
        <w:spacing w:before="120" w:line="360" w:lineRule="auto"/>
        <w:jc w:val="both"/>
      </w:pPr>
    </w:p>
    <w:p w:rsidR="00562285" w:rsidRPr="00844BD4" w:rsidRDefault="00D9689C" w:rsidP="00E87EB6">
      <w:pPr>
        <w:spacing w:before="120" w:line="480" w:lineRule="auto"/>
        <w:jc w:val="both"/>
      </w:pPr>
      <w:r w:rsidRPr="00844BD4">
        <w:rPr>
          <w:position w:val="-32"/>
        </w:rPr>
        <w:object w:dxaOrig="1939" w:dyaOrig="760">
          <v:shape id="_x0000_i1039" type="#_x0000_t75" style="width:96.75pt;height:38.25pt" o:ole="">
            <v:imagedata r:id="rId36" o:title=""/>
          </v:shape>
          <o:OLEObject Type="Embed" ProgID="Equation.3" ShapeID="_x0000_i1039" DrawAspect="Content" ObjectID="_1519029501" r:id="rId37"/>
        </w:object>
      </w:r>
    </w:p>
    <w:p w:rsidR="00D74099" w:rsidRDefault="00D74099" w:rsidP="00CE33BD">
      <w:pPr>
        <w:spacing w:line="360" w:lineRule="auto"/>
        <w:jc w:val="both"/>
      </w:pPr>
    </w:p>
    <w:p w:rsidR="00220252" w:rsidRPr="00844BD4" w:rsidRDefault="00E87EB6" w:rsidP="00CE33BD">
      <w:pPr>
        <w:spacing w:line="360" w:lineRule="auto"/>
        <w:jc w:val="both"/>
      </w:pPr>
      <w:r w:rsidRPr="00844BD4">
        <w:t xml:space="preserve">where </w:t>
      </w:r>
      <w:r w:rsidRPr="00844BD4">
        <w:rPr>
          <w:rFonts w:ascii="Arial" w:hAnsi="Arial" w:cs="Arial"/>
          <w:b/>
        </w:rPr>
        <w:t>x</w:t>
      </w:r>
      <w:r w:rsidRPr="00844BD4">
        <w:rPr>
          <w:rFonts w:ascii="Arial" w:hAnsi="Arial" w:cs="Arial"/>
          <w:b/>
          <w:vertAlign w:val="subscript"/>
        </w:rPr>
        <w:t>no</w:t>
      </w:r>
      <w:r w:rsidRPr="00844BD4">
        <w:t xml:space="preserve"> represents the endogenous total output of the non-constrained sectors 1 and 2 in region R and the endogenous total output of sector 1 in region S; </w:t>
      </w:r>
      <w:r w:rsidR="00D9689C" w:rsidRPr="00844BD4">
        <w:rPr>
          <w:position w:val="-10"/>
        </w:rPr>
        <w:object w:dxaOrig="320" w:dyaOrig="360">
          <v:shape id="_x0000_i1040" type="#_x0000_t75" style="width:15.75pt;height:18.75pt" o:ole="">
            <v:imagedata r:id="rId38" o:title=""/>
          </v:shape>
          <o:OLEObject Type="Embed" ProgID="Equation.3" ShapeID="_x0000_i1040" DrawAspect="Content" ObjectID="_1519029502" r:id="rId39"/>
        </w:object>
      </w:r>
      <w:r w:rsidRPr="00844BD4">
        <w:t xml:space="preserve"> stands for the endogenous total final demand of regions R and S of the constrained sector </w:t>
      </w:r>
      <w:r w:rsidR="00D502F2" w:rsidRPr="00844BD4">
        <w:t>(i.e</w:t>
      </w:r>
      <w:r w:rsidR="00D57AF5" w:rsidRPr="00844BD4">
        <w:t>.</w:t>
      </w:r>
      <w:r w:rsidR="00D502F2" w:rsidRPr="00844BD4">
        <w:t xml:space="preserve"> sector </w:t>
      </w:r>
      <w:r w:rsidRPr="00844BD4">
        <w:t>2 in region S</w:t>
      </w:r>
      <w:r w:rsidR="00D502F2" w:rsidRPr="00844BD4">
        <w:t>)</w:t>
      </w:r>
      <w:r w:rsidRPr="00844BD4">
        <w:t xml:space="preserve">; </w:t>
      </w:r>
      <w:r w:rsidR="00D9689C" w:rsidRPr="00844BD4">
        <w:rPr>
          <w:position w:val="-10"/>
        </w:rPr>
        <w:object w:dxaOrig="300" w:dyaOrig="360">
          <v:shape id="_x0000_i1041" type="#_x0000_t75" style="width:15pt;height:18.75pt" o:ole="">
            <v:imagedata r:id="rId40" o:title=""/>
          </v:shape>
          <o:OLEObject Type="Embed" ProgID="Equation.3" ShapeID="_x0000_i1041" DrawAspect="Content" ObjectID="_1519029503" r:id="rId41"/>
        </w:object>
      </w:r>
      <w:r w:rsidRPr="00844BD4">
        <w:rPr>
          <w:rFonts w:ascii="Arial" w:hAnsi="Arial" w:cs="Arial"/>
          <w:b/>
        </w:rPr>
        <w:t xml:space="preserve"> </w:t>
      </w:r>
      <w:r w:rsidRPr="00844BD4">
        <w:t>indicates the exogenous total output of the constrained sector (sector 2 in region S</w:t>
      </w:r>
      <w:r w:rsidR="00D502F2" w:rsidRPr="00844BD4">
        <w:t>)</w:t>
      </w:r>
      <w:r w:rsidRPr="00844BD4">
        <w:t xml:space="preserve">; and </w:t>
      </w:r>
      <w:r w:rsidRPr="00844BD4">
        <w:rPr>
          <w:rFonts w:ascii="Arial" w:hAnsi="Arial" w:cs="Arial"/>
          <w:b/>
        </w:rPr>
        <w:t>y</w:t>
      </w:r>
      <w:r w:rsidRPr="00844BD4">
        <w:rPr>
          <w:rFonts w:ascii="Arial" w:hAnsi="Arial" w:cs="Arial"/>
          <w:b/>
          <w:vertAlign w:val="subscript"/>
        </w:rPr>
        <w:t>no</w:t>
      </w:r>
      <w:r w:rsidRPr="00844BD4">
        <w:t xml:space="preserve"> depicts the exogenous final demand of regions R and S </w:t>
      </w:r>
      <w:r w:rsidR="00BC3AA4" w:rsidRPr="00844BD4">
        <w:t xml:space="preserve">for </w:t>
      </w:r>
      <w:r w:rsidRPr="00844BD4">
        <w:t>the goods produced by sectors 1 and 2 in region R, as well as that of sector 1 in region S.</w:t>
      </w:r>
    </w:p>
    <w:p w:rsidR="00E87EB6" w:rsidRDefault="00220252" w:rsidP="00CE33BD">
      <w:pPr>
        <w:spacing w:line="360" w:lineRule="auto"/>
        <w:ind w:firstLine="567"/>
        <w:jc w:val="both"/>
      </w:pPr>
      <w:r w:rsidRPr="00844BD4">
        <w:t>F</w:t>
      </w:r>
      <w:r w:rsidR="00E87EB6" w:rsidRPr="00844BD4">
        <w:t xml:space="preserve">ollowing </w:t>
      </w:r>
      <w:r w:rsidR="00861B70">
        <w:t xml:space="preserve">Miller and Blair (2009, pp. 623-624) </w:t>
      </w:r>
      <w:r w:rsidR="00B87B5A" w:rsidRPr="00844BD4">
        <w:t>and using results on partitioned matrix inverses</w:t>
      </w:r>
      <w:r w:rsidR="00BC3AA4" w:rsidRPr="00844BD4">
        <w:t>,</w:t>
      </w:r>
      <w:r w:rsidR="00B87B5A" w:rsidRPr="00844BD4">
        <w:t xml:space="preserve"> </w:t>
      </w:r>
      <w:r w:rsidR="00E87EB6" w:rsidRPr="00844BD4">
        <w:t>it can be shown that</w:t>
      </w:r>
      <w:r w:rsidR="00BC3AA4" w:rsidRPr="00844BD4">
        <w:t>:</w:t>
      </w:r>
    </w:p>
    <w:p w:rsidR="00D74099" w:rsidRPr="00844BD4" w:rsidRDefault="00D74099" w:rsidP="00CE33BD">
      <w:pPr>
        <w:spacing w:line="360" w:lineRule="auto"/>
        <w:ind w:firstLine="567"/>
        <w:jc w:val="both"/>
      </w:pPr>
    </w:p>
    <w:p w:rsidR="00E87EB6" w:rsidRPr="00844BD4" w:rsidRDefault="00B87B5A" w:rsidP="00E87EB6">
      <w:pPr>
        <w:spacing w:before="120" w:line="480" w:lineRule="auto"/>
        <w:jc w:val="both"/>
      </w:pPr>
      <w:r w:rsidRPr="00844BD4">
        <w:rPr>
          <w:position w:val="-68"/>
        </w:rPr>
        <w:object w:dxaOrig="3260" w:dyaOrig="1480">
          <v:shape id="_x0000_i1042" type="#_x0000_t75" style="width:162pt;height:74.25pt" o:ole="">
            <v:imagedata r:id="rId42" o:title=""/>
          </v:shape>
          <o:OLEObject Type="Embed" ProgID="Equation.3" ShapeID="_x0000_i1042" DrawAspect="Content" ObjectID="_1519029504" r:id="rId43"/>
        </w:object>
      </w:r>
      <w:r w:rsidR="00E87EB6" w:rsidRPr="00844BD4">
        <w:tab/>
      </w:r>
      <w:r w:rsidR="00E87EB6" w:rsidRPr="00844BD4">
        <w:tab/>
      </w:r>
      <w:r w:rsidR="00E87EB6" w:rsidRPr="00844BD4">
        <w:tab/>
      </w:r>
      <w:r w:rsidR="00E87EB6" w:rsidRPr="00844BD4">
        <w:tab/>
      </w:r>
      <w:r w:rsidR="00E87EB6" w:rsidRPr="00844BD4">
        <w:tab/>
      </w:r>
      <w:r w:rsidR="00E87EB6" w:rsidRPr="00844BD4">
        <w:tab/>
      </w:r>
      <w:r w:rsidR="00D74099">
        <w:tab/>
      </w:r>
      <w:r w:rsidR="00D74099">
        <w:tab/>
      </w:r>
      <w:r w:rsidR="00E87EB6" w:rsidRPr="00844BD4">
        <w:t>[7]</w:t>
      </w:r>
    </w:p>
    <w:p w:rsidR="005A6BD4" w:rsidRDefault="00E87EB6" w:rsidP="00CE33BD">
      <w:pPr>
        <w:spacing w:line="360" w:lineRule="auto"/>
        <w:jc w:val="both"/>
      </w:pPr>
      <w:r w:rsidRPr="00844BD4">
        <w:t>where</w:t>
      </w:r>
    </w:p>
    <w:p w:rsidR="00B87B5A" w:rsidRPr="00844BD4" w:rsidRDefault="00E87EB6" w:rsidP="00CE33BD">
      <w:pPr>
        <w:spacing w:line="360" w:lineRule="auto"/>
        <w:jc w:val="both"/>
      </w:pPr>
      <w:r w:rsidRPr="00844BD4">
        <w:t xml:space="preserve"> </w:t>
      </w:r>
    </w:p>
    <w:p w:rsidR="00B87B5A" w:rsidRPr="00844BD4" w:rsidRDefault="00B87B5A" w:rsidP="00E87EB6">
      <w:pPr>
        <w:spacing w:before="120" w:line="480" w:lineRule="auto"/>
        <w:jc w:val="both"/>
      </w:pPr>
      <w:r w:rsidRPr="00844BD4">
        <w:rPr>
          <w:position w:val="-52"/>
        </w:rPr>
        <w:object w:dxaOrig="2760" w:dyaOrig="1160">
          <v:shape id="_x0000_i1043" type="#_x0000_t75" style="width:138.75pt;height:57.75pt" o:ole="">
            <v:imagedata r:id="rId44" o:title=""/>
          </v:shape>
          <o:OLEObject Type="Embed" ProgID="Equation.3" ShapeID="_x0000_i1043" DrawAspect="Content" ObjectID="_1519029505" r:id="rId45"/>
        </w:object>
      </w:r>
    </w:p>
    <w:p w:rsidR="005A6BD4" w:rsidRDefault="005A6BD4" w:rsidP="00CE33BD">
      <w:pPr>
        <w:spacing w:line="360" w:lineRule="auto"/>
        <w:jc w:val="both"/>
      </w:pPr>
    </w:p>
    <w:p w:rsidR="00E87EB6" w:rsidRDefault="00E87EB6" w:rsidP="00CE33BD">
      <w:pPr>
        <w:spacing w:line="360" w:lineRule="auto"/>
        <w:jc w:val="both"/>
      </w:pPr>
      <w:r w:rsidRPr="00844BD4">
        <w:t xml:space="preserve">is the Leontief inverse for a model consisting </w:t>
      </w:r>
      <w:r w:rsidR="00BC3AA4" w:rsidRPr="00844BD4">
        <w:t xml:space="preserve">of </w:t>
      </w:r>
      <w:r w:rsidRPr="00844BD4">
        <w:t xml:space="preserve">the </w:t>
      </w:r>
      <w:r w:rsidR="005A6BD4">
        <w:t>three</w:t>
      </w:r>
      <w:r w:rsidRPr="00844BD4">
        <w:t xml:space="preserve"> non</w:t>
      </w:r>
      <w:r w:rsidR="00BC3AA4" w:rsidRPr="00844BD4">
        <w:t>-</w:t>
      </w:r>
      <w:r w:rsidRPr="00844BD4">
        <w:t>constrained sectors.</w:t>
      </w:r>
      <w:r w:rsidR="00B87B5A" w:rsidRPr="00844BD4">
        <w:rPr>
          <w:rStyle w:val="FootnoteReference"/>
        </w:rPr>
        <w:footnoteReference w:id="2"/>
      </w:r>
      <w:r w:rsidR="005A6BD4">
        <w:t xml:space="preserve"> </w:t>
      </w:r>
      <w:r w:rsidRPr="00844BD4">
        <w:t>From [6] and [7], it follows that the output of the non-constrained sectors is given by</w:t>
      </w:r>
    </w:p>
    <w:p w:rsidR="005A6BD4" w:rsidRPr="00844BD4" w:rsidRDefault="005A6BD4" w:rsidP="00CE33BD">
      <w:pPr>
        <w:spacing w:line="360" w:lineRule="auto"/>
        <w:jc w:val="both"/>
      </w:pPr>
    </w:p>
    <w:p w:rsidR="00E87EB6" w:rsidRPr="00844BD4" w:rsidRDefault="002A57A7" w:rsidP="00E87EB6">
      <w:pPr>
        <w:spacing w:before="120" w:line="480" w:lineRule="auto"/>
        <w:jc w:val="both"/>
      </w:pPr>
      <w:r w:rsidRPr="00844BD4">
        <w:rPr>
          <w:position w:val="-56"/>
        </w:rPr>
        <w:object w:dxaOrig="4940" w:dyaOrig="1240">
          <v:shape id="_x0000_i1044" type="#_x0000_t75" style="width:246.75pt;height:62.25pt" o:ole="">
            <v:imagedata r:id="rId46" o:title=""/>
          </v:shape>
          <o:OLEObject Type="Embed" ProgID="Equation.3" ShapeID="_x0000_i1044" DrawAspect="Content" ObjectID="_1519029506" r:id="rId47"/>
        </w:object>
      </w:r>
      <w:r w:rsidR="00E87EB6" w:rsidRPr="00844BD4">
        <w:tab/>
      </w:r>
      <w:r w:rsidR="00E87EB6" w:rsidRPr="00844BD4">
        <w:tab/>
      </w:r>
      <w:r w:rsidR="00E87EB6" w:rsidRPr="00844BD4">
        <w:tab/>
      </w:r>
      <w:r w:rsidR="00E87EB6" w:rsidRPr="00844BD4">
        <w:tab/>
      </w:r>
      <w:r w:rsidR="00E87EB6" w:rsidRPr="00844BD4">
        <w:tab/>
      </w:r>
      <w:r w:rsidR="00E87EB6" w:rsidRPr="00844BD4">
        <w:tab/>
        <w:t>[8]</w:t>
      </w:r>
    </w:p>
    <w:p w:rsidR="005A6BD4" w:rsidRDefault="005A6BD4" w:rsidP="00CE33BD">
      <w:pPr>
        <w:spacing w:line="360" w:lineRule="auto"/>
        <w:jc w:val="both"/>
      </w:pPr>
    </w:p>
    <w:p w:rsidR="00E87EB6" w:rsidRPr="00844BD4" w:rsidRDefault="00E87EB6" w:rsidP="00CE33BD">
      <w:pPr>
        <w:spacing w:line="360" w:lineRule="auto"/>
        <w:jc w:val="both"/>
      </w:pPr>
      <w:r w:rsidRPr="00844BD4">
        <w:t>E</w:t>
      </w:r>
      <w:r w:rsidR="005A6BD4">
        <w:t>quation</w:t>
      </w:r>
      <w:r w:rsidRPr="00844BD4">
        <w:t xml:space="preserve"> [8] determines the output of the non-constrained sectors in R and S, on the basis of the output of the supply</w:t>
      </w:r>
      <w:r w:rsidR="00BC3AA4" w:rsidRPr="00844BD4">
        <w:t>-</w:t>
      </w:r>
      <w:r w:rsidRPr="00844BD4">
        <w:t xml:space="preserve">constrained sector (i.e. sector 2 of region S) and the total final demand </w:t>
      </w:r>
      <w:r w:rsidR="00BC3AA4" w:rsidRPr="00844BD4">
        <w:t xml:space="preserve">for </w:t>
      </w:r>
      <w:r w:rsidRPr="00844BD4">
        <w:t>goods produced by non-constrained sectors.</w:t>
      </w:r>
      <w:r w:rsidRPr="00844BD4">
        <w:rPr>
          <w:rStyle w:val="FootnoteReference"/>
        </w:rPr>
        <w:footnoteReference w:id="3"/>
      </w:r>
    </w:p>
    <w:p w:rsidR="005A6BD4" w:rsidRDefault="00BE179D" w:rsidP="00CE33BD">
      <w:pPr>
        <w:spacing w:line="360" w:lineRule="auto"/>
        <w:ind w:firstLine="567"/>
        <w:jc w:val="both"/>
      </w:pPr>
      <w:r w:rsidRPr="00844BD4">
        <w:t xml:space="preserve">We can apply this model </w:t>
      </w:r>
      <w:r w:rsidR="00562285" w:rsidRPr="00844BD4">
        <w:t xml:space="preserve">to </w:t>
      </w:r>
      <w:r w:rsidRPr="00844BD4">
        <w:t>the case of</w:t>
      </w:r>
      <w:r w:rsidR="00E87EB6" w:rsidRPr="00844BD4">
        <w:t xml:space="preserve"> a reduction in the output of the constrained sector (</w:t>
      </w:r>
      <w:r w:rsidR="00D9689C" w:rsidRPr="00844BD4">
        <w:rPr>
          <w:position w:val="-10"/>
        </w:rPr>
        <w:object w:dxaOrig="840" w:dyaOrig="360">
          <v:shape id="_x0000_i1045" type="#_x0000_t75" style="width:42.75pt;height:18.75pt" o:ole="">
            <v:imagedata r:id="rId48" o:title=""/>
          </v:shape>
          <o:OLEObject Type="Embed" ProgID="Equation.3" ShapeID="_x0000_i1045" DrawAspect="Content" ObjectID="_1519029507" r:id="rId49"/>
        </w:object>
      </w:r>
      <w:r w:rsidR="00E87EB6" w:rsidRPr="00844BD4">
        <w:t>),</w:t>
      </w:r>
      <w:r w:rsidRPr="00844BD4">
        <w:t xml:space="preserve"> </w:t>
      </w:r>
      <w:r w:rsidR="00E87EB6" w:rsidRPr="00844BD4">
        <w:t>with the final demand of the non-constrained sectors remaining constant (</w:t>
      </w:r>
      <w:r w:rsidR="00E87EB6" w:rsidRPr="00844BD4">
        <w:rPr>
          <w:position w:val="-12"/>
        </w:rPr>
        <w:object w:dxaOrig="920" w:dyaOrig="360">
          <v:shape id="_x0000_i1046" type="#_x0000_t75" style="width:45.75pt;height:18.75pt" o:ole="">
            <v:imagedata r:id="rId50" o:title=""/>
          </v:shape>
          <o:OLEObject Type="Embed" ProgID="Equation.3" ShapeID="_x0000_i1046" DrawAspect="Content" ObjectID="_1519029508" r:id="rId51"/>
        </w:object>
      </w:r>
      <w:r w:rsidR="00E87EB6" w:rsidRPr="00844BD4">
        <w:t xml:space="preserve">). In such a case, it follows </w:t>
      </w:r>
      <w:r w:rsidR="005A6BD4" w:rsidRPr="00844BD4">
        <w:t xml:space="preserve">from [8] </w:t>
      </w:r>
      <w:r w:rsidR="00E87EB6" w:rsidRPr="00844BD4">
        <w:t>that the reduction in the output of the non-constrained sectors w</w:t>
      </w:r>
      <w:r w:rsidR="005A6BD4">
        <w:t>ill</w:t>
      </w:r>
      <w:r w:rsidR="00E87EB6" w:rsidRPr="00844BD4">
        <w:t xml:space="preserve"> be</w:t>
      </w:r>
    </w:p>
    <w:p w:rsidR="00E87EB6" w:rsidRPr="00844BD4" w:rsidRDefault="00E87EB6" w:rsidP="00CE33BD">
      <w:pPr>
        <w:spacing w:line="360" w:lineRule="auto"/>
        <w:ind w:firstLine="567"/>
        <w:jc w:val="both"/>
      </w:pPr>
    </w:p>
    <w:p w:rsidR="00E87EB6" w:rsidRPr="00844BD4" w:rsidRDefault="002A57A7" w:rsidP="00E87EB6">
      <w:pPr>
        <w:spacing w:before="120" w:line="480" w:lineRule="auto"/>
        <w:jc w:val="both"/>
      </w:pPr>
      <w:r w:rsidRPr="00844BD4">
        <w:rPr>
          <w:position w:val="-56"/>
        </w:rPr>
        <w:object w:dxaOrig="4020" w:dyaOrig="1240">
          <v:shape id="_x0000_i1047" type="#_x0000_t75" style="width:201pt;height:62.25pt" o:ole="">
            <v:imagedata r:id="rId52" o:title=""/>
          </v:shape>
          <o:OLEObject Type="Embed" ProgID="Equation.3" ShapeID="_x0000_i1047" DrawAspect="Content" ObjectID="_1519029509" r:id="rId53"/>
        </w:object>
      </w:r>
      <w:r w:rsidR="00E87EB6" w:rsidRPr="00844BD4">
        <w:tab/>
      </w:r>
      <w:r w:rsidR="00E87EB6" w:rsidRPr="00844BD4">
        <w:tab/>
      </w:r>
      <w:r w:rsidR="00E87EB6" w:rsidRPr="00844BD4">
        <w:tab/>
      </w:r>
      <w:r w:rsidRPr="00844BD4">
        <w:tab/>
      </w:r>
      <w:r w:rsidR="00E87EB6" w:rsidRPr="00844BD4">
        <w:tab/>
      </w:r>
      <w:r w:rsidR="00E87EB6" w:rsidRPr="00844BD4">
        <w:tab/>
        <w:t>[9]</w:t>
      </w:r>
    </w:p>
    <w:p w:rsidR="005A6BD4" w:rsidRDefault="005A6BD4" w:rsidP="00CE33BD">
      <w:pPr>
        <w:spacing w:line="360" w:lineRule="auto"/>
        <w:jc w:val="both"/>
      </w:pPr>
    </w:p>
    <w:p w:rsidR="004C643D" w:rsidRDefault="004C643D" w:rsidP="00CE33BD">
      <w:pPr>
        <w:spacing w:line="360" w:lineRule="auto"/>
        <w:jc w:val="both"/>
      </w:pPr>
      <w:r w:rsidRPr="00844BD4">
        <w:t>which can also be expressed as</w:t>
      </w:r>
    </w:p>
    <w:p w:rsidR="005A6BD4" w:rsidRPr="00844BD4" w:rsidRDefault="005A6BD4" w:rsidP="00CE33BD">
      <w:pPr>
        <w:spacing w:line="360" w:lineRule="auto"/>
        <w:jc w:val="both"/>
      </w:pPr>
    </w:p>
    <w:p w:rsidR="00B87B5A" w:rsidRPr="00844BD4" w:rsidRDefault="00D9689C" w:rsidP="00CE33BD">
      <w:pPr>
        <w:spacing w:line="360" w:lineRule="auto"/>
        <w:jc w:val="both"/>
      </w:pPr>
      <w:r w:rsidRPr="00844BD4">
        <w:rPr>
          <w:position w:val="-12"/>
        </w:rPr>
        <w:object w:dxaOrig="1840" w:dyaOrig="380">
          <v:shape id="_x0000_i1048" type="#_x0000_t75" style="width:92.25pt;height:18.75pt" o:ole="">
            <v:imagedata r:id="rId54" o:title=""/>
          </v:shape>
          <o:OLEObject Type="Embed" ProgID="Equation.3" ShapeID="_x0000_i1048" DrawAspect="Content" ObjectID="_1519029510" r:id="rId55"/>
        </w:object>
      </w:r>
    </w:p>
    <w:p w:rsidR="005A6BD4" w:rsidRDefault="005A6BD4" w:rsidP="00CE33BD">
      <w:pPr>
        <w:spacing w:line="360" w:lineRule="auto"/>
        <w:jc w:val="both"/>
      </w:pPr>
    </w:p>
    <w:p w:rsidR="00E87EB6" w:rsidRPr="00844BD4" w:rsidRDefault="00A65722" w:rsidP="00CE33BD">
      <w:pPr>
        <w:spacing w:line="360" w:lineRule="auto"/>
        <w:jc w:val="both"/>
      </w:pPr>
      <w:r>
        <w:t>T</w:t>
      </w:r>
      <w:r w:rsidR="00E87EB6" w:rsidRPr="00844BD4">
        <w:t xml:space="preserve">he vector </w:t>
      </w:r>
      <w:r w:rsidR="00D9689C" w:rsidRPr="00844BD4">
        <w:rPr>
          <w:position w:val="-12"/>
        </w:rPr>
        <w:object w:dxaOrig="780" w:dyaOrig="380">
          <v:shape id="_x0000_i1049" type="#_x0000_t75" style="width:39pt;height:18.75pt" o:ole="">
            <v:imagedata r:id="rId56" o:title=""/>
          </v:shape>
          <o:OLEObject Type="Embed" ProgID="Equation.3" ShapeID="_x0000_i1049" DrawAspect="Content" ObjectID="_1519029511" r:id="rId57"/>
        </w:object>
      </w:r>
      <w:r w:rsidR="00E87EB6" w:rsidRPr="00844BD4">
        <w:t>of equation [</w:t>
      </w:r>
      <w:r w:rsidR="004C643D" w:rsidRPr="00844BD4">
        <w:t>9</w:t>
      </w:r>
      <w:r w:rsidR="00E87EB6" w:rsidRPr="00844BD4">
        <w:t>] translates the reduction in the output of the constrained sector into changes in its demand for inputs from non-constrained sectors</w:t>
      </w:r>
      <w:r>
        <w:t>,</w:t>
      </w:r>
      <w:r w:rsidR="005D0337">
        <w:t xml:space="preserve"> and</w:t>
      </w:r>
      <w:r w:rsidR="00E87EB6" w:rsidRPr="00844BD4">
        <w:t xml:space="preserve"> the inverse of the non-constrained sectors converts input demand into total necessary gross output from those sectors. In other words, equation [</w:t>
      </w:r>
      <w:r w:rsidR="00576396" w:rsidRPr="00844BD4">
        <w:t>9</w:t>
      </w:r>
      <w:r w:rsidR="00E87EB6" w:rsidRPr="00844BD4">
        <w:t xml:space="preserve">] computes the </w:t>
      </w:r>
      <w:r w:rsidR="00220252" w:rsidRPr="00844BD4">
        <w:t xml:space="preserve">direct and indirect </w:t>
      </w:r>
      <w:r w:rsidR="009E122A" w:rsidRPr="00844BD4">
        <w:t xml:space="preserve">backward </w:t>
      </w:r>
      <w:r w:rsidR="00A17E67" w:rsidRPr="00844BD4">
        <w:t>impacts</w:t>
      </w:r>
      <w:r w:rsidR="00E87EB6" w:rsidRPr="00844BD4">
        <w:t xml:space="preserve"> in terms of c</w:t>
      </w:r>
      <w:r w:rsidR="00C10398" w:rsidRPr="00844BD4">
        <w:t>hanges in the output of the non-</w:t>
      </w:r>
      <w:r w:rsidR="00E87EB6" w:rsidRPr="00844BD4">
        <w:t>constrained sectors due to changes in the intermediate demands of the constrained sector. For instance, applying th</w:t>
      </w:r>
      <w:r w:rsidR="00562285" w:rsidRPr="00844BD4">
        <w:t>is</w:t>
      </w:r>
      <w:r w:rsidR="00E87EB6" w:rsidRPr="00844BD4">
        <w:t xml:space="preserve"> model to the assessment of the effects of the reduction of the </w:t>
      </w:r>
      <w:r w:rsidR="00983EC3" w:rsidRPr="00844BD4">
        <w:t xml:space="preserve">TEI's </w:t>
      </w:r>
      <w:r w:rsidR="00E87EB6" w:rsidRPr="00844BD4">
        <w:t xml:space="preserve">output in Japan, we would obtain the direct and indirect </w:t>
      </w:r>
      <w:r w:rsidR="00220252" w:rsidRPr="00844BD4">
        <w:t xml:space="preserve">reduction </w:t>
      </w:r>
      <w:r w:rsidR="00E87EB6" w:rsidRPr="00844BD4">
        <w:t>in the output of</w:t>
      </w:r>
      <w:r w:rsidR="00562285" w:rsidRPr="00844BD4">
        <w:t xml:space="preserve"> all</w:t>
      </w:r>
      <w:r w:rsidR="00E87EB6" w:rsidRPr="00844BD4">
        <w:t xml:space="preserve"> the sectors involved in supplying intermediates to </w:t>
      </w:r>
      <w:r w:rsidR="00562285" w:rsidRPr="00844BD4">
        <w:t>the Japanese TEI</w:t>
      </w:r>
      <w:r w:rsidR="00E87EB6" w:rsidRPr="00844BD4">
        <w:t>.</w:t>
      </w:r>
    </w:p>
    <w:p w:rsidR="00D502F2" w:rsidRDefault="00C0421D" w:rsidP="00CE33BD">
      <w:pPr>
        <w:spacing w:line="360" w:lineRule="auto"/>
        <w:ind w:firstLine="567"/>
        <w:jc w:val="both"/>
      </w:pPr>
      <w:r>
        <w:t>In addition</w:t>
      </w:r>
      <w:r w:rsidR="00E87EB6" w:rsidRPr="00844BD4">
        <w:t>, we can also calculate the effects in terms of value</w:t>
      </w:r>
      <w:r w:rsidR="001E2A70" w:rsidRPr="00844BD4">
        <w:t xml:space="preserve"> added</w:t>
      </w:r>
      <w:r w:rsidR="00E87EB6" w:rsidRPr="00844BD4">
        <w:t xml:space="preserve">. For that purpose, we define the value added coefficients as </w:t>
      </w:r>
      <w:r w:rsidR="00E87EB6" w:rsidRPr="00844BD4">
        <w:rPr>
          <w:position w:val="-10"/>
        </w:rPr>
        <w:object w:dxaOrig="1120" w:dyaOrig="400">
          <v:shape id="_x0000_i1050" type="#_x0000_t75" style="width:56.25pt;height:20.25pt" o:ole="">
            <v:imagedata r:id="rId58" o:title=""/>
          </v:shape>
          <o:OLEObject Type="Embed" ProgID="Equation.3" ShapeID="_x0000_i1050" DrawAspect="Content" ObjectID="_1519029512" r:id="rId59"/>
        </w:object>
      </w:r>
      <w:r w:rsidR="00E87EB6" w:rsidRPr="00844BD4">
        <w:t xml:space="preserve">. </w:t>
      </w:r>
      <w:r w:rsidR="00D502F2" w:rsidRPr="00844BD4">
        <w:t xml:space="preserve">Thus, the </w:t>
      </w:r>
      <w:r w:rsidR="00D57AF5" w:rsidRPr="00844BD4">
        <w:t>backward impact in the</w:t>
      </w:r>
      <w:r w:rsidR="00D502F2" w:rsidRPr="00844BD4">
        <w:t xml:space="preserve"> value added of the non-constrained sectors due to a shock in the output of the constrained sectors will be given by the following expression:</w:t>
      </w:r>
    </w:p>
    <w:p w:rsidR="005C7F82" w:rsidRPr="00844BD4" w:rsidRDefault="005C7F82" w:rsidP="00CE33BD">
      <w:pPr>
        <w:spacing w:line="360" w:lineRule="auto"/>
        <w:ind w:firstLine="567"/>
        <w:jc w:val="both"/>
      </w:pPr>
    </w:p>
    <w:p w:rsidR="00D502F2" w:rsidRPr="00844BD4" w:rsidRDefault="002A57A7" w:rsidP="00CE33BD">
      <w:pPr>
        <w:spacing w:line="360" w:lineRule="auto"/>
        <w:jc w:val="both"/>
      </w:pPr>
      <w:r w:rsidRPr="00844BD4">
        <w:rPr>
          <w:position w:val="-12"/>
        </w:rPr>
        <w:object w:dxaOrig="2240" w:dyaOrig="380">
          <v:shape id="_x0000_i1051" type="#_x0000_t75" style="width:111.75pt;height:18.75pt" o:ole="">
            <v:imagedata r:id="rId60" o:title=""/>
          </v:shape>
          <o:OLEObject Type="Embed" ProgID="Equation.3" ShapeID="_x0000_i1051" DrawAspect="Content" ObjectID="_1519029513" r:id="rId61"/>
        </w:object>
      </w:r>
      <w:r w:rsidR="00D502F2" w:rsidRPr="00844BD4">
        <w:tab/>
      </w:r>
      <w:r w:rsidR="00D502F2" w:rsidRPr="00844BD4">
        <w:tab/>
      </w:r>
      <w:r w:rsidR="00D502F2" w:rsidRPr="00844BD4">
        <w:tab/>
      </w:r>
      <w:r w:rsidR="005C7F82">
        <w:tab/>
      </w:r>
      <w:r w:rsidR="005C7F82">
        <w:tab/>
      </w:r>
      <w:r w:rsidR="005C7F82">
        <w:tab/>
      </w:r>
      <w:r w:rsidR="005C7F82">
        <w:tab/>
      </w:r>
      <w:r w:rsidR="005C7F82">
        <w:tab/>
      </w:r>
      <w:r w:rsidR="005C7F82">
        <w:tab/>
      </w:r>
      <w:r w:rsidR="00D502F2" w:rsidRPr="00844BD4">
        <w:t>[10]</w:t>
      </w:r>
    </w:p>
    <w:p w:rsidR="005C7F82" w:rsidRDefault="005C7F82" w:rsidP="00CE33BD">
      <w:pPr>
        <w:spacing w:line="360" w:lineRule="auto"/>
        <w:jc w:val="both"/>
      </w:pPr>
    </w:p>
    <w:p w:rsidR="009E122A" w:rsidRPr="00844BD4" w:rsidRDefault="00220252" w:rsidP="00CE33BD">
      <w:pPr>
        <w:spacing w:line="360" w:lineRule="auto"/>
        <w:jc w:val="both"/>
      </w:pPr>
      <w:r w:rsidRPr="00844BD4">
        <w:t>This backward impact</w:t>
      </w:r>
      <w:r w:rsidR="009E122A" w:rsidRPr="00844BD4">
        <w:t xml:space="preserve"> can be </w:t>
      </w:r>
      <w:r w:rsidRPr="00844BD4">
        <w:t>split into two components</w:t>
      </w:r>
      <w:r w:rsidR="009E122A" w:rsidRPr="00844BD4">
        <w:t xml:space="preserve">: </w:t>
      </w:r>
    </w:p>
    <w:p w:rsidR="009E122A" w:rsidRPr="00844BD4" w:rsidRDefault="00C239E1" w:rsidP="00CE33BD">
      <w:pPr>
        <w:numPr>
          <w:ilvl w:val="0"/>
          <w:numId w:val="1"/>
        </w:numPr>
        <w:spacing w:line="360" w:lineRule="auto"/>
        <w:jc w:val="both"/>
      </w:pPr>
      <w:r>
        <w:t>Standard b</w:t>
      </w:r>
      <w:r w:rsidR="00D57AF5" w:rsidRPr="00844BD4">
        <w:t xml:space="preserve">ackward </w:t>
      </w:r>
      <w:r w:rsidR="009F3773" w:rsidRPr="00844BD4">
        <w:t>d</w:t>
      </w:r>
      <w:r w:rsidR="003D6385" w:rsidRPr="00844BD4">
        <w:t>irect</w:t>
      </w:r>
      <w:r w:rsidR="009E122A" w:rsidRPr="00844BD4">
        <w:t xml:space="preserve"> impact </w:t>
      </w:r>
      <w:r w:rsidR="00D9689C" w:rsidRPr="00844BD4">
        <w:rPr>
          <w:position w:val="-12"/>
        </w:rPr>
        <w:object w:dxaOrig="1120" w:dyaOrig="380">
          <v:shape id="_x0000_i1052" type="#_x0000_t75" style="width:56.25pt;height:18.75pt" o:ole="">
            <v:imagedata r:id="rId62" o:title=""/>
          </v:shape>
          <o:OLEObject Type="Embed" ProgID="Equation.3" ShapeID="_x0000_i1052" DrawAspect="Content" ObjectID="_1519029514" r:id="rId63"/>
        </w:object>
      </w:r>
      <w:r w:rsidR="009E122A" w:rsidRPr="00844BD4">
        <w:t xml:space="preserve">, which captures the change in the value added of the </w:t>
      </w:r>
      <w:r w:rsidR="00AA490E" w:rsidRPr="00844BD4">
        <w:t>non-constrained</w:t>
      </w:r>
      <w:r w:rsidR="009E122A" w:rsidRPr="00844BD4">
        <w:t xml:space="preserve"> sectors </w:t>
      </w:r>
      <w:r w:rsidR="00AA490E" w:rsidRPr="00844BD4">
        <w:t>supplying</w:t>
      </w:r>
      <w:r w:rsidR="009E122A" w:rsidRPr="00844BD4">
        <w:t xml:space="preserve"> inputs </w:t>
      </w:r>
      <w:r w:rsidR="00AA490E" w:rsidRPr="00844BD4">
        <w:t xml:space="preserve">directly </w:t>
      </w:r>
      <w:r w:rsidR="009E122A" w:rsidRPr="00844BD4">
        <w:t>to the sector impacted by the shock;</w:t>
      </w:r>
    </w:p>
    <w:p w:rsidR="00155AA9" w:rsidRPr="00844BD4" w:rsidRDefault="00C239E1" w:rsidP="00CE33BD">
      <w:pPr>
        <w:numPr>
          <w:ilvl w:val="0"/>
          <w:numId w:val="1"/>
        </w:numPr>
        <w:spacing w:line="360" w:lineRule="auto"/>
        <w:jc w:val="both"/>
      </w:pPr>
      <w:r>
        <w:t>Standard b</w:t>
      </w:r>
      <w:r w:rsidR="00D57AF5" w:rsidRPr="00844BD4">
        <w:t xml:space="preserve">ackward </w:t>
      </w:r>
      <w:r w:rsidR="009F3773" w:rsidRPr="00844BD4">
        <w:t>i</w:t>
      </w:r>
      <w:r w:rsidR="003D6385" w:rsidRPr="00844BD4">
        <w:t xml:space="preserve">ndirect </w:t>
      </w:r>
      <w:r w:rsidR="00CE33BD" w:rsidRPr="00844BD4">
        <w:t>impact</w:t>
      </w:r>
      <w:r w:rsidR="007D773F" w:rsidRPr="00844BD4">
        <w:rPr>
          <w:position w:val="-12"/>
        </w:rPr>
        <w:object w:dxaOrig="2700" w:dyaOrig="380">
          <v:shape id="_x0000_i1053" type="#_x0000_t75" style="width:135pt;height:18.75pt" o:ole="">
            <v:imagedata r:id="rId64" o:title=""/>
          </v:shape>
          <o:OLEObject Type="Embed" ProgID="Equation.3" ShapeID="_x0000_i1053" DrawAspect="Content" ObjectID="_1519029515" r:id="rId65"/>
        </w:object>
      </w:r>
      <w:r w:rsidR="009E122A" w:rsidRPr="00844BD4">
        <w:t xml:space="preserve">, which denotes the change in the value added of other </w:t>
      </w:r>
      <w:r w:rsidR="00AA490E" w:rsidRPr="00844BD4">
        <w:t>non-constrained</w:t>
      </w:r>
      <w:r w:rsidR="009E122A" w:rsidRPr="00844BD4">
        <w:t xml:space="preserve"> sectors </w:t>
      </w:r>
      <w:r w:rsidR="00AA490E" w:rsidRPr="00844BD4">
        <w:t xml:space="preserve">indirectly involved in the supply chain of the </w:t>
      </w:r>
      <w:r w:rsidR="009E122A" w:rsidRPr="00844BD4">
        <w:t>sector impacted by the shock</w:t>
      </w:r>
      <w:r w:rsidR="00155AA9" w:rsidRPr="00844BD4">
        <w:t>.</w:t>
      </w:r>
    </w:p>
    <w:p w:rsidR="00155AA9" w:rsidRDefault="00155AA9" w:rsidP="00CE33BD">
      <w:pPr>
        <w:spacing w:line="360" w:lineRule="auto"/>
        <w:jc w:val="both"/>
      </w:pPr>
      <w:r w:rsidRPr="00844BD4">
        <w:t xml:space="preserve">Finally, </w:t>
      </w:r>
      <w:r w:rsidR="00610082" w:rsidRPr="00844BD4">
        <w:t xml:space="preserve">as in the case of the standard </w:t>
      </w:r>
      <w:r w:rsidR="003E03AD" w:rsidRPr="00844BD4">
        <w:t>MRIO</w:t>
      </w:r>
      <w:r w:rsidR="00610082" w:rsidRPr="00844BD4">
        <w:t xml:space="preserve"> model, </w:t>
      </w:r>
      <w:r w:rsidRPr="00844BD4">
        <w:t>we could also complete this information with the initial impact</w:t>
      </w:r>
      <w:r w:rsidR="002A57A7" w:rsidRPr="00844BD4">
        <w:rPr>
          <w:position w:val="-10"/>
        </w:rPr>
        <w:object w:dxaOrig="660" w:dyaOrig="360">
          <v:shape id="_x0000_i1054" type="#_x0000_t75" style="width:33pt;height:18.75pt" o:ole="">
            <v:imagedata r:id="rId66" o:title=""/>
          </v:shape>
          <o:OLEObject Type="Embed" ProgID="Equation.3" ShapeID="_x0000_i1054" DrawAspect="Content" ObjectID="_1519029516" r:id="rId67"/>
        </w:object>
      </w:r>
      <w:r w:rsidRPr="00844BD4">
        <w:t>, which computes the change in the value added of the sector</w:t>
      </w:r>
      <w:r w:rsidR="009766C6" w:rsidRPr="00844BD4">
        <w:t xml:space="preserve"> directly impacted by the shock</w:t>
      </w:r>
      <w:r w:rsidRPr="00844BD4">
        <w:t>.</w:t>
      </w:r>
    </w:p>
    <w:p w:rsidR="00844BD4" w:rsidRPr="00844BD4" w:rsidRDefault="00844BD4" w:rsidP="00CE33BD">
      <w:pPr>
        <w:spacing w:line="360" w:lineRule="auto"/>
        <w:ind w:firstLine="567"/>
        <w:jc w:val="both"/>
      </w:pPr>
      <w:r>
        <w:t>This model can be used to capture t</w:t>
      </w:r>
      <w:r w:rsidRPr="00844BD4">
        <w:t xml:space="preserve">he backward effects </w:t>
      </w:r>
      <w:r>
        <w:t>due to</w:t>
      </w:r>
      <w:r w:rsidRPr="00844BD4">
        <w:t xml:space="preserve"> a </w:t>
      </w:r>
      <w:r w:rsidR="0032543A">
        <w:t>reduction in the intermediate demand o</w:t>
      </w:r>
      <w:r w:rsidRPr="00844BD4">
        <w:t>f a sector</w:t>
      </w:r>
      <w:r w:rsidR="0032543A">
        <w:t xml:space="preserve"> resulting from a reduction in its output</w:t>
      </w:r>
      <w:r w:rsidRPr="00844BD4">
        <w:t xml:space="preserve">. However, it </w:t>
      </w:r>
      <w:r>
        <w:t xml:space="preserve">fails to compute the impacts </w:t>
      </w:r>
      <w:r w:rsidRPr="00844BD4">
        <w:t xml:space="preserve">resulting from the reduction in the intermediate outputs </w:t>
      </w:r>
      <w:r>
        <w:t>supplied</w:t>
      </w:r>
      <w:r w:rsidRPr="00844BD4">
        <w:t xml:space="preserve"> to other sectors and the</w:t>
      </w:r>
      <w:r>
        <w:t xml:space="preserve"> subsequent cascading effects</w:t>
      </w:r>
      <w:r w:rsidRPr="00844BD4">
        <w:t>.</w:t>
      </w:r>
      <w:r w:rsidR="0032543A">
        <w:rPr>
          <w:rStyle w:val="FootnoteReference"/>
        </w:rPr>
        <w:footnoteReference w:id="4"/>
      </w:r>
    </w:p>
    <w:p w:rsidR="00E87EB6" w:rsidRPr="00844BD4" w:rsidRDefault="00E87EB6" w:rsidP="00CE33BD">
      <w:pPr>
        <w:spacing w:line="360" w:lineRule="auto"/>
        <w:jc w:val="both"/>
      </w:pPr>
    </w:p>
    <w:p w:rsidR="00E87EB6" w:rsidRPr="00844BD4" w:rsidRDefault="00E87EB6" w:rsidP="00CE33BD">
      <w:pPr>
        <w:spacing w:line="360" w:lineRule="auto"/>
        <w:jc w:val="both"/>
        <w:rPr>
          <w:i/>
        </w:rPr>
      </w:pPr>
      <w:r w:rsidRPr="00844BD4">
        <w:rPr>
          <w:i/>
        </w:rPr>
        <w:t xml:space="preserve">2.1.2. Mixed </w:t>
      </w:r>
      <w:r w:rsidR="003E03AD" w:rsidRPr="00844BD4">
        <w:rPr>
          <w:i/>
        </w:rPr>
        <w:t>MRIO</w:t>
      </w:r>
      <w:r w:rsidRPr="00844BD4">
        <w:rPr>
          <w:i/>
        </w:rPr>
        <w:t xml:space="preserve"> model with information on the first round impacts</w:t>
      </w:r>
      <w:r w:rsidR="0032543A">
        <w:rPr>
          <w:i/>
        </w:rPr>
        <w:t xml:space="preserve"> o</w:t>
      </w:r>
      <w:r w:rsidR="0032543A" w:rsidRPr="00CE414C">
        <w:rPr>
          <w:i/>
        </w:rPr>
        <w:t>f the disruption on the supply chain</w:t>
      </w:r>
    </w:p>
    <w:p w:rsidR="00E87EB6" w:rsidRPr="00844BD4" w:rsidRDefault="00E87EB6" w:rsidP="00CE33BD">
      <w:pPr>
        <w:spacing w:line="360" w:lineRule="auto"/>
        <w:jc w:val="both"/>
      </w:pPr>
      <w:r w:rsidRPr="00844BD4">
        <w:t xml:space="preserve">The </w:t>
      </w:r>
      <w:r w:rsidR="00442F7C" w:rsidRPr="00844BD4">
        <w:t xml:space="preserve">standard </w:t>
      </w:r>
      <w:r w:rsidRPr="00844BD4">
        <w:t xml:space="preserve">mixed </w:t>
      </w:r>
      <w:r w:rsidR="003E03AD" w:rsidRPr="00844BD4">
        <w:t>MRIO</w:t>
      </w:r>
      <w:r w:rsidRPr="00844BD4">
        <w:t xml:space="preserve"> model represented by expression [6] is valid for calculating the </w:t>
      </w:r>
      <w:r w:rsidR="00D57AF5" w:rsidRPr="00844BD4">
        <w:t xml:space="preserve">backward </w:t>
      </w:r>
      <w:r w:rsidRPr="00844BD4">
        <w:t>effects derived fr</w:t>
      </w:r>
      <w:r w:rsidR="00576396" w:rsidRPr="00844BD4">
        <w:t>om</w:t>
      </w:r>
      <w:r w:rsidRPr="00844BD4">
        <w:t xml:space="preserve"> a </w:t>
      </w:r>
      <w:r w:rsidR="0049053B" w:rsidRPr="00844BD4">
        <w:t>constraint</w:t>
      </w:r>
      <w:r w:rsidRPr="00844BD4">
        <w:t xml:space="preserve"> in the output of a sector. However, it does not </w:t>
      </w:r>
      <w:r w:rsidR="0083303F" w:rsidRPr="00844BD4">
        <w:t xml:space="preserve">compute </w:t>
      </w:r>
      <w:r w:rsidRPr="00844BD4">
        <w:t xml:space="preserve">the effects </w:t>
      </w:r>
      <w:r w:rsidR="00BE06A1" w:rsidRPr="00844BD4">
        <w:t>resulting from</w:t>
      </w:r>
      <w:r w:rsidRPr="00844BD4">
        <w:t xml:space="preserve"> the reduction </w:t>
      </w:r>
      <w:r w:rsidR="00442F7C" w:rsidRPr="00844BD4">
        <w:t>in</w:t>
      </w:r>
      <w:r w:rsidRPr="00844BD4">
        <w:t xml:space="preserve"> the intermediate outputs delivered to other sectors and the subsequent indirect effects. </w:t>
      </w:r>
      <w:r w:rsidR="00442F7C" w:rsidRPr="00844BD4">
        <w:t>For instance, it would not include</w:t>
      </w:r>
      <w:r w:rsidRPr="00844BD4">
        <w:t xml:space="preserve"> the reduction in the output of the </w:t>
      </w:r>
      <w:r w:rsidR="00442F7C" w:rsidRPr="00844BD4">
        <w:t>non-Japanese</w:t>
      </w:r>
      <w:r w:rsidRPr="00844BD4">
        <w:t xml:space="preserve"> </w:t>
      </w:r>
      <w:r w:rsidR="00115C9D" w:rsidRPr="00844BD4">
        <w:t xml:space="preserve">TEI </w:t>
      </w:r>
      <w:r w:rsidRPr="00844BD4">
        <w:t>companies using components produced in Japan</w:t>
      </w:r>
      <w:r w:rsidR="00F92402" w:rsidRPr="00844BD4">
        <w:t xml:space="preserve"> </w:t>
      </w:r>
      <w:r w:rsidR="00672C3A" w:rsidRPr="00844BD4">
        <w:t>(</w:t>
      </w:r>
      <w:r w:rsidR="003B049A">
        <w:t>supply chain disruption</w:t>
      </w:r>
      <w:r w:rsidR="003B049A" w:rsidRPr="003B049A">
        <w:t xml:space="preserve"> initial</w:t>
      </w:r>
      <w:r w:rsidR="003B049A">
        <w:t xml:space="preserve"> </w:t>
      </w:r>
      <w:r w:rsidR="00672C3A" w:rsidRPr="003B049A">
        <w:t>effect</w:t>
      </w:r>
      <w:r w:rsidR="00672C3A" w:rsidRPr="00844BD4">
        <w:t xml:space="preserve"> in Figure </w:t>
      </w:r>
      <w:r w:rsidR="005C7F82">
        <w:t>3</w:t>
      </w:r>
      <w:r w:rsidR="00672C3A" w:rsidRPr="00844BD4">
        <w:t>)</w:t>
      </w:r>
      <w:r w:rsidR="00232EE7">
        <w:t xml:space="preserve"> </w:t>
      </w:r>
      <w:r w:rsidR="00442F7C" w:rsidRPr="00844BD4">
        <w:t>and the subsequent impacts in the sectors directly and indirectly involved in the supply chain of the non-Japanese TEI (</w:t>
      </w:r>
      <w:r w:rsidR="003B049A">
        <w:t>supply chain disruption</w:t>
      </w:r>
      <w:r w:rsidR="003B049A" w:rsidRPr="003B049A">
        <w:t xml:space="preserve"> </w:t>
      </w:r>
      <w:r w:rsidR="003B049A">
        <w:t>backward direct and indirect effects</w:t>
      </w:r>
      <w:r w:rsidR="00442F7C" w:rsidRPr="003B049A">
        <w:t xml:space="preserve"> i</w:t>
      </w:r>
      <w:r w:rsidR="00442F7C" w:rsidRPr="00844BD4">
        <w:t xml:space="preserve">n Figure </w:t>
      </w:r>
      <w:r w:rsidR="005C7F82">
        <w:t>3</w:t>
      </w:r>
      <w:r w:rsidR="00442F7C" w:rsidRPr="00844BD4">
        <w:t>)</w:t>
      </w:r>
      <w:r w:rsidRPr="00844BD4">
        <w:t>.</w:t>
      </w:r>
    </w:p>
    <w:p w:rsidR="002A57A7" w:rsidRPr="00844BD4" w:rsidRDefault="00256F97" w:rsidP="00CE33BD">
      <w:pPr>
        <w:spacing w:line="360" w:lineRule="auto"/>
        <w:ind w:firstLine="567"/>
        <w:jc w:val="both"/>
      </w:pPr>
      <w:r w:rsidRPr="00844BD4">
        <w:t>Moreover, it is well</w:t>
      </w:r>
      <w:r w:rsidR="004567D9" w:rsidRPr="00844BD4">
        <w:t>-</w:t>
      </w:r>
      <w:r w:rsidRPr="00844BD4">
        <w:t xml:space="preserve">known that in IO models sectors and products are treated as homogenous (each sector produces one single commodity) and that there is no substitution between inputs. Accordingly, the impacts of the reduction in the exports of a constrained sector would be the same in all the importing companies of a sector regardless </w:t>
      </w:r>
      <w:r w:rsidR="002410CE" w:rsidRPr="00844BD4">
        <w:t xml:space="preserve">of </w:t>
      </w:r>
      <w:r w:rsidRPr="00844BD4">
        <w:t xml:space="preserve">the product actually imported. However, this assumption does not work in the real world, especially in some specific sectors </w:t>
      </w:r>
      <w:r w:rsidR="002410CE" w:rsidRPr="00844BD4">
        <w:t xml:space="preserve">such </w:t>
      </w:r>
      <w:r w:rsidRPr="00844BD4">
        <w:t xml:space="preserve">as the TEI, in which the impacts will be highly dependent on </w:t>
      </w:r>
      <w:r w:rsidR="00DC0C66">
        <w:t>which</w:t>
      </w:r>
      <w:r w:rsidRPr="00844BD4">
        <w:t xml:space="preserve"> component </w:t>
      </w:r>
      <w:r w:rsidR="00DC0C66">
        <w:t>is in short supply and to what extent it can be</w:t>
      </w:r>
      <w:r w:rsidRPr="00844BD4">
        <w:t xml:space="preserve"> substitut</w:t>
      </w:r>
      <w:r w:rsidR="00DC0C66">
        <w:t>ed</w:t>
      </w:r>
      <w:r w:rsidRPr="00844BD4">
        <w:t>. In the case of the disruption of the supply chain of the TEI follow</w:t>
      </w:r>
      <w:r w:rsidR="00DC0C66">
        <w:t>ing</w:t>
      </w:r>
      <w:r w:rsidRPr="00844BD4">
        <w:t xml:space="preserve"> the Japanese disaster, there is evidence that the impact was limited to some specific factories that were using specific Japanese components (see </w:t>
      </w:r>
      <w:r w:rsidR="00DE0063" w:rsidRPr="00DE0063">
        <w:fldChar w:fldCharType="begin"/>
      </w:r>
      <w:r w:rsidR="00DE0063" w:rsidRPr="00DD32B3">
        <w:instrText xml:space="preserve"> ADDIN ZOTERO_ITEM CSL_CITATION {"citationID":"15mknid4","properties":{"formattedCitation":"(Robinet, 2011)","plainCitation":"(Robinet, 2011)"},"citationItems":[{"id":2815,"uris":["http://zotero.org/groups/271383/items/IB4T5ZHG"],"uri":["http://zotero.org/groups/271383/items/IB4T5ZHG"],"itemData":{"id":2815,"type":"webpage","title":"Japan Disaster Output Impacts Update","URL":"http://www.oesa.org/Doc-Vault/Knowledge-Center/Archived-Docs/Japan-Earthquake-Information/IHS-Japan-Disaster-Output-Impact-Update-June-10.pdf","author":[{"family":"Robinet","given":"M."}],"issued":{"date-parts":[["2011"]]}}}],"schema":"https://github.com/citation-style-language/schema/raw/master/csl-citation.json"} </w:instrText>
      </w:r>
      <w:r w:rsidR="00DE0063" w:rsidRPr="00DE0063">
        <w:fldChar w:fldCharType="separate"/>
      </w:r>
      <w:r w:rsidR="005B3396" w:rsidRPr="005B3396">
        <w:t>Robinet, 2011</w:t>
      </w:r>
      <w:r w:rsidR="00DE0063" w:rsidRPr="00DE0063">
        <w:fldChar w:fldCharType="end"/>
      </w:r>
      <w:r w:rsidRPr="00844BD4">
        <w:t>).</w:t>
      </w:r>
    </w:p>
    <w:p w:rsidR="00256F97" w:rsidRDefault="00256F97" w:rsidP="00E87EB6">
      <w:pPr>
        <w:spacing w:line="480" w:lineRule="auto"/>
        <w:jc w:val="both"/>
      </w:pPr>
    </w:p>
    <w:p w:rsidR="005C7F82" w:rsidRPr="00844BD4" w:rsidRDefault="005C7F82" w:rsidP="00CE33BD">
      <w:pPr>
        <w:spacing w:line="360" w:lineRule="auto"/>
        <w:jc w:val="center"/>
      </w:pPr>
      <w:r>
        <w:t>***INSERT Figure 3 ABOUT HERE***</w:t>
      </w:r>
    </w:p>
    <w:p w:rsidR="00DC0C66" w:rsidRDefault="00DC0C66" w:rsidP="00CE33BD">
      <w:pPr>
        <w:spacing w:line="360" w:lineRule="auto"/>
        <w:jc w:val="both"/>
        <w:rPr>
          <w:b/>
        </w:rPr>
      </w:pPr>
    </w:p>
    <w:p w:rsidR="0049053B" w:rsidRPr="00844BD4" w:rsidRDefault="00E87EB6" w:rsidP="00CE33BD">
      <w:pPr>
        <w:spacing w:line="360" w:lineRule="auto"/>
        <w:jc w:val="both"/>
      </w:pPr>
      <w:r w:rsidRPr="00844BD4">
        <w:t xml:space="preserve">Nevertheless, </w:t>
      </w:r>
      <w:r w:rsidR="003D3EB2" w:rsidRPr="00844BD4">
        <w:t>these shortcomings</w:t>
      </w:r>
      <w:r w:rsidRPr="00844BD4">
        <w:t xml:space="preserve"> of </w:t>
      </w:r>
      <w:r w:rsidR="006D5DBC" w:rsidRPr="00844BD4">
        <w:t>IO</w:t>
      </w:r>
      <w:r w:rsidRPr="00844BD4">
        <w:t xml:space="preserve"> model</w:t>
      </w:r>
      <w:r w:rsidR="006D5DBC" w:rsidRPr="00844BD4">
        <w:t>s do not mean that they</w:t>
      </w:r>
      <w:r w:rsidRPr="00844BD4">
        <w:t xml:space="preserve"> </w:t>
      </w:r>
      <w:r w:rsidR="0083303F" w:rsidRPr="00844BD4">
        <w:t>cannot</w:t>
      </w:r>
      <w:r w:rsidRPr="00844BD4">
        <w:t xml:space="preserve"> be used to assess the effects of disruptions of supply chains. In order to overcome </w:t>
      </w:r>
      <w:r w:rsidR="0049053B" w:rsidRPr="00844BD4">
        <w:t>the</w:t>
      </w:r>
      <w:r w:rsidRPr="00844BD4">
        <w:t xml:space="preserve"> </w:t>
      </w:r>
      <w:r w:rsidR="002410CE" w:rsidRPr="00844BD4">
        <w:t xml:space="preserve">abovementioned </w:t>
      </w:r>
      <w:r w:rsidRPr="00844BD4">
        <w:t>limitation</w:t>
      </w:r>
      <w:r w:rsidR="006D5DBC" w:rsidRPr="00844BD4">
        <w:t>s</w:t>
      </w:r>
      <w:r w:rsidRPr="00844BD4">
        <w:t xml:space="preserve">, we suggest exogenizing the output of those sectors </w:t>
      </w:r>
      <w:r w:rsidR="003D3EB2" w:rsidRPr="00844BD4">
        <w:t xml:space="preserve">downstream </w:t>
      </w:r>
      <w:r w:rsidRPr="00844BD4">
        <w:t xml:space="preserve">directly affected by the </w:t>
      </w:r>
      <w:r w:rsidR="007477CA" w:rsidRPr="00844BD4">
        <w:t xml:space="preserve">disruption of the supply chain. </w:t>
      </w:r>
      <w:r w:rsidR="00064E1F" w:rsidRPr="00844BD4">
        <w:t>The underlying idea to this approach is to incorporate real data on the first round effects</w:t>
      </w:r>
      <w:r w:rsidR="002410CE" w:rsidRPr="00844BD4">
        <w:t xml:space="preserve"> </w:t>
      </w:r>
      <w:r w:rsidR="004B3388">
        <w:t xml:space="preserve">in non-Japanese TEI due to </w:t>
      </w:r>
      <w:r w:rsidR="0032543A">
        <w:t xml:space="preserve">the supply chain disruption </w:t>
      </w:r>
      <w:r w:rsidR="002410CE" w:rsidRPr="00844BD4">
        <w:t>into the analysis</w:t>
      </w:r>
      <w:r w:rsidR="004B3388">
        <w:t xml:space="preserve"> to compute the subsequent backward impacts in all the other sectors involved in the supply chain of the non-Japanese TEI</w:t>
      </w:r>
      <w:r w:rsidR="00064E1F" w:rsidRPr="00844BD4">
        <w:t>.</w:t>
      </w:r>
      <w:r w:rsidR="00C276FF">
        <w:rPr>
          <w:rStyle w:val="FootnoteReference"/>
        </w:rPr>
        <w:footnoteReference w:id="5"/>
      </w:r>
      <w:r w:rsidR="00064E1F" w:rsidRPr="00844BD4">
        <w:t xml:space="preserve"> </w:t>
      </w:r>
      <w:r w:rsidR="006D5DBC" w:rsidRPr="00844BD4">
        <w:t>T</w:t>
      </w:r>
      <w:r w:rsidR="00064E1F" w:rsidRPr="00844BD4">
        <w:t xml:space="preserve">his approach ensures that the first round </w:t>
      </w:r>
      <w:r w:rsidR="00DC0C66">
        <w:t xml:space="preserve">downstream </w:t>
      </w:r>
      <w:r w:rsidR="00064E1F" w:rsidRPr="00844BD4">
        <w:t>effects of the shock matches real data and</w:t>
      </w:r>
      <w:r w:rsidR="00442F7C" w:rsidRPr="00844BD4">
        <w:t>,</w:t>
      </w:r>
      <w:r w:rsidR="00064E1F" w:rsidRPr="00844BD4">
        <w:t xml:space="preserve"> consequently, the indirect effects are calculated with a higher degree of accuracy. In addition</w:t>
      </w:r>
      <w:r w:rsidR="009F3773" w:rsidRPr="00844BD4">
        <w:t>,</w:t>
      </w:r>
      <w:r w:rsidR="00064E1F" w:rsidRPr="00844BD4">
        <w:t xml:space="preserve"> </w:t>
      </w:r>
      <w:r w:rsidR="002410CE" w:rsidRPr="00844BD4">
        <w:t xml:space="preserve">as </w:t>
      </w:r>
      <w:r w:rsidR="00064E1F" w:rsidRPr="00844BD4">
        <w:t>the changes in the output of the transport equipment sector match the real data, the possibility of substitution of Japanese inputs is</w:t>
      </w:r>
      <w:r w:rsidR="009F3773" w:rsidRPr="00844BD4">
        <w:t>, to some extent,</w:t>
      </w:r>
      <w:r w:rsidR="00064E1F" w:rsidRPr="00844BD4">
        <w:t xml:space="preserve"> implicitly taken into account.</w:t>
      </w:r>
      <w:r w:rsidR="00CA3C3A" w:rsidRPr="00844BD4">
        <w:t xml:space="preserve"> </w:t>
      </w:r>
      <w:r w:rsidR="009F3773" w:rsidRPr="00844BD4">
        <w:t xml:space="preserve">For example, if the </w:t>
      </w:r>
      <w:r w:rsidR="002410CE" w:rsidRPr="00844BD4">
        <w:t xml:space="preserve">disrupted </w:t>
      </w:r>
      <w:r w:rsidR="009F3773" w:rsidRPr="00844BD4">
        <w:t xml:space="preserve">Japanese components </w:t>
      </w:r>
      <w:r w:rsidR="000934BE" w:rsidRPr="00844BD4">
        <w:t>we</w:t>
      </w:r>
      <w:r w:rsidR="009F3773" w:rsidRPr="00844BD4">
        <w:t>re supplied by other</w:t>
      </w:r>
      <w:r w:rsidR="00487A4A" w:rsidRPr="00844BD4">
        <w:t xml:space="preserve"> countries, the production of the factories using those inputs and the rest of their suppliers would not be affected. The use of actual production </w:t>
      </w:r>
      <w:r w:rsidR="002410CE" w:rsidRPr="00844BD4">
        <w:t xml:space="preserve">data </w:t>
      </w:r>
      <w:r w:rsidR="00487A4A" w:rsidRPr="00844BD4">
        <w:t>would allow these substitution effects</w:t>
      </w:r>
      <w:r w:rsidR="002410CE" w:rsidRPr="00844BD4">
        <w:t xml:space="preserve"> to be captured</w:t>
      </w:r>
      <w:r w:rsidR="000934BE" w:rsidRPr="00844BD4">
        <w:t xml:space="preserve"> </w:t>
      </w:r>
      <w:r w:rsidR="002410CE" w:rsidRPr="00844BD4">
        <w:t xml:space="preserve">because </w:t>
      </w:r>
      <w:r w:rsidR="000934BE" w:rsidRPr="00844BD4">
        <w:t xml:space="preserve">they record the net reduction in the output. However, </w:t>
      </w:r>
      <w:r w:rsidR="00487A4A" w:rsidRPr="00844BD4">
        <w:t xml:space="preserve">in order to </w:t>
      </w:r>
      <w:r w:rsidR="00E2441C" w:rsidRPr="00844BD4">
        <w:t>estimate</w:t>
      </w:r>
      <w:r w:rsidR="00487A4A" w:rsidRPr="00844BD4">
        <w:t xml:space="preserve"> the </w:t>
      </w:r>
      <w:r w:rsidR="00E2441C" w:rsidRPr="00844BD4">
        <w:t xml:space="preserve">positive </w:t>
      </w:r>
      <w:r w:rsidR="00487A4A" w:rsidRPr="00844BD4">
        <w:t>impacts in the new suppliers</w:t>
      </w:r>
      <w:r w:rsidR="00256F97" w:rsidRPr="00844BD4">
        <w:t>,</w:t>
      </w:r>
      <w:r w:rsidR="00487A4A" w:rsidRPr="00844BD4">
        <w:t xml:space="preserve"> further information would be needed.</w:t>
      </w:r>
    </w:p>
    <w:p w:rsidR="00E87EB6" w:rsidRDefault="00E87EB6" w:rsidP="00CE33BD">
      <w:pPr>
        <w:spacing w:line="360" w:lineRule="auto"/>
        <w:ind w:firstLine="567"/>
        <w:jc w:val="both"/>
      </w:pPr>
      <w:r w:rsidRPr="00844BD4">
        <w:t>The implementation of</w:t>
      </w:r>
      <w:r w:rsidR="003A5FE5" w:rsidRPr="00844BD4">
        <w:t xml:space="preserve"> this approach</w:t>
      </w:r>
      <w:r w:rsidR="00E2441C" w:rsidRPr="00844BD4">
        <w:t xml:space="preserve"> for the calculation of </w:t>
      </w:r>
      <w:r w:rsidR="00D11BF0">
        <w:t xml:space="preserve">the </w:t>
      </w:r>
      <w:r w:rsidR="00E2441C" w:rsidRPr="00844BD4">
        <w:t>impacts</w:t>
      </w:r>
      <w:r w:rsidR="00A473F6">
        <w:t xml:space="preserve"> due to the disruption of the supply chain</w:t>
      </w:r>
      <w:r w:rsidR="003A5FE5" w:rsidRPr="00844BD4">
        <w:t xml:space="preserve"> in our </w:t>
      </w:r>
      <w:r w:rsidR="002410CE" w:rsidRPr="00844BD4">
        <w:t>two-</w:t>
      </w:r>
      <w:r w:rsidR="003A5FE5" w:rsidRPr="00844BD4">
        <w:t xml:space="preserve">region </w:t>
      </w:r>
      <w:r w:rsidR="002410CE" w:rsidRPr="00844BD4">
        <w:t>–</w:t>
      </w:r>
      <w:r w:rsidRPr="00844BD4">
        <w:t xml:space="preserve"> </w:t>
      </w:r>
      <w:r w:rsidR="002410CE" w:rsidRPr="00844BD4">
        <w:t>two-</w:t>
      </w:r>
      <w:r w:rsidRPr="00844BD4">
        <w:t xml:space="preserve">sector model implies treating the output of sector 2 in regions </w:t>
      </w:r>
      <w:r w:rsidR="00A473F6">
        <w:t xml:space="preserve">R </w:t>
      </w:r>
      <w:r w:rsidRPr="00844BD4">
        <w:t xml:space="preserve">as an exogenous variable. The shock in the output of sector 2 in region R would capture the first round </w:t>
      </w:r>
      <w:r w:rsidR="00DE58D6" w:rsidRPr="00844BD4">
        <w:t>downstream</w:t>
      </w:r>
      <w:r w:rsidR="007477CA" w:rsidRPr="00844BD4">
        <w:t xml:space="preserve"> </w:t>
      </w:r>
      <w:r w:rsidRPr="00844BD4">
        <w:t>effect on the same sector of the other country directly affected by the disruption (non</w:t>
      </w:r>
      <w:r w:rsidR="00256F97" w:rsidRPr="00844BD4">
        <w:t>-</w:t>
      </w:r>
      <w:r w:rsidRPr="00844BD4">
        <w:t xml:space="preserve">Japanese </w:t>
      </w:r>
      <w:r w:rsidR="00115C9D" w:rsidRPr="00844BD4">
        <w:t xml:space="preserve">TEI </w:t>
      </w:r>
      <w:r w:rsidRPr="00844BD4">
        <w:t>using components</w:t>
      </w:r>
      <w:r w:rsidR="004B3388">
        <w:t xml:space="preserve"> of the </w:t>
      </w:r>
      <w:r w:rsidR="004B3388" w:rsidRPr="00844BD4">
        <w:t>Japanese</w:t>
      </w:r>
      <w:r w:rsidR="004B3388">
        <w:t xml:space="preserve"> TEI</w:t>
      </w:r>
      <w:r w:rsidRPr="00844BD4">
        <w:t xml:space="preserve">). </w:t>
      </w:r>
      <w:r w:rsidRPr="00D90C0B">
        <w:t>Thus</w:t>
      </w:r>
      <w:r w:rsidR="000E57DF">
        <w:t>,</w:t>
      </w:r>
      <w:r w:rsidRPr="00844BD4">
        <w:t xml:space="preserve"> the change in the </w:t>
      </w:r>
      <w:r w:rsidR="001E2A70" w:rsidRPr="00844BD4">
        <w:t>value added</w:t>
      </w:r>
      <w:r w:rsidRPr="00844BD4">
        <w:t xml:space="preserve"> of the non-constrained sectors due to a shock in the output of the constrained sectors will be given by:</w:t>
      </w:r>
    </w:p>
    <w:p w:rsidR="00DC0C66" w:rsidRPr="00844BD4" w:rsidRDefault="00DC0C66" w:rsidP="00CE33BD">
      <w:pPr>
        <w:spacing w:line="360" w:lineRule="auto"/>
        <w:ind w:firstLine="567"/>
        <w:jc w:val="both"/>
      </w:pPr>
    </w:p>
    <w:p w:rsidR="00E87EB6" w:rsidRPr="00844BD4" w:rsidRDefault="000E57DF" w:rsidP="00E87EB6">
      <w:pPr>
        <w:spacing w:before="120" w:line="480" w:lineRule="auto"/>
        <w:jc w:val="both"/>
      </w:pPr>
      <w:r w:rsidRPr="00844BD4">
        <w:rPr>
          <w:position w:val="-56"/>
        </w:rPr>
        <w:object w:dxaOrig="4160" w:dyaOrig="1240">
          <v:shape id="_x0000_i1055" type="#_x0000_t75" style="width:207.75pt;height:62.25pt" o:ole="">
            <v:imagedata r:id="rId68" o:title=""/>
          </v:shape>
          <o:OLEObject Type="Embed" ProgID="Equation.3" ShapeID="_x0000_i1055" DrawAspect="Content" ObjectID="_1519029517" r:id="rId69"/>
        </w:object>
      </w:r>
      <w:r w:rsidR="001458BC" w:rsidRPr="00844BD4">
        <w:tab/>
      </w:r>
      <w:r w:rsidR="001458BC" w:rsidRPr="00844BD4">
        <w:tab/>
      </w:r>
      <w:r w:rsidR="00DC0C66">
        <w:tab/>
      </w:r>
      <w:r w:rsidR="00DC0C66">
        <w:tab/>
      </w:r>
      <w:r w:rsidR="00DC0C66">
        <w:tab/>
      </w:r>
      <w:r w:rsidR="00DC0C66">
        <w:tab/>
      </w:r>
      <w:r w:rsidR="00DC0C66">
        <w:tab/>
      </w:r>
      <w:r w:rsidR="001458BC" w:rsidRPr="00844BD4">
        <w:t>[11]</w:t>
      </w:r>
    </w:p>
    <w:p w:rsidR="00DC0C66" w:rsidRDefault="00DC0C66" w:rsidP="00CE33BD">
      <w:pPr>
        <w:spacing w:line="360" w:lineRule="auto"/>
        <w:jc w:val="both"/>
      </w:pPr>
    </w:p>
    <w:p w:rsidR="00D9689C" w:rsidRDefault="00D9689C" w:rsidP="00CE33BD">
      <w:pPr>
        <w:spacing w:line="360" w:lineRule="auto"/>
        <w:jc w:val="both"/>
      </w:pPr>
      <w:r w:rsidRPr="00844BD4">
        <w:t>which can be expressed as</w:t>
      </w:r>
    </w:p>
    <w:p w:rsidR="00DC0C66" w:rsidRPr="00844BD4" w:rsidRDefault="00DC0C66" w:rsidP="00CE33BD">
      <w:pPr>
        <w:spacing w:line="360" w:lineRule="auto"/>
        <w:jc w:val="both"/>
      </w:pPr>
    </w:p>
    <w:p w:rsidR="00576A21" w:rsidRDefault="000E57DF" w:rsidP="00E87EB6">
      <w:pPr>
        <w:spacing w:before="120" w:line="480" w:lineRule="auto"/>
        <w:jc w:val="both"/>
      </w:pPr>
      <w:r w:rsidRPr="00844BD4">
        <w:rPr>
          <w:position w:val="-12"/>
        </w:rPr>
        <w:object w:dxaOrig="2299" w:dyaOrig="380">
          <v:shape id="_x0000_i1056" type="#_x0000_t75" style="width:114.75pt;height:18.75pt" o:ole="">
            <v:imagedata r:id="rId70" o:title=""/>
          </v:shape>
          <o:OLEObject Type="Embed" ProgID="Equation.3" ShapeID="_x0000_i1056" DrawAspect="Content" ObjectID="_1519029518" r:id="rId71"/>
        </w:object>
      </w:r>
    </w:p>
    <w:p w:rsidR="00DC0C66" w:rsidRDefault="00DC0C66" w:rsidP="00E87EB6">
      <w:pPr>
        <w:spacing w:before="120" w:line="480" w:lineRule="auto"/>
        <w:jc w:val="both"/>
      </w:pPr>
    </w:p>
    <w:p w:rsidR="000E57DF" w:rsidRPr="00844BD4" w:rsidRDefault="000E57DF" w:rsidP="00CE33BD">
      <w:pPr>
        <w:spacing w:line="360" w:lineRule="auto"/>
        <w:jc w:val="both"/>
      </w:pPr>
      <w:r>
        <w:t xml:space="preserve">where the elements of </w:t>
      </w:r>
      <w:r w:rsidRPr="00DD32B3">
        <w:rPr>
          <w:position w:val="-4"/>
        </w:rPr>
        <w:object w:dxaOrig="420" w:dyaOrig="300">
          <v:shape id="_x0000_i1057" type="#_x0000_t75" style="width:21pt;height:15pt" o:ole="">
            <v:imagedata r:id="rId72" o:title=""/>
          </v:shape>
          <o:OLEObject Type="Embed" ProgID="Equation.3" ShapeID="_x0000_i1057" DrawAspect="Content" ObjectID="_1519029519" r:id="rId73"/>
        </w:object>
      </w:r>
      <w:r>
        <w:t xml:space="preserve"> are derived similarly to those of </w:t>
      </w:r>
      <w:r w:rsidRPr="00DD32B3">
        <w:rPr>
          <w:position w:val="-4"/>
        </w:rPr>
        <w:object w:dxaOrig="360" w:dyaOrig="300">
          <v:shape id="_x0000_i1058" type="#_x0000_t75" style="width:18.75pt;height:15pt" o:ole="">
            <v:imagedata r:id="rId74" o:title=""/>
          </v:shape>
          <o:OLEObject Type="Embed" ProgID="Equation.3" ShapeID="_x0000_i1058" DrawAspect="Content" ObjectID="_1519029520" r:id="rId75"/>
        </w:object>
      </w:r>
      <w:r>
        <w:t>.</w:t>
      </w:r>
    </w:p>
    <w:p w:rsidR="0005378C" w:rsidRPr="00844BD4" w:rsidRDefault="001E2A70" w:rsidP="00CE33BD">
      <w:pPr>
        <w:spacing w:line="360" w:lineRule="auto"/>
        <w:ind w:firstLine="567"/>
        <w:jc w:val="both"/>
      </w:pPr>
      <w:r w:rsidRPr="00844BD4">
        <w:t xml:space="preserve">Thus, this </w:t>
      </w:r>
      <w:r w:rsidR="00DD130E" w:rsidRPr="00844BD4">
        <w:t>approach will enable</w:t>
      </w:r>
      <w:r w:rsidR="001458BC">
        <w:t xml:space="preserve"> to capture</w:t>
      </w:r>
      <w:r w:rsidR="00DD130E" w:rsidRPr="00844BD4">
        <w:t xml:space="preserve"> the</w:t>
      </w:r>
      <w:r w:rsidRPr="00844BD4">
        <w:t xml:space="preserve"> </w:t>
      </w:r>
      <w:r w:rsidR="001458BC">
        <w:t>impacts due to the disruption of the supply chain and the subsequent</w:t>
      </w:r>
      <w:r w:rsidRPr="00844BD4">
        <w:t xml:space="preserve"> constraint in the output of sector 2 of region </w:t>
      </w:r>
      <w:r w:rsidR="001458BC">
        <w:t>R</w:t>
      </w:r>
      <w:r w:rsidR="001458BC" w:rsidRPr="00844BD4">
        <w:t xml:space="preserve"> </w:t>
      </w:r>
      <w:r w:rsidR="005870B8" w:rsidRPr="00844BD4">
        <w:t xml:space="preserve">(see Figure </w:t>
      </w:r>
      <w:r w:rsidR="00DC0C66">
        <w:t>3</w:t>
      </w:r>
      <w:r w:rsidR="005870B8" w:rsidRPr="00844BD4">
        <w:t>)</w:t>
      </w:r>
      <w:r w:rsidR="00DD130E" w:rsidRPr="00844BD4">
        <w:t xml:space="preserve">. </w:t>
      </w:r>
      <w:r w:rsidR="0005378C" w:rsidRPr="00844BD4">
        <w:t xml:space="preserve">These impacts can be decomposed into </w:t>
      </w:r>
      <w:r w:rsidR="002410CE" w:rsidRPr="00844BD4">
        <w:t>three</w:t>
      </w:r>
      <w:r w:rsidR="0005378C" w:rsidRPr="00844BD4">
        <w:t xml:space="preserve"> type</w:t>
      </w:r>
      <w:r w:rsidR="00576A21" w:rsidRPr="00844BD4">
        <w:t>s</w:t>
      </w:r>
      <w:r w:rsidR="0005378C" w:rsidRPr="00844BD4">
        <w:t xml:space="preserve">: </w:t>
      </w:r>
    </w:p>
    <w:p w:rsidR="001E2A70" w:rsidRPr="00844BD4" w:rsidRDefault="001458BC" w:rsidP="00CE33BD">
      <w:pPr>
        <w:numPr>
          <w:ilvl w:val="0"/>
          <w:numId w:val="1"/>
        </w:numPr>
        <w:spacing w:line="360" w:lineRule="auto"/>
        <w:jc w:val="both"/>
      </w:pPr>
      <w:r>
        <w:t>Supply chain disruption</w:t>
      </w:r>
      <w:r w:rsidRPr="001458BC">
        <w:t xml:space="preserve"> initial</w:t>
      </w:r>
      <w:r w:rsidRPr="001458BC" w:rsidDel="001458BC">
        <w:t xml:space="preserve"> </w:t>
      </w:r>
      <w:r w:rsidR="0005378C" w:rsidRPr="00844BD4">
        <w:t>(</w:t>
      </w:r>
      <w:r>
        <w:t>SCD-I</w:t>
      </w:r>
      <w:r w:rsidR="0005378C" w:rsidRPr="00844BD4">
        <w:t>) impact</w:t>
      </w:r>
      <w:r w:rsidR="002410CE" w:rsidRPr="00844BD4">
        <w:t xml:space="preserve">, </w:t>
      </w:r>
      <w:r w:rsidR="001E2A70" w:rsidRPr="00844BD4">
        <w:rPr>
          <w:position w:val="-10"/>
        </w:rPr>
        <w:object w:dxaOrig="700" w:dyaOrig="360">
          <v:shape id="_x0000_i1059" type="#_x0000_t75" style="width:35.25pt;height:18.75pt" o:ole="">
            <v:imagedata r:id="rId76" o:title=""/>
          </v:shape>
          <o:OLEObject Type="Embed" ProgID="Equation.3" ShapeID="_x0000_i1059" DrawAspect="Content" ObjectID="_1519029521" r:id="rId77"/>
        </w:object>
      </w:r>
      <w:r w:rsidR="001E2A70" w:rsidRPr="00844BD4">
        <w:t xml:space="preserve">, is the change in the value added of the sector </w:t>
      </w:r>
      <w:r w:rsidR="0005378C" w:rsidRPr="00844BD4">
        <w:t xml:space="preserve">directly affected by the disruption in </w:t>
      </w:r>
      <w:r w:rsidR="000934BE" w:rsidRPr="00844BD4">
        <w:t xml:space="preserve">its </w:t>
      </w:r>
      <w:r w:rsidR="0005378C" w:rsidRPr="00844BD4">
        <w:t>supply chain</w:t>
      </w:r>
      <w:r w:rsidR="001E2A70" w:rsidRPr="00844BD4">
        <w:t>;</w:t>
      </w:r>
    </w:p>
    <w:p w:rsidR="0005378C" w:rsidRPr="00844BD4" w:rsidRDefault="001458BC" w:rsidP="00CE33BD">
      <w:pPr>
        <w:numPr>
          <w:ilvl w:val="0"/>
          <w:numId w:val="1"/>
        </w:numPr>
        <w:spacing w:line="360" w:lineRule="auto"/>
        <w:jc w:val="both"/>
      </w:pPr>
      <w:r w:rsidRPr="001458BC">
        <w:t>Supply chain disruption</w:t>
      </w:r>
      <w:r>
        <w:t xml:space="preserve"> backward </w:t>
      </w:r>
      <w:r w:rsidRPr="001458BC">
        <w:t>direct</w:t>
      </w:r>
      <w:r w:rsidRPr="001458BC" w:rsidDel="001458BC">
        <w:t xml:space="preserve"> </w:t>
      </w:r>
      <w:r w:rsidR="0005378C" w:rsidRPr="00844BD4">
        <w:t>(</w:t>
      </w:r>
      <w:r>
        <w:t>SCD-BD</w:t>
      </w:r>
      <w:r w:rsidR="0005378C" w:rsidRPr="00844BD4">
        <w:t>)</w:t>
      </w:r>
      <w:r w:rsidR="00DD130E" w:rsidRPr="00844BD4">
        <w:t xml:space="preserve"> </w:t>
      </w:r>
      <w:r w:rsidR="0005378C" w:rsidRPr="00844BD4">
        <w:t>impact</w:t>
      </w:r>
      <w:r w:rsidR="002410CE" w:rsidRPr="00844BD4">
        <w:t>,</w:t>
      </w:r>
      <w:r w:rsidR="00A17E67" w:rsidRPr="00844BD4">
        <w:t xml:space="preserve"> </w:t>
      </w:r>
      <w:r w:rsidR="000E57DF" w:rsidRPr="00844BD4">
        <w:rPr>
          <w:position w:val="-12"/>
        </w:rPr>
        <w:object w:dxaOrig="1100" w:dyaOrig="380">
          <v:shape id="_x0000_i1060" type="#_x0000_t75" style="width:54.75pt;height:18.75pt" o:ole="">
            <v:imagedata r:id="rId78" o:title=""/>
          </v:shape>
          <o:OLEObject Type="Embed" ProgID="Equation.3" ShapeID="_x0000_i1060" DrawAspect="Content" ObjectID="_1519029522" r:id="rId79"/>
        </w:object>
      </w:r>
      <w:r w:rsidR="001E2A70" w:rsidRPr="00844BD4">
        <w:t>, is the change in the value added of the</w:t>
      </w:r>
      <w:r w:rsidR="0050789C" w:rsidRPr="00844BD4">
        <w:t xml:space="preserve"> </w:t>
      </w:r>
      <w:r w:rsidR="001E2A70" w:rsidRPr="00844BD4">
        <w:t>non-constrained sectors</w:t>
      </w:r>
      <w:r w:rsidR="0005378C" w:rsidRPr="00844BD4">
        <w:t xml:space="preserve"> </w:t>
      </w:r>
      <w:r w:rsidR="000934BE" w:rsidRPr="00844BD4">
        <w:t xml:space="preserve">supplying </w:t>
      </w:r>
      <w:r w:rsidR="0005378C" w:rsidRPr="00844BD4">
        <w:t xml:space="preserve">inputs </w:t>
      </w:r>
      <w:r w:rsidR="000934BE" w:rsidRPr="00844BD4">
        <w:t xml:space="preserve">directly </w:t>
      </w:r>
      <w:r w:rsidR="0005378C" w:rsidRPr="00844BD4">
        <w:t xml:space="preserve">to the sector directly affected by the disruption in </w:t>
      </w:r>
      <w:r w:rsidR="00143FB7" w:rsidRPr="00844BD4">
        <w:t>its</w:t>
      </w:r>
      <w:r w:rsidR="0005378C" w:rsidRPr="00844BD4">
        <w:t xml:space="preserve"> supply chain</w:t>
      </w:r>
      <w:r w:rsidR="00252EA5" w:rsidRPr="00844BD4">
        <w:t>;</w:t>
      </w:r>
    </w:p>
    <w:p w:rsidR="00576A21" w:rsidRPr="00844BD4" w:rsidRDefault="000E57DF" w:rsidP="00CE33BD">
      <w:pPr>
        <w:numPr>
          <w:ilvl w:val="0"/>
          <w:numId w:val="1"/>
        </w:numPr>
        <w:spacing w:line="360" w:lineRule="auto"/>
        <w:jc w:val="both"/>
      </w:pPr>
      <w:r w:rsidRPr="001458BC">
        <w:t>Supply chain disruption</w:t>
      </w:r>
      <w:r>
        <w:t xml:space="preserve"> backward </w:t>
      </w:r>
      <w:r w:rsidRPr="001458BC">
        <w:t>direct</w:t>
      </w:r>
      <w:r w:rsidRPr="001458BC" w:rsidDel="001458BC">
        <w:t xml:space="preserve"> </w:t>
      </w:r>
      <w:r w:rsidR="0005378C" w:rsidRPr="00844BD4">
        <w:t>(</w:t>
      </w:r>
      <w:r>
        <w:t>SCD-BI</w:t>
      </w:r>
      <w:r w:rsidR="0005378C" w:rsidRPr="00844BD4">
        <w:t>) impact</w:t>
      </w:r>
      <w:r w:rsidR="00052566" w:rsidRPr="00844BD4">
        <w:t>,</w:t>
      </w:r>
      <w:r w:rsidR="00C558B9" w:rsidRPr="00844BD4">
        <w:rPr>
          <w:position w:val="-12"/>
        </w:rPr>
        <w:object w:dxaOrig="2780" w:dyaOrig="380">
          <v:shape id="_x0000_i1061" type="#_x0000_t75" style="width:138.75pt;height:18.75pt" o:ole="">
            <v:imagedata r:id="rId80" o:title=""/>
          </v:shape>
          <o:OLEObject Type="Embed" ProgID="Equation.3" ShapeID="_x0000_i1061" DrawAspect="Content" ObjectID="_1519029523" r:id="rId81"/>
        </w:object>
      </w:r>
      <w:r w:rsidR="0005378C" w:rsidRPr="00844BD4">
        <w:t xml:space="preserve">, </w:t>
      </w:r>
      <w:r w:rsidR="00143FB7" w:rsidRPr="00844BD4">
        <w:t>i</w:t>
      </w:r>
      <w:r w:rsidR="00653DC9" w:rsidRPr="00844BD4">
        <w:t>s</w:t>
      </w:r>
      <w:r w:rsidR="00143FB7" w:rsidRPr="00844BD4">
        <w:t xml:space="preserve"> the value added of other non</w:t>
      </w:r>
      <w:r w:rsidR="007C3761" w:rsidRPr="00844BD4">
        <w:t>-</w:t>
      </w:r>
      <w:r w:rsidR="00143FB7" w:rsidRPr="00844BD4">
        <w:t xml:space="preserve">constrained sectors </w:t>
      </w:r>
      <w:r w:rsidR="00517E72" w:rsidRPr="00844BD4">
        <w:t>indirectly involved in the supply chain of the sector affected by the disruption.</w:t>
      </w:r>
      <w:r w:rsidR="0015177D">
        <w:rPr>
          <w:rStyle w:val="FootnoteReference"/>
        </w:rPr>
        <w:footnoteReference w:id="6"/>
      </w:r>
    </w:p>
    <w:p w:rsidR="00E87EB6" w:rsidRPr="00844BD4" w:rsidRDefault="00E87EB6" w:rsidP="00CE33BD">
      <w:pPr>
        <w:spacing w:line="360" w:lineRule="auto"/>
      </w:pPr>
    </w:p>
    <w:p w:rsidR="00E87EB6" w:rsidRPr="00844BD4" w:rsidRDefault="00E87EB6" w:rsidP="00CE33BD">
      <w:pPr>
        <w:pStyle w:val="Heading1"/>
        <w:spacing w:before="0" w:after="0" w:line="360" w:lineRule="auto"/>
        <w:rPr>
          <w:rFonts w:cs="Times New Roman"/>
          <w:szCs w:val="24"/>
        </w:rPr>
      </w:pPr>
      <w:r w:rsidRPr="00844BD4">
        <w:rPr>
          <w:rFonts w:cs="Times New Roman"/>
          <w:szCs w:val="24"/>
        </w:rPr>
        <w:t>2.2. Data</w:t>
      </w:r>
    </w:p>
    <w:p w:rsidR="00B65709" w:rsidRPr="00844BD4" w:rsidRDefault="00B65709" w:rsidP="00CE33BD">
      <w:pPr>
        <w:spacing w:line="360" w:lineRule="auto"/>
        <w:jc w:val="both"/>
      </w:pPr>
      <w:r w:rsidRPr="00844BD4">
        <w:t xml:space="preserve">We have </w:t>
      </w:r>
      <w:r w:rsidR="00DC0C66">
        <w:t>used</w:t>
      </w:r>
      <w:r w:rsidRPr="00844BD4">
        <w:t xml:space="preserve"> e</w:t>
      </w:r>
      <w:r w:rsidR="00DC0C66">
        <w:t>quat</w:t>
      </w:r>
      <w:r w:rsidRPr="00844BD4">
        <w:t>ion</w:t>
      </w:r>
      <w:r w:rsidR="00052566" w:rsidRPr="00844BD4">
        <w:t>s</w:t>
      </w:r>
      <w:r w:rsidRPr="00844BD4">
        <w:t xml:space="preserve"> [10]</w:t>
      </w:r>
      <w:r w:rsidR="00155AA9" w:rsidRPr="00844BD4">
        <w:t xml:space="preserve"> and [</w:t>
      </w:r>
      <w:r w:rsidR="00155AA9" w:rsidRPr="00844BD4">
        <w:rPr>
          <w:sz w:val="22"/>
        </w:rPr>
        <w:t>11]</w:t>
      </w:r>
      <w:r w:rsidRPr="00844BD4">
        <w:t xml:space="preserve"> to explore the effect</w:t>
      </w:r>
      <w:r w:rsidR="00194882" w:rsidRPr="00844BD4">
        <w:t>s</w:t>
      </w:r>
      <w:r w:rsidRPr="00844BD4">
        <w:t xml:space="preserve"> of </w:t>
      </w:r>
      <w:r w:rsidR="00194882" w:rsidRPr="00844BD4">
        <w:t>a</w:t>
      </w:r>
      <w:r w:rsidRPr="00844BD4">
        <w:t xml:space="preserve"> </w:t>
      </w:r>
      <w:r w:rsidR="00194882" w:rsidRPr="00844BD4">
        <w:t>reduction</w:t>
      </w:r>
      <w:r w:rsidRPr="00844BD4">
        <w:t xml:space="preserve"> in the output of the </w:t>
      </w:r>
      <w:r w:rsidR="00115C9D" w:rsidRPr="00844BD4">
        <w:t xml:space="preserve">TEI </w:t>
      </w:r>
      <w:r w:rsidRPr="00844BD4">
        <w:t xml:space="preserve">after the Japanese disaster of 2011, and the subsequent </w:t>
      </w:r>
      <w:r w:rsidR="00D11BF0">
        <w:t xml:space="preserve">(standard) </w:t>
      </w:r>
      <w:r w:rsidR="00155AA9" w:rsidRPr="00844BD4">
        <w:t xml:space="preserve">backward </w:t>
      </w:r>
      <w:r w:rsidR="00D11BF0">
        <w:t xml:space="preserve">effect </w:t>
      </w:r>
      <w:r w:rsidRPr="00844BD4">
        <w:t xml:space="preserve">and </w:t>
      </w:r>
      <w:r w:rsidR="00D11BF0">
        <w:t>supply chain disruption</w:t>
      </w:r>
      <w:r w:rsidR="00D11BF0" w:rsidRPr="00844BD4">
        <w:t xml:space="preserve"> </w:t>
      </w:r>
      <w:r w:rsidRPr="00844BD4">
        <w:t>effect.</w:t>
      </w:r>
    </w:p>
    <w:p w:rsidR="00236D5B" w:rsidRDefault="006B2C7D" w:rsidP="00CE33BD">
      <w:pPr>
        <w:spacing w:line="360" w:lineRule="auto"/>
        <w:ind w:firstLine="567"/>
        <w:jc w:val="both"/>
      </w:pPr>
      <w:r w:rsidRPr="00844BD4">
        <w:t xml:space="preserve">The data used to build the </w:t>
      </w:r>
      <w:r w:rsidR="003E03AD" w:rsidRPr="00844BD4">
        <w:t>MRIO</w:t>
      </w:r>
      <w:r w:rsidR="00E87EB6" w:rsidRPr="00844BD4">
        <w:t xml:space="preserve"> model ha</w:t>
      </w:r>
      <w:r w:rsidR="00517E72" w:rsidRPr="00844BD4">
        <w:t>ve</w:t>
      </w:r>
      <w:r w:rsidR="00E87EB6" w:rsidRPr="00844BD4">
        <w:t xml:space="preserve"> been obtained from the symmetric </w:t>
      </w:r>
      <w:r w:rsidR="00C90931" w:rsidRPr="00844BD4">
        <w:t>w</w:t>
      </w:r>
      <w:r w:rsidR="00155AA9" w:rsidRPr="00844BD4">
        <w:t xml:space="preserve">orld </w:t>
      </w:r>
      <w:r w:rsidR="00517E72" w:rsidRPr="00844BD4">
        <w:t>input-output table</w:t>
      </w:r>
      <w:r w:rsidR="00155AA9" w:rsidRPr="00844BD4">
        <w:t xml:space="preserve"> (WIOT) </w:t>
      </w:r>
      <w:r w:rsidR="00E87EB6" w:rsidRPr="00844BD4">
        <w:t xml:space="preserve">of the year </w:t>
      </w:r>
      <w:r w:rsidR="007722AE">
        <w:t xml:space="preserve">2010 (i.e. the year before the earthquake) </w:t>
      </w:r>
      <w:r w:rsidR="00E87EB6" w:rsidRPr="00844BD4">
        <w:t>of the WIOD database</w:t>
      </w:r>
      <w:r w:rsidR="0053067C" w:rsidRPr="00844BD4">
        <w:t xml:space="preserve"> (Dietzenbacher et al., 2013)</w:t>
      </w:r>
      <w:r w:rsidR="00E87EB6" w:rsidRPr="00844BD4">
        <w:t xml:space="preserve">. </w:t>
      </w:r>
      <w:r w:rsidR="00C90931" w:rsidRPr="00844BD4">
        <w:t>Th</w:t>
      </w:r>
      <w:r w:rsidR="0081436C">
        <w:t>is</w:t>
      </w:r>
      <w:r w:rsidR="00C90931" w:rsidRPr="00844BD4">
        <w:t xml:space="preserve"> table cover</w:t>
      </w:r>
      <w:r w:rsidR="00BC1D4C">
        <w:t>s</w:t>
      </w:r>
      <w:r w:rsidR="00C90931" w:rsidRPr="00844BD4">
        <w:t xml:space="preserve"> 35 industries and 41 countries (27 EU countries, 13 non-EU countries and the Rest of the World as an aggregated region). The mixed MRIO model has been structured following the </w:t>
      </w:r>
      <w:r w:rsidR="00BC1D4C" w:rsidRPr="00844BD4">
        <w:t xml:space="preserve">sector </w:t>
      </w:r>
      <w:r w:rsidR="00C90931" w:rsidRPr="00844BD4">
        <w:t xml:space="preserve">and </w:t>
      </w:r>
      <w:r w:rsidR="00BC1D4C" w:rsidRPr="00844BD4">
        <w:t xml:space="preserve">country </w:t>
      </w:r>
      <w:r w:rsidR="00C90931" w:rsidRPr="00844BD4">
        <w:t>specification</w:t>
      </w:r>
      <w:r w:rsidR="00BC1D4C">
        <w:t>s</w:t>
      </w:r>
      <w:r w:rsidR="00C90931" w:rsidRPr="00844BD4">
        <w:t xml:space="preserve"> of the WIOT (i.e. 35 sectors and 41 regions). </w:t>
      </w:r>
    </w:p>
    <w:p w:rsidR="00000C66" w:rsidRPr="00236D5B" w:rsidRDefault="00A12E2E" w:rsidP="00CE33BD">
      <w:pPr>
        <w:spacing w:line="360" w:lineRule="auto"/>
        <w:ind w:firstLine="567"/>
        <w:jc w:val="both"/>
      </w:pPr>
      <w:r w:rsidRPr="00844BD4">
        <w:t>In addition</w:t>
      </w:r>
      <w:r w:rsidR="001B2EF4" w:rsidRPr="00844BD4">
        <w:t>, in order to run the model, information on the reduction of the output of the TEI</w:t>
      </w:r>
      <w:r w:rsidRPr="00844BD4">
        <w:t xml:space="preserve"> (exogenous variables) is needed</w:t>
      </w:r>
      <w:r w:rsidR="001B2EF4" w:rsidRPr="00844BD4">
        <w:t xml:space="preserve">. </w:t>
      </w:r>
      <w:r w:rsidR="0034021D" w:rsidRPr="00844BD4">
        <w:t>On</w:t>
      </w:r>
      <w:r w:rsidR="001B2EF4" w:rsidRPr="00844BD4">
        <w:t>e data source could be the change in the</w:t>
      </w:r>
      <w:r w:rsidR="0034021D" w:rsidRPr="00844BD4">
        <w:t xml:space="preserve"> industrial production </w:t>
      </w:r>
      <w:r w:rsidR="001B2EF4" w:rsidRPr="00844BD4">
        <w:t>reported</w:t>
      </w:r>
      <w:r w:rsidR="0034021D" w:rsidRPr="00844BD4">
        <w:t xml:space="preserve"> by national statistical institutes. However, th</w:t>
      </w:r>
      <w:r w:rsidR="00052566" w:rsidRPr="00844BD4">
        <w:t>e</w:t>
      </w:r>
      <w:r w:rsidR="0034021D" w:rsidRPr="00844BD4">
        <w:t>s</w:t>
      </w:r>
      <w:r w:rsidR="00052566" w:rsidRPr="00844BD4">
        <w:t>e</w:t>
      </w:r>
      <w:r w:rsidR="0034021D" w:rsidRPr="00844BD4">
        <w:t xml:space="preserve"> </w:t>
      </w:r>
      <w:r w:rsidR="0083165F" w:rsidRPr="00844BD4">
        <w:t>data</w:t>
      </w:r>
      <w:r w:rsidR="00FF18D0" w:rsidRPr="00844BD4">
        <w:t xml:space="preserve"> </w:t>
      </w:r>
      <w:r w:rsidR="0034021D" w:rsidRPr="00844BD4">
        <w:t xml:space="preserve">do not show </w:t>
      </w:r>
      <w:r w:rsidR="00052566" w:rsidRPr="00844BD4">
        <w:t xml:space="preserve">the </w:t>
      </w:r>
      <w:r w:rsidR="0034021D" w:rsidRPr="00844BD4">
        <w:t xml:space="preserve">extent </w:t>
      </w:r>
      <w:r w:rsidR="00052566" w:rsidRPr="00844BD4">
        <w:t xml:space="preserve">to which </w:t>
      </w:r>
      <w:r w:rsidR="0034021D" w:rsidRPr="00844BD4">
        <w:t xml:space="preserve">the change in production levels is </w:t>
      </w:r>
      <w:r w:rsidR="00FF18D0" w:rsidRPr="00844BD4">
        <w:t xml:space="preserve">the </w:t>
      </w:r>
      <w:r w:rsidR="0034021D" w:rsidRPr="00844BD4">
        <w:t>consequence of the shock on the TEI</w:t>
      </w:r>
      <w:r w:rsidR="001B2EF4" w:rsidRPr="00844BD4">
        <w:t xml:space="preserve">. </w:t>
      </w:r>
    </w:p>
    <w:p w:rsidR="00F73887" w:rsidRPr="00844BD4" w:rsidRDefault="00DC0C66" w:rsidP="00CE33BD">
      <w:pPr>
        <w:spacing w:line="360" w:lineRule="auto"/>
        <w:ind w:firstLine="567"/>
        <w:jc w:val="both"/>
      </w:pPr>
      <w:r>
        <w:t>The</w:t>
      </w:r>
      <w:r w:rsidR="00A12E2E" w:rsidRPr="00844BD4">
        <w:t xml:space="preserve"> optio</w:t>
      </w:r>
      <w:r>
        <w:t xml:space="preserve">n that </w:t>
      </w:r>
      <w:r w:rsidR="00000C66" w:rsidRPr="00844BD4">
        <w:t>we have used</w:t>
      </w:r>
      <w:r w:rsidR="00A12E2E" w:rsidRPr="00844BD4">
        <w:t xml:space="preserve"> consist</w:t>
      </w:r>
      <w:r w:rsidR="00000C66" w:rsidRPr="00844BD4">
        <w:t>s</w:t>
      </w:r>
      <w:r w:rsidR="00A12E2E" w:rsidRPr="00844BD4">
        <w:t xml:space="preserve"> o</w:t>
      </w:r>
      <w:r w:rsidR="00052566" w:rsidRPr="00844BD4">
        <w:t>f</w:t>
      </w:r>
      <w:r w:rsidR="00A12E2E" w:rsidRPr="00844BD4">
        <w:t xml:space="preserve"> using micro data on the</w:t>
      </w:r>
      <w:r w:rsidR="00000C66" w:rsidRPr="00844BD4">
        <w:t xml:space="preserve"> actual</w:t>
      </w:r>
      <w:r w:rsidR="00A12E2E" w:rsidRPr="00844BD4">
        <w:t xml:space="preserve"> impact of the shock. </w:t>
      </w:r>
      <w:r w:rsidR="00000C66" w:rsidRPr="00844BD4">
        <w:t>J</w:t>
      </w:r>
      <w:r w:rsidR="0034021D" w:rsidRPr="00844BD4">
        <w:t xml:space="preserve">ust </w:t>
      </w:r>
      <w:r w:rsidR="00000C66" w:rsidRPr="00844BD4">
        <w:t>a few months after</w:t>
      </w:r>
      <w:r w:rsidR="0034021D" w:rsidRPr="00844BD4">
        <w:t xml:space="preserve"> the Japanese disaster, some reports were published assessing the detailed impacts of the disruption on the supply chain in the car industry </w:t>
      </w:r>
      <w:r w:rsidR="00A12E2E" w:rsidRPr="00844BD4">
        <w:t>all over</w:t>
      </w:r>
      <w:r w:rsidR="0034021D" w:rsidRPr="00844BD4">
        <w:t xml:space="preserve"> the world. In June 2011, </w:t>
      </w:r>
      <w:r w:rsidR="00DE0063">
        <w:fldChar w:fldCharType="begin"/>
      </w:r>
      <w:r w:rsidR="00DE0063">
        <w:instrText xml:space="preserve"> ADDIN ZOTERO_ITEM CSL_CITATION {"citationID":"290fk5jm85","properties":{"formattedCitation":"(Robinet, 2011)","plainCitation":"(Robinet, 2011)"},"citationItems":[{"id":2815,"uris":["http://zotero.org/groups/271383/items/IB4T5ZHG"],"uri":["http://zotero.org/groups/271383/items/IB4T5ZHG"],"itemData":{"id":2815,"type":"webpage","title":"Japan Disaster Output Impacts Update","URL":"http://www.oesa.org/Doc-Vault/Knowledge-Center/Archived-Docs/Japan-Earthquake-Information/IHS-Japan-Disaster-Output-Impact-Update-June-10.pdf","author":[{"family":"Robinet","given":"M."}],"issued":{"date-parts":[["2011"]]}}}],"schema":"https://github.com/citation-style-language/schema/raw/master/csl-citation.json"} </w:instrText>
      </w:r>
      <w:r w:rsidR="00DE0063">
        <w:fldChar w:fldCharType="separate"/>
      </w:r>
      <w:r w:rsidR="005B3396" w:rsidRPr="005B3396">
        <w:t>(Robinet, 2011)</w:t>
      </w:r>
      <w:r w:rsidR="00DE0063">
        <w:fldChar w:fldCharType="end"/>
      </w:r>
      <w:r w:rsidR="00467420" w:rsidRPr="00844BD4">
        <w:t xml:space="preserve"> </w:t>
      </w:r>
      <w:r w:rsidR="00E87EB6" w:rsidRPr="00844BD4">
        <w:t xml:space="preserve">quantified the reduction in the </w:t>
      </w:r>
      <w:r w:rsidR="00000C66" w:rsidRPr="00844BD4">
        <w:t>production</w:t>
      </w:r>
      <w:r w:rsidR="00E87EB6" w:rsidRPr="00844BD4">
        <w:t xml:space="preserve"> of Light Vehicles (LV)</w:t>
      </w:r>
      <w:r w:rsidR="0081436C">
        <w:t xml:space="preserve">, including </w:t>
      </w:r>
      <w:r w:rsidR="0081436C" w:rsidRPr="0081436C">
        <w:t>passenger cars and light commercial vans</w:t>
      </w:r>
      <w:r w:rsidR="0081436C">
        <w:t>,</w:t>
      </w:r>
      <w:r w:rsidR="00E87EB6" w:rsidRPr="00844BD4">
        <w:t xml:space="preserve"> due to the disruption in the supply</w:t>
      </w:r>
      <w:r w:rsidR="00517E72" w:rsidRPr="00844BD4">
        <w:t xml:space="preserve"> </w:t>
      </w:r>
      <w:r w:rsidR="00E87EB6" w:rsidRPr="00844BD4">
        <w:t xml:space="preserve">chain after the Japanese disaster for 129 facilities around the world between </w:t>
      </w:r>
      <w:r w:rsidR="00514CD6" w:rsidRPr="00844BD4">
        <w:t>11</w:t>
      </w:r>
      <w:r w:rsidR="00514CD6" w:rsidRPr="00844BD4">
        <w:rPr>
          <w:vertAlign w:val="superscript"/>
        </w:rPr>
        <w:t>th</w:t>
      </w:r>
      <w:r w:rsidR="00514CD6" w:rsidRPr="00844BD4">
        <w:t xml:space="preserve"> </w:t>
      </w:r>
      <w:r w:rsidR="00E87EB6" w:rsidRPr="00844BD4">
        <w:t xml:space="preserve">March </w:t>
      </w:r>
      <w:r w:rsidR="00514CD6" w:rsidRPr="00844BD4">
        <w:t>and 3</w:t>
      </w:r>
      <w:r w:rsidR="00514CD6" w:rsidRPr="00844BD4">
        <w:rPr>
          <w:vertAlign w:val="superscript"/>
        </w:rPr>
        <w:t>rd</w:t>
      </w:r>
      <w:r w:rsidR="00E87EB6" w:rsidRPr="00844BD4">
        <w:t xml:space="preserve"> </w:t>
      </w:r>
      <w:r w:rsidR="00514CD6" w:rsidRPr="00844BD4">
        <w:t>June</w:t>
      </w:r>
      <w:r w:rsidR="00E87EB6" w:rsidRPr="00844BD4">
        <w:t xml:space="preserve"> 2011.</w:t>
      </w:r>
      <w:r w:rsidR="00514CD6" w:rsidRPr="00844BD4">
        <w:rPr>
          <w:rStyle w:val="FootnoteReference"/>
        </w:rPr>
        <w:footnoteReference w:id="7"/>
      </w:r>
      <w:r w:rsidR="00FF18D0" w:rsidRPr="00844BD4">
        <w:t xml:space="preserve"> </w:t>
      </w:r>
      <w:r w:rsidR="00E87EB6" w:rsidRPr="00844BD4">
        <w:t xml:space="preserve">Starting </w:t>
      </w:r>
      <w:r w:rsidR="00693122" w:rsidRPr="00844BD4">
        <w:t xml:space="preserve">with </w:t>
      </w:r>
      <w:r w:rsidR="00E87EB6" w:rsidRPr="00844BD4">
        <w:t>th</w:t>
      </w:r>
      <w:r w:rsidR="00693122" w:rsidRPr="00844BD4">
        <w:t>e</w:t>
      </w:r>
      <w:r w:rsidR="00E87EB6" w:rsidRPr="00844BD4">
        <w:t>s</w:t>
      </w:r>
      <w:r w:rsidR="00693122" w:rsidRPr="00844BD4">
        <w:t>e</w:t>
      </w:r>
      <w:r w:rsidR="00E87EB6" w:rsidRPr="00844BD4">
        <w:t xml:space="preserve"> data, we have aggregated those reductions by facility at the country level (2</w:t>
      </w:r>
      <w:r w:rsidR="00E87EB6" w:rsidRPr="00844BD4">
        <w:rPr>
          <w:vertAlign w:val="superscript"/>
        </w:rPr>
        <w:t>nd</w:t>
      </w:r>
      <w:r w:rsidR="00E87EB6" w:rsidRPr="00844BD4">
        <w:t xml:space="preserve"> column of </w:t>
      </w:r>
      <w:r w:rsidR="00693122" w:rsidRPr="00844BD4">
        <w:t>T</w:t>
      </w:r>
      <w:r w:rsidR="00E87EB6" w:rsidRPr="00844BD4">
        <w:t xml:space="preserve">able </w:t>
      </w:r>
      <w:r w:rsidR="00003B37">
        <w:t>1</w:t>
      </w:r>
      <w:r w:rsidR="00E87EB6" w:rsidRPr="00844BD4">
        <w:t>) and we have divided these figures by</w:t>
      </w:r>
      <w:r w:rsidR="00194882" w:rsidRPr="00844BD4">
        <w:t xml:space="preserve"> the</w:t>
      </w:r>
      <w:r w:rsidR="00E87EB6" w:rsidRPr="00844BD4">
        <w:t xml:space="preserve"> total LV production of the year 2010 from the International Organization of Motor Vehicle Manufacturers </w:t>
      </w:r>
      <w:r w:rsidR="009C19BA">
        <w:fldChar w:fldCharType="begin"/>
      </w:r>
      <w:r w:rsidR="009C19BA">
        <w:instrText xml:space="preserve"> ADDIN ZOTERO_ITEM CSL_CITATION {"citationID":"rsv0qarce","properties":{"formattedCitation":"(OICA, 2012)","plainCitation":"(OICA, 2012)"},"citationItems":[{"id":2794,"uris":["http://zotero.org/groups/271383/items/5RSQSF9F"],"uri":["http://zotero.org/groups/271383/items/5RSQSF9F"],"itemData":{"id":2794,"type":"webpage","title":"Production Statistics. 2010 Statistics","URL":"http://oica.net/category/production-statistics/2010-statistics/","author":[{"family":"OICA","given":""}],"issued":{"date-parts":[["2012"]]}}}],"schema":"https://github.com/citation-style-language/schema/raw/master/csl-citation.json"} </w:instrText>
      </w:r>
      <w:r w:rsidR="009C19BA">
        <w:fldChar w:fldCharType="separate"/>
      </w:r>
      <w:r w:rsidR="005B3396" w:rsidRPr="005B3396">
        <w:t>(OICA, 2012)</w:t>
      </w:r>
      <w:r w:rsidR="009C19BA">
        <w:fldChar w:fldCharType="end"/>
      </w:r>
      <w:r w:rsidR="00E87EB6" w:rsidRPr="00844BD4">
        <w:t xml:space="preserve"> (</w:t>
      </w:r>
      <w:r w:rsidR="00000C66" w:rsidRPr="00844BD4">
        <w:t>4</w:t>
      </w:r>
      <w:r w:rsidR="00000C66" w:rsidRPr="00844BD4">
        <w:rPr>
          <w:vertAlign w:val="superscript"/>
        </w:rPr>
        <w:t>th</w:t>
      </w:r>
      <w:r w:rsidR="00E87EB6" w:rsidRPr="00844BD4">
        <w:t xml:space="preserve"> column of </w:t>
      </w:r>
      <w:r w:rsidR="00693122" w:rsidRPr="00844BD4">
        <w:t>T</w:t>
      </w:r>
      <w:r w:rsidR="00E87EB6" w:rsidRPr="00844BD4">
        <w:t xml:space="preserve">able </w:t>
      </w:r>
      <w:r w:rsidR="00003B37">
        <w:t>1</w:t>
      </w:r>
      <w:r w:rsidR="00E87EB6" w:rsidRPr="00844BD4">
        <w:t xml:space="preserve">), obtaining the change in the production of LV due to </w:t>
      </w:r>
      <w:r w:rsidR="00693122" w:rsidRPr="00844BD4">
        <w:t xml:space="preserve">the </w:t>
      </w:r>
      <w:r w:rsidR="00E87EB6" w:rsidRPr="00844BD4">
        <w:t>Japanese disaster (</w:t>
      </w:r>
      <w:r w:rsidR="00000C66" w:rsidRPr="00844BD4">
        <w:t>5</w:t>
      </w:r>
      <w:r w:rsidR="00E87EB6" w:rsidRPr="00844BD4">
        <w:rPr>
          <w:vertAlign w:val="superscript"/>
        </w:rPr>
        <w:t>th</w:t>
      </w:r>
      <w:r w:rsidR="00E87EB6" w:rsidRPr="00844BD4">
        <w:t xml:space="preserve"> column of </w:t>
      </w:r>
      <w:r w:rsidR="00693122" w:rsidRPr="00844BD4">
        <w:t>T</w:t>
      </w:r>
      <w:r w:rsidR="00E87EB6" w:rsidRPr="00844BD4">
        <w:t xml:space="preserve">able </w:t>
      </w:r>
      <w:r w:rsidR="00003B37">
        <w:t>1</w:t>
      </w:r>
      <w:r w:rsidR="00E87EB6" w:rsidRPr="00844BD4">
        <w:t xml:space="preserve">). Finally, for each country, we have calculated the reduction in the total output of the </w:t>
      </w:r>
      <w:r w:rsidR="00115C9D" w:rsidRPr="00844BD4">
        <w:t xml:space="preserve">TEI </w:t>
      </w:r>
      <w:r w:rsidR="00E87EB6" w:rsidRPr="00844BD4">
        <w:t xml:space="preserve">assuming that the reduction in the output of the whole </w:t>
      </w:r>
      <w:r w:rsidR="00115C9D" w:rsidRPr="00844BD4">
        <w:t xml:space="preserve">TEI </w:t>
      </w:r>
      <w:r w:rsidR="00E87EB6" w:rsidRPr="00844BD4">
        <w:t>was equal to that of the LV industry</w:t>
      </w:r>
      <w:r w:rsidR="00000C66" w:rsidRPr="00844BD4">
        <w:t xml:space="preserve"> (6</w:t>
      </w:r>
      <w:r w:rsidR="00E87EB6" w:rsidRPr="00844BD4">
        <w:rPr>
          <w:vertAlign w:val="superscript"/>
        </w:rPr>
        <w:t>th</w:t>
      </w:r>
      <w:r w:rsidR="00E87EB6" w:rsidRPr="00844BD4">
        <w:t xml:space="preserve"> column of </w:t>
      </w:r>
      <w:r w:rsidR="00693122" w:rsidRPr="00844BD4">
        <w:t>T</w:t>
      </w:r>
      <w:r w:rsidR="00E87EB6" w:rsidRPr="00844BD4">
        <w:t xml:space="preserve">able </w:t>
      </w:r>
      <w:r w:rsidR="00003B37">
        <w:t>1</w:t>
      </w:r>
      <w:r w:rsidR="00E87EB6" w:rsidRPr="00844BD4">
        <w:t>).</w:t>
      </w:r>
      <w:r w:rsidR="003E1DE7" w:rsidRPr="00844BD4">
        <w:rPr>
          <w:rStyle w:val="FootnoteReference"/>
        </w:rPr>
        <w:footnoteReference w:id="8"/>
      </w:r>
    </w:p>
    <w:p w:rsidR="00F73887" w:rsidRDefault="00DC0C66" w:rsidP="00CE33BD">
      <w:pPr>
        <w:spacing w:line="360" w:lineRule="auto"/>
        <w:ind w:firstLine="567"/>
        <w:jc w:val="both"/>
      </w:pPr>
      <w:r>
        <w:t>I</w:t>
      </w:r>
      <w:r w:rsidR="00BC1D4C">
        <w:t xml:space="preserve">n order to compute the impacts due to the disruption on the intermediate demand of the Japanese TEI, </w:t>
      </w:r>
      <w:r w:rsidR="00F73887" w:rsidRPr="00844BD4">
        <w:t>we have taken the reduction in the output of the Japanese TEI</w:t>
      </w:r>
      <w:r w:rsidR="00693122" w:rsidRPr="00844BD4">
        <w:t xml:space="preserve"> as exogenous</w:t>
      </w:r>
      <w:r w:rsidR="00F73887" w:rsidRPr="00844BD4">
        <w:t xml:space="preserve">. This would be represented by the term </w:t>
      </w:r>
      <w:r w:rsidR="00F73887" w:rsidRPr="00844BD4">
        <w:rPr>
          <w:position w:val="-12"/>
        </w:rPr>
        <w:object w:dxaOrig="480" w:dyaOrig="380">
          <v:shape id="_x0000_i1062" type="#_x0000_t75" style="width:24pt;height:18.75pt" o:ole="">
            <v:imagedata r:id="rId82" o:title=""/>
          </v:shape>
          <o:OLEObject Type="Embed" ProgID="Equation.3" ShapeID="_x0000_i1062" DrawAspect="Content" ObjectID="_1519029524" r:id="rId83"/>
        </w:object>
      </w:r>
      <w:r w:rsidR="00F73887" w:rsidRPr="00844BD4">
        <w:t xml:space="preserve"> in equation [10]. On the other hand, in order to overcome the limitations of the mixed MRIO model for capturing the impacts</w:t>
      </w:r>
      <w:r w:rsidR="00C558B9">
        <w:t xml:space="preserve"> of the disruption of the supply chain</w:t>
      </w:r>
      <w:r w:rsidR="00F73887" w:rsidRPr="00844BD4">
        <w:t>, we have also taken the actual reduction in the output of the TEI that was registered in other countries</w:t>
      </w:r>
      <w:r w:rsidR="00693122" w:rsidRPr="00844BD4">
        <w:t xml:space="preserve"> as exogenous</w:t>
      </w:r>
      <w:r w:rsidR="00F73887" w:rsidRPr="00844BD4">
        <w:t xml:space="preserve">. This would be represented by the term </w:t>
      </w:r>
      <w:r w:rsidR="00F73887" w:rsidRPr="00844BD4">
        <w:rPr>
          <w:position w:val="-10"/>
        </w:rPr>
        <w:object w:dxaOrig="440" w:dyaOrig="360">
          <v:shape id="_x0000_i1063" type="#_x0000_t75" style="width:21.75pt;height:18.75pt" o:ole="">
            <v:imagedata r:id="rId84" o:title=""/>
          </v:shape>
          <o:OLEObject Type="Embed" ProgID="Equation.3" ShapeID="_x0000_i1063" DrawAspect="Content" ObjectID="_1519029525" r:id="rId85"/>
        </w:object>
      </w:r>
      <w:r w:rsidR="00F73887" w:rsidRPr="00844BD4">
        <w:t xml:space="preserve"> in equation [11], but now the number of constrained sectors includes all the </w:t>
      </w:r>
      <w:r w:rsidR="00C558B9">
        <w:t xml:space="preserve">other </w:t>
      </w:r>
      <w:r w:rsidR="00F73887" w:rsidRPr="00844BD4">
        <w:t>countries in which the output of the TEI was affected by the disruption in the supply chain (see 5</w:t>
      </w:r>
      <w:r w:rsidR="00F73887" w:rsidRPr="00844BD4">
        <w:rPr>
          <w:vertAlign w:val="superscript"/>
        </w:rPr>
        <w:t>th</w:t>
      </w:r>
      <w:r w:rsidR="00F73887" w:rsidRPr="00844BD4">
        <w:t xml:space="preserve"> column of </w:t>
      </w:r>
      <w:r w:rsidR="00EF5AA4" w:rsidRPr="00844BD4">
        <w:t>T</w:t>
      </w:r>
      <w:r w:rsidR="00F73887" w:rsidRPr="00844BD4">
        <w:t xml:space="preserve">able </w:t>
      </w:r>
      <w:r w:rsidR="00003B37">
        <w:t>1</w:t>
      </w:r>
      <w:r w:rsidR="00F73887" w:rsidRPr="00844BD4">
        <w:t>).</w:t>
      </w:r>
    </w:p>
    <w:p w:rsidR="00236D5B" w:rsidRDefault="00236D5B" w:rsidP="00CE33BD">
      <w:pPr>
        <w:spacing w:line="360" w:lineRule="auto"/>
        <w:jc w:val="both"/>
      </w:pPr>
    </w:p>
    <w:p w:rsidR="00003B37" w:rsidRPr="00844BD4" w:rsidRDefault="00003B37" w:rsidP="00CE33BD">
      <w:pPr>
        <w:spacing w:line="360" w:lineRule="auto"/>
        <w:jc w:val="center"/>
      </w:pPr>
      <w:r>
        <w:t>***INSERT Table 1 ABOUT HERE***</w:t>
      </w:r>
    </w:p>
    <w:p w:rsidR="00003B37" w:rsidRPr="00CE33BD" w:rsidRDefault="00003B37" w:rsidP="00CE33BD">
      <w:pPr>
        <w:spacing w:line="360" w:lineRule="auto"/>
        <w:jc w:val="both"/>
      </w:pPr>
    </w:p>
    <w:p w:rsidR="00954931" w:rsidRPr="00003B37" w:rsidRDefault="00954931" w:rsidP="00CE33BD">
      <w:pPr>
        <w:spacing w:line="360" w:lineRule="auto"/>
        <w:jc w:val="both"/>
      </w:pPr>
    </w:p>
    <w:p w:rsidR="00C754DD" w:rsidRPr="00844BD4" w:rsidRDefault="00405C37" w:rsidP="00CE33BD">
      <w:pPr>
        <w:pStyle w:val="Heading1"/>
        <w:spacing w:before="0" w:after="0" w:line="360" w:lineRule="auto"/>
        <w:rPr>
          <w:rFonts w:cs="Times New Roman"/>
          <w:szCs w:val="24"/>
          <w:lang w:val="en-US"/>
        </w:rPr>
      </w:pPr>
      <w:r w:rsidRPr="00844BD4">
        <w:rPr>
          <w:rFonts w:cs="Times New Roman"/>
          <w:szCs w:val="24"/>
          <w:lang w:val="en-US"/>
        </w:rPr>
        <w:t>3</w:t>
      </w:r>
      <w:r w:rsidR="00C754DD" w:rsidRPr="00844BD4">
        <w:rPr>
          <w:rFonts w:cs="Times New Roman"/>
          <w:szCs w:val="24"/>
          <w:lang w:val="en-US"/>
        </w:rPr>
        <w:t>. Results</w:t>
      </w:r>
    </w:p>
    <w:p w:rsidR="00003B37" w:rsidRDefault="00003B37" w:rsidP="00CE33BD">
      <w:pPr>
        <w:spacing w:line="360" w:lineRule="auto"/>
        <w:jc w:val="both"/>
        <w:rPr>
          <w:lang w:val="en-US"/>
        </w:rPr>
      </w:pPr>
    </w:p>
    <w:p w:rsidR="00003B37" w:rsidRDefault="00C754DD" w:rsidP="00CE33BD">
      <w:pPr>
        <w:spacing w:line="360" w:lineRule="auto"/>
        <w:jc w:val="both"/>
        <w:rPr>
          <w:lang w:val="en-US"/>
        </w:rPr>
      </w:pPr>
      <w:r w:rsidRPr="00844BD4">
        <w:rPr>
          <w:lang w:val="en-US"/>
        </w:rPr>
        <w:t xml:space="preserve">As a consequence of the catastrophic events that struck Japan </w:t>
      </w:r>
      <w:r w:rsidR="00026DA9" w:rsidRPr="00844BD4">
        <w:rPr>
          <w:lang w:val="en-US"/>
        </w:rPr>
        <w:t>i</w:t>
      </w:r>
      <w:r w:rsidRPr="00844BD4">
        <w:rPr>
          <w:lang w:val="en-US"/>
        </w:rPr>
        <w:t xml:space="preserve">n March 2011, the </w:t>
      </w:r>
      <w:r w:rsidR="003E1DE7" w:rsidRPr="00844BD4">
        <w:rPr>
          <w:lang w:val="en-US"/>
        </w:rPr>
        <w:t xml:space="preserve">Japanese </w:t>
      </w:r>
      <w:r w:rsidR="00115C9D" w:rsidRPr="00844BD4">
        <w:t xml:space="preserve">TEI </w:t>
      </w:r>
      <w:r w:rsidR="004C2C26" w:rsidRPr="00844BD4">
        <w:rPr>
          <w:lang w:val="en-US"/>
        </w:rPr>
        <w:t>reduced it</w:t>
      </w:r>
      <w:r w:rsidR="00CB19AB" w:rsidRPr="00844BD4">
        <w:rPr>
          <w:lang w:val="en-US"/>
        </w:rPr>
        <w:t>s</w:t>
      </w:r>
      <w:r w:rsidR="004C2C26" w:rsidRPr="00844BD4">
        <w:rPr>
          <w:lang w:val="en-US"/>
        </w:rPr>
        <w:t xml:space="preserve"> output by </w:t>
      </w:r>
      <w:r w:rsidR="00B87B5A" w:rsidRPr="00844BD4">
        <w:rPr>
          <w:lang w:val="en-US"/>
        </w:rPr>
        <w:t>4.7%</w:t>
      </w:r>
      <w:r w:rsidR="004C2C26" w:rsidRPr="00844BD4">
        <w:rPr>
          <w:lang w:val="en-US"/>
        </w:rPr>
        <w:t xml:space="preserve"> (column</w:t>
      </w:r>
      <w:r w:rsidR="00C558B9">
        <w:rPr>
          <w:lang w:val="en-US"/>
        </w:rPr>
        <w:t xml:space="preserve"> 7</w:t>
      </w:r>
      <w:r w:rsidR="004C2C26" w:rsidRPr="00844BD4">
        <w:rPr>
          <w:lang w:val="en-US"/>
        </w:rPr>
        <w:t xml:space="preserve"> of Table</w:t>
      </w:r>
      <w:r w:rsidR="00026DA9" w:rsidRPr="00844BD4">
        <w:rPr>
          <w:lang w:val="en-US"/>
        </w:rPr>
        <w:t xml:space="preserve"> </w:t>
      </w:r>
      <w:r w:rsidR="00003B37">
        <w:rPr>
          <w:lang w:val="en-US"/>
        </w:rPr>
        <w:t>1</w:t>
      </w:r>
      <w:r w:rsidR="004C2C26" w:rsidRPr="00844BD4">
        <w:rPr>
          <w:lang w:val="en-US"/>
        </w:rPr>
        <w:t xml:space="preserve">), causing a reduction in the value added of that sector of </w:t>
      </w:r>
      <w:r w:rsidR="00D54F1A" w:rsidRPr="00844BD4">
        <w:rPr>
          <w:lang w:val="en-US"/>
        </w:rPr>
        <w:t>US$</w:t>
      </w:r>
      <w:r w:rsidR="007722AE">
        <w:rPr>
          <w:lang w:val="en-US"/>
        </w:rPr>
        <w:t>25</w:t>
      </w:r>
      <w:r w:rsidR="004C2C26" w:rsidRPr="00844BD4">
        <w:rPr>
          <w:lang w:val="en-US"/>
        </w:rPr>
        <w:t xml:space="preserve"> billion</w:t>
      </w:r>
      <w:r w:rsidR="00165DB9" w:rsidRPr="00844BD4">
        <w:rPr>
          <w:lang w:val="en-US"/>
        </w:rPr>
        <w:t xml:space="preserve"> (column </w:t>
      </w:r>
      <w:r w:rsidR="00C558B9">
        <w:rPr>
          <w:lang w:val="en-US"/>
        </w:rPr>
        <w:t xml:space="preserve">2 </w:t>
      </w:r>
      <w:r w:rsidR="00165DB9" w:rsidRPr="00844BD4">
        <w:rPr>
          <w:lang w:val="en-US"/>
        </w:rPr>
        <w:t xml:space="preserve">of Table </w:t>
      </w:r>
      <w:r w:rsidR="00003B37">
        <w:rPr>
          <w:lang w:val="en-US"/>
        </w:rPr>
        <w:t>2</w:t>
      </w:r>
      <w:r w:rsidR="00E8009F" w:rsidRPr="00844BD4">
        <w:rPr>
          <w:lang w:val="en-US"/>
        </w:rPr>
        <w:t>)</w:t>
      </w:r>
      <w:r w:rsidR="004C2C26" w:rsidRPr="00844BD4">
        <w:rPr>
          <w:lang w:val="en-US"/>
        </w:rPr>
        <w:t xml:space="preserve">. This event </w:t>
      </w:r>
      <w:r w:rsidR="00026DA9" w:rsidRPr="00844BD4">
        <w:rPr>
          <w:lang w:val="en-US"/>
        </w:rPr>
        <w:t xml:space="preserve">also </w:t>
      </w:r>
      <w:r w:rsidR="004C2C26" w:rsidRPr="00844BD4">
        <w:rPr>
          <w:lang w:val="en-US"/>
        </w:rPr>
        <w:t>had consequence</w:t>
      </w:r>
      <w:r w:rsidR="00522B84" w:rsidRPr="00844BD4">
        <w:rPr>
          <w:lang w:val="en-US"/>
        </w:rPr>
        <w:t>s</w:t>
      </w:r>
      <w:r w:rsidR="004C2C26" w:rsidRPr="00844BD4">
        <w:rPr>
          <w:lang w:val="en-US"/>
        </w:rPr>
        <w:t xml:space="preserve"> </w:t>
      </w:r>
      <w:r w:rsidR="00026DA9" w:rsidRPr="00844BD4">
        <w:rPr>
          <w:lang w:val="en-US"/>
        </w:rPr>
        <w:t xml:space="preserve">for </w:t>
      </w:r>
      <w:r w:rsidR="004C2C26" w:rsidRPr="00844BD4">
        <w:rPr>
          <w:lang w:val="en-US"/>
        </w:rPr>
        <w:t xml:space="preserve">the </w:t>
      </w:r>
      <w:r w:rsidR="00E03679" w:rsidRPr="00844BD4">
        <w:rPr>
          <w:lang w:val="en-US"/>
        </w:rPr>
        <w:t xml:space="preserve">different steps of the </w:t>
      </w:r>
      <w:r w:rsidRPr="00844BD4">
        <w:rPr>
          <w:lang w:val="en-US"/>
        </w:rPr>
        <w:t>supply</w:t>
      </w:r>
      <w:r w:rsidR="00501B9B" w:rsidRPr="00844BD4">
        <w:rPr>
          <w:lang w:val="en-US"/>
        </w:rPr>
        <w:t xml:space="preserve"> </w:t>
      </w:r>
      <w:r w:rsidRPr="00844BD4">
        <w:rPr>
          <w:lang w:val="en-US"/>
        </w:rPr>
        <w:t xml:space="preserve">chain of the </w:t>
      </w:r>
      <w:r w:rsidR="00F77FA2" w:rsidRPr="00844BD4">
        <w:rPr>
          <w:lang w:val="en-US"/>
        </w:rPr>
        <w:t>TEI</w:t>
      </w:r>
      <w:r w:rsidRPr="00844BD4">
        <w:rPr>
          <w:lang w:val="en-US"/>
        </w:rPr>
        <w:t xml:space="preserve"> all over the world</w:t>
      </w:r>
      <w:r w:rsidR="00522B84" w:rsidRPr="00844BD4">
        <w:rPr>
          <w:lang w:val="en-US"/>
        </w:rPr>
        <w:t>, generating additiona</w:t>
      </w:r>
      <w:r w:rsidR="00165DB9" w:rsidRPr="00844BD4">
        <w:rPr>
          <w:lang w:val="en-US"/>
        </w:rPr>
        <w:t xml:space="preserve">l </w:t>
      </w:r>
      <w:r w:rsidR="00026DA9" w:rsidRPr="00844BD4">
        <w:rPr>
          <w:lang w:val="en-US"/>
        </w:rPr>
        <w:t xml:space="preserve">losses of </w:t>
      </w:r>
      <w:r w:rsidR="00D54F1A" w:rsidRPr="00844BD4">
        <w:rPr>
          <w:lang w:val="en-US"/>
        </w:rPr>
        <w:t>US$</w:t>
      </w:r>
      <w:r w:rsidR="007722AE">
        <w:rPr>
          <w:lang w:val="en-US"/>
        </w:rPr>
        <w:t>11</w:t>
      </w:r>
      <w:r w:rsidR="00C558B9">
        <w:rPr>
          <w:lang w:val="en-US"/>
        </w:rPr>
        <w:t>4</w:t>
      </w:r>
      <w:r w:rsidR="005E4B76">
        <w:rPr>
          <w:lang w:val="en-US"/>
        </w:rPr>
        <w:t xml:space="preserve"> </w:t>
      </w:r>
      <w:r w:rsidR="00165DB9" w:rsidRPr="00844BD4">
        <w:rPr>
          <w:lang w:val="en-US"/>
        </w:rPr>
        <w:t xml:space="preserve">billion (Table </w:t>
      </w:r>
      <w:r w:rsidR="00003B37">
        <w:rPr>
          <w:lang w:val="en-US"/>
        </w:rPr>
        <w:t>2</w:t>
      </w:r>
      <w:r w:rsidR="00522B84" w:rsidRPr="00844BD4">
        <w:rPr>
          <w:lang w:val="en-US"/>
        </w:rPr>
        <w:t>, column</w:t>
      </w:r>
      <w:r w:rsidR="00D11BF0">
        <w:rPr>
          <w:lang w:val="en-US"/>
        </w:rPr>
        <w:t>s 3 to 7</w:t>
      </w:r>
      <w:r w:rsidR="00522B84" w:rsidRPr="00844BD4">
        <w:rPr>
          <w:lang w:val="en-US"/>
        </w:rPr>
        <w:t xml:space="preserve">). Thus, the total reduction in the global value added </w:t>
      </w:r>
      <w:r w:rsidR="00875561" w:rsidRPr="00844BD4">
        <w:rPr>
          <w:lang w:val="en-US"/>
        </w:rPr>
        <w:t>totaled</w:t>
      </w:r>
      <w:r w:rsidR="00522B84" w:rsidRPr="00844BD4">
        <w:rPr>
          <w:lang w:val="en-US"/>
        </w:rPr>
        <w:t xml:space="preserve"> </w:t>
      </w:r>
      <w:r w:rsidR="00D54F1A" w:rsidRPr="00844BD4">
        <w:rPr>
          <w:lang w:val="en-US"/>
        </w:rPr>
        <w:t>US$</w:t>
      </w:r>
      <w:r w:rsidR="007722AE">
        <w:rPr>
          <w:lang w:val="en-US"/>
        </w:rPr>
        <w:t>13</w:t>
      </w:r>
      <w:r w:rsidR="00C558B9">
        <w:rPr>
          <w:lang w:val="en-US"/>
        </w:rPr>
        <w:t>9</w:t>
      </w:r>
      <w:r w:rsidR="00522B84" w:rsidRPr="00844BD4">
        <w:rPr>
          <w:lang w:val="en-US"/>
        </w:rPr>
        <w:t xml:space="preserve"> billion</w:t>
      </w:r>
      <w:r w:rsidR="004B0518" w:rsidRPr="00844BD4">
        <w:rPr>
          <w:lang w:val="en-US"/>
        </w:rPr>
        <w:t xml:space="preserve"> </w:t>
      </w:r>
      <w:r w:rsidR="00522B84" w:rsidRPr="00844BD4">
        <w:rPr>
          <w:lang w:val="en-US"/>
        </w:rPr>
        <w:t xml:space="preserve">(Table </w:t>
      </w:r>
      <w:r w:rsidR="00003B37">
        <w:rPr>
          <w:lang w:val="en-US"/>
        </w:rPr>
        <w:t>2</w:t>
      </w:r>
      <w:r w:rsidR="00522B84" w:rsidRPr="00844BD4">
        <w:rPr>
          <w:lang w:val="en-US"/>
        </w:rPr>
        <w:t>, column</w:t>
      </w:r>
      <w:r w:rsidR="00C558B9">
        <w:rPr>
          <w:lang w:val="en-US"/>
        </w:rPr>
        <w:t xml:space="preserve"> </w:t>
      </w:r>
      <w:r w:rsidR="00D11BF0">
        <w:rPr>
          <w:lang w:val="en-US"/>
        </w:rPr>
        <w:t>8</w:t>
      </w:r>
      <w:r w:rsidR="00522B84" w:rsidRPr="00844BD4">
        <w:rPr>
          <w:lang w:val="en-US"/>
        </w:rPr>
        <w:t>)</w:t>
      </w:r>
      <w:r w:rsidR="004B0518" w:rsidRPr="00844BD4">
        <w:rPr>
          <w:lang w:val="en-US"/>
        </w:rPr>
        <w:t>, equivalent to 0.2</w:t>
      </w:r>
      <w:r w:rsidR="00C558B9">
        <w:rPr>
          <w:lang w:val="en-US"/>
        </w:rPr>
        <w:t>3</w:t>
      </w:r>
      <w:r w:rsidR="004B0518" w:rsidRPr="00844BD4">
        <w:rPr>
          <w:lang w:val="en-US"/>
        </w:rPr>
        <w:t>% of world's value added</w:t>
      </w:r>
      <w:r w:rsidR="007722AE">
        <w:rPr>
          <w:lang w:val="en-US"/>
        </w:rPr>
        <w:t xml:space="preserve"> in 2010</w:t>
      </w:r>
      <w:r w:rsidR="00522B84" w:rsidRPr="00844BD4">
        <w:rPr>
          <w:lang w:val="en-US"/>
        </w:rPr>
        <w:t>.</w:t>
      </w:r>
    </w:p>
    <w:p w:rsidR="00003B37" w:rsidRDefault="00003B37" w:rsidP="00CE33BD">
      <w:pPr>
        <w:spacing w:line="360" w:lineRule="auto"/>
        <w:jc w:val="both"/>
        <w:rPr>
          <w:lang w:val="en-US"/>
        </w:rPr>
      </w:pPr>
    </w:p>
    <w:p w:rsidR="00003B37" w:rsidRDefault="00003B37" w:rsidP="00CE33BD">
      <w:pPr>
        <w:spacing w:line="360" w:lineRule="auto"/>
        <w:jc w:val="center"/>
        <w:rPr>
          <w:lang w:val="en-US"/>
        </w:rPr>
      </w:pPr>
      <w:r>
        <w:rPr>
          <w:lang w:val="en-US"/>
        </w:rPr>
        <w:t>***INSERT Table 2 ABOUT HERE***</w:t>
      </w:r>
    </w:p>
    <w:p w:rsidR="00522B84" w:rsidRPr="00844BD4" w:rsidRDefault="004B0518" w:rsidP="00CE33BD">
      <w:pPr>
        <w:spacing w:line="360" w:lineRule="auto"/>
        <w:jc w:val="both"/>
        <w:rPr>
          <w:lang w:val="en-US"/>
        </w:rPr>
      </w:pPr>
      <w:r w:rsidRPr="00844BD4">
        <w:rPr>
          <w:lang w:val="en-US"/>
        </w:rPr>
        <w:t xml:space="preserve"> </w:t>
      </w:r>
    </w:p>
    <w:p w:rsidR="004B0518" w:rsidRPr="00844BD4" w:rsidRDefault="004B0518" w:rsidP="00CE33BD">
      <w:pPr>
        <w:spacing w:line="360" w:lineRule="auto"/>
        <w:jc w:val="both"/>
      </w:pPr>
      <w:r w:rsidRPr="00844BD4">
        <w:t xml:space="preserve">All the regions analyzed suffered negative effects in terms of value added. In particular, Japan absorbed </w:t>
      </w:r>
      <w:r w:rsidR="007722AE">
        <w:t>39.</w:t>
      </w:r>
      <w:r w:rsidR="00C558B9">
        <w:t>5</w:t>
      </w:r>
      <w:r w:rsidRPr="00844BD4">
        <w:t xml:space="preserve">% of the total impact, with a reduction of the value added of </w:t>
      </w:r>
      <w:r w:rsidR="00D54F1A" w:rsidRPr="00844BD4">
        <w:t>US$</w:t>
      </w:r>
      <w:r w:rsidR="00C558B9">
        <w:t>54.9</w:t>
      </w:r>
      <w:r w:rsidRPr="00844BD4">
        <w:t xml:space="preserve"> billion (</w:t>
      </w:r>
      <w:r w:rsidR="00BE450E">
        <w:t>-1</w:t>
      </w:r>
      <w:r w:rsidRPr="00844BD4">
        <w:t xml:space="preserve">%). </w:t>
      </w:r>
      <w:r w:rsidR="00AF60BA" w:rsidRPr="00844BD4">
        <w:t>Excluding Japan, the United States was the country with the largest reduction in value added (</w:t>
      </w:r>
      <w:r w:rsidR="00D54F1A" w:rsidRPr="00844BD4">
        <w:t>US$</w:t>
      </w:r>
      <w:r w:rsidR="00C558B9">
        <w:t>35.1</w:t>
      </w:r>
      <w:r w:rsidR="00AF60BA" w:rsidRPr="00844BD4">
        <w:t xml:space="preserve"> billion and </w:t>
      </w:r>
      <w:r w:rsidR="00BE450E">
        <w:t>25.</w:t>
      </w:r>
      <w:r w:rsidR="00C558B9">
        <w:t>2</w:t>
      </w:r>
      <w:r w:rsidR="00AF60BA" w:rsidRPr="00844BD4">
        <w:t xml:space="preserve">% of total losses). </w:t>
      </w:r>
      <w:r w:rsidR="00B87B5A" w:rsidRPr="00844BD4">
        <w:t>China</w:t>
      </w:r>
      <w:r w:rsidRPr="00844BD4">
        <w:t xml:space="preserve"> was also </w:t>
      </w:r>
      <w:r w:rsidR="00026DA9" w:rsidRPr="00844BD4">
        <w:t xml:space="preserve">seriously </w:t>
      </w:r>
      <w:r w:rsidRPr="00844BD4">
        <w:t xml:space="preserve">affected by the disruption in the supply-production chain, with an aggregated reduction in the total value added of </w:t>
      </w:r>
      <w:r w:rsidR="00D54F1A" w:rsidRPr="00844BD4">
        <w:t>US$</w:t>
      </w:r>
      <w:r w:rsidR="00C558B9">
        <w:t>11.1</w:t>
      </w:r>
      <w:r w:rsidRPr="00844BD4">
        <w:t xml:space="preserve"> billion (</w:t>
      </w:r>
      <w:r w:rsidR="00C558B9">
        <w:t>8</w:t>
      </w:r>
      <w:r w:rsidRPr="00844BD4">
        <w:t xml:space="preserve">% of the total losses). It is also worth pointing out the reduction in the value added of </w:t>
      </w:r>
      <w:r w:rsidR="00B87B5A" w:rsidRPr="00844BD4">
        <w:t xml:space="preserve">the EU </w:t>
      </w:r>
      <w:r w:rsidRPr="00844BD4">
        <w:t>(</w:t>
      </w:r>
      <w:r w:rsidR="00D54F1A" w:rsidRPr="00844BD4">
        <w:t>US$</w:t>
      </w:r>
      <w:r w:rsidR="00C558B9">
        <w:t>10.4</w:t>
      </w:r>
      <w:r w:rsidRPr="00844BD4">
        <w:t xml:space="preserve"> billion) and Canada (</w:t>
      </w:r>
      <w:r w:rsidR="00D54F1A" w:rsidRPr="00844BD4">
        <w:t>US$</w:t>
      </w:r>
      <w:r w:rsidR="00C558B9">
        <w:t>10.1</w:t>
      </w:r>
      <w:r w:rsidRPr="00844BD4">
        <w:t xml:space="preserve"> billion). </w:t>
      </w:r>
      <w:r w:rsidR="00B87B5A" w:rsidRPr="00844BD4">
        <w:t xml:space="preserve">Within the EU, </w:t>
      </w:r>
      <w:r w:rsidR="00026DA9" w:rsidRPr="00844BD4">
        <w:t xml:space="preserve">the </w:t>
      </w:r>
      <w:r w:rsidR="00B87B5A" w:rsidRPr="00844BD4">
        <w:t>United Kingdom (</w:t>
      </w:r>
      <w:r w:rsidR="00D54F1A" w:rsidRPr="00844BD4">
        <w:t>US$</w:t>
      </w:r>
      <w:r w:rsidR="00BE450E">
        <w:t>4.3</w:t>
      </w:r>
      <w:r w:rsidR="00B87B5A" w:rsidRPr="00844BD4">
        <w:t xml:space="preserve"> billion), Germany (</w:t>
      </w:r>
      <w:r w:rsidR="00D54F1A" w:rsidRPr="00844BD4">
        <w:t>US$</w:t>
      </w:r>
      <w:r w:rsidR="00B87B5A" w:rsidRPr="00844BD4">
        <w:t>1.5 billion) and France (</w:t>
      </w:r>
      <w:r w:rsidR="00D54F1A" w:rsidRPr="00844BD4">
        <w:t>US$</w:t>
      </w:r>
      <w:r w:rsidR="009B05F4">
        <w:t>1.5</w:t>
      </w:r>
      <w:r w:rsidR="00B87B5A" w:rsidRPr="00844BD4">
        <w:t xml:space="preserve"> billion)</w:t>
      </w:r>
      <w:r w:rsidR="00B87B5A" w:rsidRPr="00D90C0B">
        <w:t xml:space="preserve"> </w:t>
      </w:r>
      <w:r w:rsidR="00B87B5A" w:rsidRPr="00844BD4">
        <w:t xml:space="preserve">were the countries with the largest value added losses. </w:t>
      </w:r>
      <w:r w:rsidRPr="00844BD4">
        <w:t xml:space="preserve">In relative terms, apart from Japan, </w:t>
      </w:r>
      <w:r w:rsidR="00BE450E">
        <w:t>Canada</w:t>
      </w:r>
      <w:r w:rsidR="00BE450E" w:rsidRPr="00844BD4">
        <w:t xml:space="preserve"> </w:t>
      </w:r>
      <w:r w:rsidRPr="00844BD4">
        <w:t>suffered the largest drop in the value added (</w:t>
      </w:r>
      <w:r w:rsidR="00BE450E">
        <w:t>-0.69</w:t>
      </w:r>
      <w:r w:rsidRPr="00844BD4">
        <w:t xml:space="preserve">%), followed by </w:t>
      </w:r>
      <w:r w:rsidR="00BE450E">
        <w:t>Indonesia</w:t>
      </w:r>
      <w:r w:rsidR="00BE450E" w:rsidRPr="00844BD4">
        <w:t xml:space="preserve"> </w:t>
      </w:r>
      <w:r w:rsidRPr="00844BD4">
        <w:t>(</w:t>
      </w:r>
      <w:r w:rsidR="00BE450E">
        <w:t>-0.4</w:t>
      </w:r>
      <w:r w:rsidRPr="00844BD4">
        <w:t xml:space="preserve">%), </w:t>
      </w:r>
      <w:r w:rsidR="00026DA9" w:rsidRPr="00844BD4">
        <w:t xml:space="preserve">the </w:t>
      </w:r>
      <w:r w:rsidR="00B87B5A" w:rsidRPr="00844BD4">
        <w:t xml:space="preserve">United States </w:t>
      </w:r>
      <w:r w:rsidR="00B87B5A" w:rsidRPr="00D90C0B">
        <w:t>(-</w:t>
      </w:r>
      <w:r w:rsidR="00BE450E">
        <w:t>0.24</w:t>
      </w:r>
      <w:r w:rsidR="00B87B5A" w:rsidRPr="00844BD4">
        <w:t>%),</w:t>
      </w:r>
      <w:r w:rsidR="00BE450E" w:rsidRPr="00BE450E">
        <w:t xml:space="preserve"> </w:t>
      </w:r>
      <w:r w:rsidR="00BE450E" w:rsidRPr="00844BD4">
        <w:t>the United Kingdom (</w:t>
      </w:r>
      <w:r w:rsidR="00BE450E">
        <w:t>-0.21</w:t>
      </w:r>
      <w:r w:rsidR="00BE450E" w:rsidRPr="00844BD4">
        <w:t>%),</w:t>
      </w:r>
      <w:r w:rsidR="00B87B5A" w:rsidRPr="00844BD4">
        <w:t xml:space="preserve"> </w:t>
      </w:r>
      <w:r w:rsidRPr="00844BD4">
        <w:t xml:space="preserve">Australia </w:t>
      </w:r>
      <w:r w:rsidRPr="00D90C0B">
        <w:t>(-</w:t>
      </w:r>
      <w:r w:rsidR="00BE450E">
        <w:t>0.18%</w:t>
      </w:r>
      <w:r w:rsidRPr="00844BD4">
        <w:t>), China (</w:t>
      </w:r>
      <w:r w:rsidR="00BE450E">
        <w:t>-0.18</w:t>
      </w:r>
      <w:r w:rsidRPr="00844BD4">
        <w:t>%),</w:t>
      </w:r>
      <w:r w:rsidR="00B87B5A" w:rsidRPr="00844BD4">
        <w:t xml:space="preserve"> </w:t>
      </w:r>
      <w:r w:rsidRPr="00844BD4">
        <w:t>Mexico (</w:t>
      </w:r>
      <w:r w:rsidR="00BE450E">
        <w:t>-0.1</w:t>
      </w:r>
      <w:r w:rsidR="009B05F4">
        <w:t>6</w:t>
      </w:r>
      <w:r w:rsidRPr="00844BD4">
        <w:t>%)</w:t>
      </w:r>
      <w:r w:rsidR="00B87B5A" w:rsidRPr="00844BD4">
        <w:t xml:space="preserve"> and</w:t>
      </w:r>
      <w:r w:rsidRPr="00844BD4">
        <w:t xml:space="preserve"> Taiwan (</w:t>
      </w:r>
      <w:r w:rsidR="009B05F4">
        <w:t>-0.16</w:t>
      </w:r>
      <w:r w:rsidRPr="00844BD4">
        <w:t>%)</w:t>
      </w:r>
      <w:r w:rsidR="00EF09BB">
        <w:t>.</w:t>
      </w:r>
    </w:p>
    <w:p w:rsidR="004C2C26" w:rsidRDefault="00165DB9" w:rsidP="00CE33BD">
      <w:pPr>
        <w:spacing w:line="360" w:lineRule="auto"/>
        <w:ind w:firstLine="567"/>
        <w:jc w:val="both"/>
        <w:rPr>
          <w:lang w:val="en-US"/>
        </w:rPr>
      </w:pPr>
      <w:r w:rsidRPr="00844BD4">
        <w:rPr>
          <w:lang w:val="en-US"/>
        </w:rPr>
        <w:t>C</w:t>
      </w:r>
      <w:r w:rsidR="00E8009F" w:rsidRPr="00844BD4">
        <w:rPr>
          <w:lang w:val="en-US"/>
        </w:rPr>
        <w:t>olumns 3</w:t>
      </w:r>
      <w:r w:rsidR="00F77FA2" w:rsidRPr="00844BD4">
        <w:rPr>
          <w:lang w:val="en-US"/>
        </w:rPr>
        <w:t xml:space="preserve"> </w:t>
      </w:r>
      <w:r w:rsidR="00E8009F" w:rsidRPr="00844BD4">
        <w:rPr>
          <w:lang w:val="en-US"/>
        </w:rPr>
        <w:t>to 7</w:t>
      </w:r>
      <w:r w:rsidR="00F77FA2" w:rsidRPr="00844BD4">
        <w:rPr>
          <w:lang w:val="en-US"/>
        </w:rPr>
        <w:t xml:space="preserve"> </w:t>
      </w:r>
      <w:r w:rsidR="00E8009F" w:rsidRPr="00844BD4">
        <w:rPr>
          <w:lang w:val="en-US"/>
        </w:rPr>
        <w:t xml:space="preserve">of </w:t>
      </w:r>
      <w:r w:rsidRPr="00844BD4">
        <w:rPr>
          <w:lang w:val="en-US"/>
        </w:rPr>
        <w:t xml:space="preserve">Table </w:t>
      </w:r>
      <w:r w:rsidR="00EF09BB">
        <w:rPr>
          <w:lang w:val="en-US"/>
        </w:rPr>
        <w:t>2</w:t>
      </w:r>
      <w:r w:rsidRPr="00844BD4">
        <w:rPr>
          <w:lang w:val="en-US"/>
        </w:rPr>
        <w:t xml:space="preserve"> </w:t>
      </w:r>
      <w:r w:rsidR="00E03679" w:rsidRPr="00844BD4">
        <w:rPr>
          <w:lang w:val="en-US"/>
        </w:rPr>
        <w:t xml:space="preserve">show the impacts </w:t>
      </w:r>
      <w:r w:rsidR="00026DA9" w:rsidRPr="00844BD4">
        <w:rPr>
          <w:lang w:val="en-US"/>
        </w:rPr>
        <w:t xml:space="preserve">on </w:t>
      </w:r>
      <w:r w:rsidR="00E03679" w:rsidRPr="00844BD4">
        <w:rPr>
          <w:lang w:val="en-US"/>
        </w:rPr>
        <w:t xml:space="preserve">the value added of the different countries according to the step of the </w:t>
      </w:r>
      <w:r w:rsidR="00F77FA2" w:rsidRPr="00844BD4">
        <w:rPr>
          <w:lang w:val="en-US"/>
        </w:rPr>
        <w:t>supply chain</w:t>
      </w:r>
      <w:r w:rsidR="00E03679" w:rsidRPr="00844BD4">
        <w:rPr>
          <w:lang w:val="en-US"/>
        </w:rPr>
        <w:t xml:space="preserve"> in which they were generated.</w:t>
      </w:r>
      <w:r w:rsidR="00522B84" w:rsidRPr="00844BD4">
        <w:rPr>
          <w:lang w:val="en-US"/>
        </w:rPr>
        <w:t xml:space="preserve"> </w:t>
      </w:r>
      <w:r w:rsidR="009B05F4">
        <w:rPr>
          <w:lang w:val="en-US"/>
        </w:rPr>
        <w:t>On the one hand</w:t>
      </w:r>
      <w:r w:rsidR="00E03679" w:rsidRPr="00844BD4">
        <w:rPr>
          <w:lang w:val="en-US"/>
        </w:rPr>
        <w:t xml:space="preserve">, </w:t>
      </w:r>
      <w:r w:rsidR="00C754DD" w:rsidRPr="00844BD4">
        <w:rPr>
          <w:lang w:val="en-US"/>
        </w:rPr>
        <w:t xml:space="preserve">many companies </w:t>
      </w:r>
      <w:r w:rsidR="004C2C26" w:rsidRPr="00844BD4">
        <w:rPr>
          <w:lang w:val="en-US"/>
        </w:rPr>
        <w:t>supplying components</w:t>
      </w:r>
      <w:r w:rsidR="00A25ADD" w:rsidRPr="00844BD4">
        <w:rPr>
          <w:lang w:val="en-US"/>
        </w:rPr>
        <w:t xml:space="preserve"> directly </w:t>
      </w:r>
      <w:r w:rsidR="004C2C26" w:rsidRPr="00844BD4">
        <w:rPr>
          <w:lang w:val="en-US"/>
        </w:rPr>
        <w:t xml:space="preserve">to the </w:t>
      </w:r>
      <w:r w:rsidR="00A25ADD" w:rsidRPr="00844BD4">
        <w:rPr>
          <w:lang w:val="en-US"/>
        </w:rPr>
        <w:t xml:space="preserve">Japanese </w:t>
      </w:r>
      <w:r w:rsidR="00115C9D" w:rsidRPr="00844BD4">
        <w:t xml:space="preserve">TEI </w:t>
      </w:r>
      <w:r w:rsidR="00C754DD" w:rsidRPr="00844BD4">
        <w:rPr>
          <w:lang w:val="en-US"/>
        </w:rPr>
        <w:t xml:space="preserve">were forced to stop their production processes, </w:t>
      </w:r>
      <w:r w:rsidR="004C2C26" w:rsidRPr="00844BD4">
        <w:rPr>
          <w:lang w:val="en-US"/>
        </w:rPr>
        <w:t>with losses in terms of val</w:t>
      </w:r>
      <w:r w:rsidR="00B87B5A" w:rsidRPr="00844BD4">
        <w:rPr>
          <w:lang w:val="en-US"/>
        </w:rPr>
        <w:t>u</w:t>
      </w:r>
      <w:r w:rsidR="004C2C26" w:rsidRPr="00844BD4">
        <w:rPr>
          <w:lang w:val="en-US"/>
        </w:rPr>
        <w:t xml:space="preserve">e added of </w:t>
      </w:r>
      <w:r w:rsidR="00D54F1A" w:rsidRPr="00844BD4">
        <w:rPr>
          <w:lang w:val="en-US"/>
        </w:rPr>
        <w:t>US$</w:t>
      </w:r>
      <w:r w:rsidR="00BE450E">
        <w:rPr>
          <w:lang w:val="en-US"/>
        </w:rPr>
        <w:t xml:space="preserve">24.6 </w:t>
      </w:r>
      <w:r w:rsidR="004C2C26" w:rsidRPr="00844BD4">
        <w:rPr>
          <w:lang w:val="en-US"/>
        </w:rPr>
        <w:t>billion</w:t>
      </w:r>
      <w:r w:rsidR="00E8009F" w:rsidRPr="00844BD4">
        <w:rPr>
          <w:lang w:val="en-US"/>
        </w:rPr>
        <w:t xml:space="preserve"> (column</w:t>
      </w:r>
      <w:r w:rsidR="009B05F4">
        <w:rPr>
          <w:lang w:val="en-US"/>
        </w:rPr>
        <w:t xml:space="preserve"> 3</w:t>
      </w:r>
      <w:r w:rsidR="00E8009F" w:rsidRPr="00844BD4">
        <w:rPr>
          <w:lang w:val="en-US"/>
        </w:rPr>
        <w:t>)</w:t>
      </w:r>
      <w:r w:rsidR="004C2C26" w:rsidRPr="00844BD4">
        <w:rPr>
          <w:lang w:val="en-US"/>
        </w:rPr>
        <w:t>, of which 9</w:t>
      </w:r>
      <w:r w:rsidR="00BE450E">
        <w:rPr>
          <w:lang w:val="en-US"/>
        </w:rPr>
        <w:t>5</w:t>
      </w:r>
      <w:r w:rsidR="004C2C26" w:rsidRPr="00844BD4">
        <w:rPr>
          <w:lang w:val="en-US"/>
        </w:rPr>
        <w:t>% were generated in Japan.</w:t>
      </w:r>
      <w:r w:rsidR="00A25ADD" w:rsidRPr="00844BD4">
        <w:rPr>
          <w:lang w:val="en-US"/>
        </w:rPr>
        <w:t xml:space="preserve"> In addition, other sectors indirectly involved in the supply chain of the Japanese </w:t>
      </w:r>
      <w:r w:rsidR="00115C9D" w:rsidRPr="00844BD4">
        <w:t xml:space="preserve">TEI </w:t>
      </w:r>
      <w:r w:rsidR="00A25ADD" w:rsidRPr="00844BD4">
        <w:rPr>
          <w:lang w:val="en-US"/>
        </w:rPr>
        <w:t xml:space="preserve">faced losses of </w:t>
      </w:r>
      <w:r w:rsidR="00D54F1A" w:rsidRPr="00844BD4">
        <w:rPr>
          <w:lang w:val="en-US"/>
        </w:rPr>
        <w:t>US$</w:t>
      </w:r>
      <w:r w:rsidR="00BE450E">
        <w:rPr>
          <w:lang w:val="en-US"/>
        </w:rPr>
        <w:t>11.8</w:t>
      </w:r>
      <w:r w:rsidR="00A25ADD" w:rsidRPr="00844BD4">
        <w:rPr>
          <w:lang w:val="en-US"/>
        </w:rPr>
        <w:t xml:space="preserve"> billion</w:t>
      </w:r>
      <w:r w:rsidR="00E8009F" w:rsidRPr="00844BD4">
        <w:rPr>
          <w:lang w:val="en-US"/>
        </w:rPr>
        <w:t xml:space="preserve"> (column</w:t>
      </w:r>
      <w:r w:rsidR="009B05F4">
        <w:rPr>
          <w:lang w:val="en-US"/>
        </w:rPr>
        <w:t xml:space="preserve"> 4</w:t>
      </w:r>
      <w:r w:rsidR="00F77FA2" w:rsidRPr="00844BD4">
        <w:rPr>
          <w:lang w:val="en-US"/>
        </w:rPr>
        <w:t>)</w:t>
      </w:r>
      <w:r w:rsidR="00A25ADD" w:rsidRPr="00844BD4">
        <w:rPr>
          <w:lang w:val="en-US"/>
        </w:rPr>
        <w:t xml:space="preserve">, of which </w:t>
      </w:r>
      <w:r w:rsidR="00BE450E">
        <w:rPr>
          <w:lang w:val="en-US"/>
        </w:rPr>
        <w:t>61</w:t>
      </w:r>
      <w:r w:rsidR="00A25ADD" w:rsidRPr="00844BD4">
        <w:rPr>
          <w:lang w:val="en-US"/>
        </w:rPr>
        <w:t>% were suffered by non-Japanese countries.</w:t>
      </w:r>
    </w:p>
    <w:p w:rsidR="009460C2" w:rsidRPr="00844BD4" w:rsidRDefault="000034AE" w:rsidP="00CE33BD">
      <w:pPr>
        <w:spacing w:line="360" w:lineRule="auto"/>
        <w:ind w:firstLine="567"/>
        <w:jc w:val="both"/>
        <w:rPr>
          <w:lang w:val="en-US"/>
        </w:rPr>
      </w:pPr>
      <w:r w:rsidRPr="00844BD4">
        <w:rPr>
          <w:lang w:val="en-US"/>
        </w:rPr>
        <w:t xml:space="preserve">Meanwhile, the reduction in the output of the Japanese </w:t>
      </w:r>
      <w:r w:rsidRPr="00844BD4">
        <w:t xml:space="preserve">TEI </w:t>
      </w:r>
      <w:r w:rsidRPr="00844BD4">
        <w:rPr>
          <w:lang w:val="en-US"/>
        </w:rPr>
        <w:t xml:space="preserve">and the subsequent disruption in the global supply chain of the sector generated important impacts </w:t>
      </w:r>
      <w:r w:rsidR="009B05F4">
        <w:rPr>
          <w:lang w:val="en-US"/>
        </w:rPr>
        <w:t>worldwide</w:t>
      </w:r>
      <w:r w:rsidRPr="00844BD4">
        <w:rPr>
          <w:lang w:val="en-US"/>
        </w:rPr>
        <w:t xml:space="preserve">. </w:t>
      </w:r>
      <w:r w:rsidR="009460C2" w:rsidRPr="00844BD4">
        <w:rPr>
          <w:lang w:val="en-US"/>
        </w:rPr>
        <w:t xml:space="preserve">The value added of non-Japanese </w:t>
      </w:r>
      <w:r w:rsidR="009460C2" w:rsidRPr="00844BD4">
        <w:t xml:space="preserve">TEI </w:t>
      </w:r>
      <w:r w:rsidR="009460C2" w:rsidRPr="00844BD4">
        <w:rPr>
          <w:lang w:val="en-US"/>
        </w:rPr>
        <w:t>fell by US$</w:t>
      </w:r>
      <w:r w:rsidR="009460C2">
        <w:rPr>
          <w:lang w:val="en-US"/>
        </w:rPr>
        <w:t>24.5</w:t>
      </w:r>
      <w:r w:rsidR="009460C2" w:rsidRPr="00844BD4">
        <w:rPr>
          <w:lang w:val="en-US"/>
        </w:rPr>
        <w:t xml:space="preserve"> billion (column</w:t>
      </w:r>
      <w:r w:rsidR="009B05F4">
        <w:rPr>
          <w:lang w:val="en-US"/>
        </w:rPr>
        <w:t xml:space="preserve"> 5</w:t>
      </w:r>
      <w:r w:rsidR="009460C2" w:rsidRPr="00844BD4">
        <w:rPr>
          <w:lang w:val="en-US"/>
        </w:rPr>
        <w:t xml:space="preserve">) and the value added of the sectors directly and indirectly supplying components to non-Japanese </w:t>
      </w:r>
      <w:r w:rsidR="009460C2" w:rsidRPr="00844BD4">
        <w:t>TEI</w:t>
      </w:r>
      <w:r w:rsidR="009460C2" w:rsidRPr="00844BD4">
        <w:rPr>
          <w:lang w:val="en-US"/>
        </w:rPr>
        <w:t xml:space="preserve"> decreased by US$</w:t>
      </w:r>
      <w:r w:rsidR="009460C2">
        <w:rPr>
          <w:lang w:val="en-US"/>
        </w:rPr>
        <w:t>30.6</w:t>
      </w:r>
      <w:r w:rsidR="009460C2" w:rsidRPr="00844BD4">
        <w:rPr>
          <w:lang w:val="en-US"/>
        </w:rPr>
        <w:t xml:space="preserve"> billion and US$</w:t>
      </w:r>
      <w:r w:rsidR="009B05F4">
        <w:rPr>
          <w:lang w:val="en-US"/>
        </w:rPr>
        <w:t>22</w:t>
      </w:r>
      <w:r w:rsidR="009460C2">
        <w:rPr>
          <w:lang w:val="en-US"/>
        </w:rPr>
        <w:t>.</w:t>
      </w:r>
      <w:r w:rsidR="009B05F4">
        <w:rPr>
          <w:lang w:val="en-US"/>
        </w:rPr>
        <w:t>7</w:t>
      </w:r>
      <w:r w:rsidR="009460C2" w:rsidRPr="00844BD4">
        <w:rPr>
          <w:lang w:val="en-US"/>
        </w:rPr>
        <w:t xml:space="preserve"> billion respectively (column</w:t>
      </w:r>
      <w:r w:rsidR="009B05F4">
        <w:rPr>
          <w:lang w:val="en-US"/>
        </w:rPr>
        <w:t>s 6 and 7</w:t>
      </w:r>
      <w:r w:rsidR="009460C2" w:rsidRPr="00844BD4">
        <w:rPr>
          <w:lang w:val="en-US"/>
        </w:rPr>
        <w:t>).</w:t>
      </w:r>
    </w:p>
    <w:p w:rsidR="009460C2" w:rsidRPr="00844BD4" w:rsidRDefault="009460C2" w:rsidP="00CE33BD">
      <w:pPr>
        <w:spacing w:line="360" w:lineRule="auto"/>
        <w:ind w:firstLine="567"/>
        <w:jc w:val="both"/>
        <w:rPr>
          <w:lang w:val="en-US"/>
        </w:rPr>
      </w:pPr>
      <w:r w:rsidRPr="00844BD4">
        <w:rPr>
          <w:lang w:val="en-US"/>
        </w:rPr>
        <w:t xml:space="preserve">Comparing the share of </w:t>
      </w:r>
      <w:r w:rsidR="006C707C">
        <w:rPr>
          <w:lang w:val="en-US"/>
        </w:rPr>
        <w:t>the different effects</w:t>
      </w:r>
      <w:r w:rsidR="00B17A42">
        <w:rPr>
          <w:lang w:val="en-US"/>
        </w:rPr>
        <w:t xml:space="preserve"> over the total</w:t>
      </w:r>
      <w:r w:rsidR="00F73887" w:rsidRPr="00D90C0B">
        <w:rPr>
          <w:lang w:val="en-US"/>
        </w:rPr>
        <w:t xml:space="preserve"> impact</w:t>
      </w:r>
      <w:r w:rsidRPr="00844BD4">
        <w:rPr>
          <w:lang w:val="en-US"/>
        </w:rPr>
        <w:t xml:space="preserve">, we can conclude that the </w:t>
      </w:r>
      <w:r w:rsidR="00C239E1">
        <w:rPr>
          <w:lang w:val="en-US"/>
        </w:rPr>
        <w:t>impacts of the disruption of the supply chain</w:t>
      </w:r>
      <w:r w:rsidRPr="00844BD4">
        <w:rPr>
          <w:lang w:val="en-US"/>
        </w:rPr>
        <w:t xml:space="preserve"> are the most relevant, with a contribution to the total reduction in the value added of</w:t>
      </w:r>
      <w:r w:rsidR="00C239E1">
        <w:rPr>
          <w:lang w:val="en-US"/>
        </w:rPr>
        <w:t xml:space="preserve"> 55.9</w:t>
      </w:r>
      <w:r w:rsidRPr="00844BD4">
        <w:rPr>
          <w:lang w:val="en-US"/>
        </w:rPr>
        <w:t xml:space="preserve">%, followed by the </w:t>
      </w:r>
      <w:r w:rsidR="00C239E1">
        <w:rPr>
          <w:lang w:val="en-US"/>
        </w:rPr>
        <w:t xml:space="preserve">standard </w:t>
      </w:r>
      <w:r>
        <w:rPr>
          <w:lang w:val="en-US"/>
        </w:rPr>
        <w:t>backward</w:t>
      </w:r>
      <w:r w:rsidRPr="00844BD4">
        <w:rPr>
          <w:lang w:val="en-US"/>
        </w:rPr>
        <w:t xml:space="preserve"> (</w:t>
      </w:r>
      <w:r w:rsidR="00C239E1">
        <w:rPr>
          <w:lang w:val="en-US"/>
        </w:rPr>
        <w:t>26.1</w:t>
      </w:r>
      <w:r w:rsidRPr="00844BD4">
        <w:rPr>
          <w:lang w:val="en-US"/>
        </w:rPr>
        <w:t>%) and initial effects (</w:t>
      </w:r>
      <w:r w:rsidR="00C239E1">
        <w:rPr>
          <w:lang w:val="en-US"/>
        </w:rPr>
        <w:t>17.9</w:t>
      </w:r>
      <w:r w:rsidRPr="00844BD4">
        <w:rPr>
          <w:lang w:val="en-US"/>
        </w:rPr>
        <w:t>%).</w:t>
      </w:r>
    </w:p>
    <w:p w:rsidR="009460C2" w:rsidRPr="00844BD4" w:rsidRDefault="009460C2" w:rsidP="00CE33BD">
      <w:pPr>
        <w:spacing w:line="360" w:lineRule="auto"/>
        <w:ind w:firstLine="567"/>
        <w:jc w:val="both"/>
        <w:rPr>
          <w:lang w:val="en-US"/>
        </w:rPr>
      </w:pPr>
      <w:r w:rsidRPr="00844BD4">
        <w:rPr>
          <w:lang w:val="en-US"/>
        </w:rPr>
        <w:t xml:space="preserve">Table </w:t>
      </w:r>
      <w:r w:rsidR="00EF09BB">
        <w:rPr>
          <w:lang w:val="en-US"/>
        </w:rPr>
        <w:t>3</w:t>
      </w:r>
      <w:r w:rsidRPr="00844BD4">
        <w:rPr>
          <w:lang w:val="en-US"/>
        </w:rPr>
        <w:t xml:space="preserve"> shows the change in the value added broken down by sector. The </w:t>
      </w:r>
      <w:r w:rsidRPr="00844BD4">
        <w:t xml:space="preserve">TEI </w:t>
      </w:r>
      <w:r w:rsidRPr="00844BD4">
        <w:rPr>
          <w:lang w:val="en-US"/>
        </w:rPr>
        <w:t>absorbed most of the reduction in the total value added (</w:t>
      </w:r>
      <w:r>
        <w:rPr>
          <w:lang w:val="en-US"/>
        </w:rPr>
        <w:t>36.6</w:t>
      </w:r>
      <w:r w:rsidRPr="00844BD4">
        <w:rPr>
          <w:lang w:val="en-US"/>
        </w:rPr>
        <w:t>%), followed by renting machinery and equipment services and other business activities (</w:t>
      </w:r>
      <w:r w:rsidR="000034AE">
        <w:rPr>
          <w:lang w:val="en-US"/>
        </w:rPr>
        <w:t>10.1</w:t>
      </w:r>
      <w:r w:rsidRPr="00844BD4">
        <w:rPr>
          <w:lang w:val="en-US"/>
        </w:rPr>
        <w:t>%), manufacture of basic metals and fabricated metals (8</w:t>
      </w:r>
      <w:r w:rsidR="000034AE">
        <w:rPr>
          <w:lang w:val="en-US"/>
        </w:rPr>
        <w:t>.2</w:t>
      </w:r>
      <w:r w:rsidRPr="00844BD4">
        <w:rPr>
          <w:lang w:val="en-US"/>
        </w:rPr>
        <w:t>%), wholesale trade (7.</w:t>
      </w:r>
      <w:r w:rsidR="000034AE">
        <w:rPr>
          <w:lang w:val="en-US"/>
        </w:rPr>
        <w:t>1</w:t>
      </w:r>
      <w:r w:rsidRPr="00844BD4">
        <w:rPr>
          <w:lang w:val="en-US"/>
        </w:rPr>
        <w:t xml:space="preserve">%), and </w:t>
      </w:r>
      <w:r w:rsidR="000034AE">
        <w:rPr>
          <w:lang w:val="en-US"/>
        </w:rPr>
        <w:t>financial intermediation</w:t>
      </w:r>
      <w:r w:rsidRPr="00844BD4">
        <w:rPr>
          <w:lang w:val="en-US"/>
        </w:rPr>
        <w:t xml:space="preserve"> (4.4%). These five sectors accounted for two thirds of the total losses.</w:t>
      </w:r>
      <w:r w:rsidR="00EF09BB">
        <w:rPr>
          <w:lang w:val="en-US"/>
        </w:rPr>
        <w:t xml:space="preserve"> </w:t>
      </w:r>
      <w:r w:rsidRPr="00844BD4">
        <w:rPr>
          <w:lang w:val="en-US"/>
        </w:rPr>
        <w:t xml:space="preserve">Unsurprisingly, </w:t>
      </w:r>
      <w:r w:rsidRPr="00844BD4">
        <w:t xml:space="preserve">TEI </w:t>
      </w:r>
      <w:r w:rsidRPr="00844BD4">
        <w:rPr>
          <w:lang w:val="en-US"/>
        </w:rPr>
        <w:t>was also the sector with the largest reduction in its value added (-5.</w:t>
      </w:r>
      <w:r w:rsidR="00C239E1">
        <w:rPr>
          <w:lang w:val="en-US"/>
        </w:rPr>
        <w:t>5</w:t>
      </w:r>
      <w:r w:rsidRPr="00844BD4">
        <w:rPr>
          <w:lang w:val="en-US"/>
        </w:rPr>
        <w:t>%) followed by manufacture of basic met</w:t>
      </w:r>
      <w:r w:rsidR="000034AE">
        <w:rPr>
          <w:lang w:val="en-US"/>
        </w:rPr>
        <w:t>als and fabricated metals (-0.</w:t>
      </w:r>
      <w:r w:rsidR="00C239E1">
        <w:rPr>
          <w:lang w:val="en-US"/>
        </w:rPr>
        <w:t>82</w:t>
      </w:r>
      <w:r w:rsidRPr="00844BD4">
        <w:rPr>
          <w:lang w:val="en-US"/>
        </w:rPr>
        <w:t>%), rubber and plastics (-0.7</w:t>
      </w:r>
      <w:r w:rsidR="00C239E1">
        <w:rPr>
          <w:lang w:val="en-US"/>
        </w:rPr>
        <w:t>5</w:t>
      </w:r>
      <w:r w:rsidRPr="00844BD4">
        <w:rPr>
          <w:lang w:val="en-US"/>
        </w:rPr>
        <w:t>%) and electr</w:t>
      </w:r>
      <w:r w:rsidR="000034AE">
        <w:rPr>
          <w:lang w:val="en-US"/>
        </w:rPr>
        <w:t>ical and optical equipment (-0.3</w:t>
      </w:r>
      <w:r w:rsidR="00C239E1">
        <w:rPr>
          <w:lang w:val="en-US"/>
        </w:rPr>
        <w:t>9</w:t>
      </w:r>
      <w:r w:rsidRPr="00844BD4">
        <w:rPr>
          <w:lang w:val="en-US"/>
        </w:rPr>
        <w:t>%). All the remaining economic sectors suffered smaller impacts in terms of value added.</w:t>
      </w:r>
    </w:p>
    <w:p w:rsidR="009460C2" w:rsidRPr="00CE33BD" w:rsidRDefault="009460C2" w:rsidP="00CE33BD">
      <w:pPr>
        <w:spacing w:line="360" w:lineRule="auto"/>
        <w:jc w:val="both"/>
        <w:rPr>
          <w:lang w:val="en-US"/>
        </w:rPr>
      </w:pPr>
    </w:p>
    <w:p w:rsidR="00EF09BB" w:rsidRPr="00CE33BD" w:rsidRDefault="00EF09BB" w:rsidP="00CE33BD">
      <w:pPr>
        <w:spacing w:line="360" w:lineRule="auto"/>
        <w:jc w:val="center"/>
        <w:rPr>
          <w:lang w:val="en-US"/>
        </w:rPr>
      </w:pPr>
      <w:r w:rsidRPr="00CE33BD">
        <w:rPr>
          <w:lang w:val="en-US"/>
        </w:rPr>
        <w:t>***INSERT Table 3 ABOUT HERE***</w:t>
      </w:r>
    </w:p>
    <w:p w:rsidR="00EF09BB" w:rsidRDefault="00EF09BB" w:rsidP="00CE33BD">
      <w:pPr>
        <w:spacing w:line="360" w:lineRule="auto"/>
        <w:jc w:val="both"/>
        <w:rPr>
          <w:lang w:val="en-US"/>
        </w:rPr>
      </w:pPr>
    </w:p>
    <w:p w:rsidR="00EF09BB" w:rsidRPr="00CE33BD" w:rsidRDefault="00EF09BB" w:rsidP="00CE33BD">
      <w:pPr>
        <w:spacing w:line="360" w:lineRule="auto"/>
        <w:jc w:val="both"/>
        <w:rPr>
          <w:lang w:val="en-US"/>
        </w:rPr>
      </w:pPr>
    </w:p>
    <w:p w:rsidR="00C754DD" w:rsidRPr="00844BD4" w:rsidRDefault="00405C37" w:rsidP="00CE33BD">
      <w:pPr>
        <w:pStyle w:val="Heading1"/>
        <w:spacing w:before="0" w:after="0" w:line="360" w:lineRule="auto"/>
        <w:rPr>
          <w:rFonts w:cs="Times New Roman"/>
          <w:szCs w:val="24"/>
          <w:lang w:val="en-US"/>
        </w:rPr>
      </w:pPr>
      <w:r w:rsidRPr="00844BD4">
        <w:rPr>
          <w:rFonts w:cs="Times New Roman"/>
          <w:szCs w:val="24"/>
          <w:lang w:val="en-US"/>
        </w:rPr>
        <w:t>4</w:t>
      </w:r>
      <w:r w:rsidR="00C754DD" w:rsidRPr="00844BD4">
        <w:rPr>
          <w:rFonts w:cs="Times New Roman"/>
          <w:szCs w:val="24"/>
          <w:lang w:val="en-US"/>
        </w:rPr>
        <w:t xml:space="preserve">. </w:t>
      </w:r>
      <w:r w:rsidR="00B87B5A" w:rsidRPr="00844BD4">
        <w:rPr>
          <w:rFonts w:cs="Times New Roman"/>
          <w:szCs w:val="24"/>
          <w:lang w:val="en-US"/>
        </w:rPr>
        <w:t>Discussion</w:t>
      </w:r>
    </w:p>
    <w:p w:rsidR="00EF09BB" w:rsidRDefault="00EF09BB" w:rsidP="00CE33BD">
      <w:pPr>
        <w:spacing w:line="360" w:lineRule="auto"/>
        <w:jc w:val="both"/>
        <w:rPr>
          <w:lang w:val="en-US"/>
        </w:rPr>
      </w:pPr>
    </w:p>
    <w:p w:rsidR="00B111CE" w:rsidRPr="00844BD4" w:rsidRDefault="00C754DD" w:rsidP="00CE33BD">
      <w:pPr>
        <w:spacing w:line="360" w:lineRule="auto"/>
        <w:jc w:val="both"/>
        <w:rPr>
          <w:lang w:val="en-US"/>
        </w:rPr>
      </w:pPr>
      <w:r w:rsidRPr="00844BD4">
        <w:rPr>
          <w:lang w:val="en-US"/>
        </w:rPr>
        <w:t xml:space="preserve">This study presents the first attempt to quantify the worldwide economic impacts generated by </w:t>
      </w:r>
      <w:r w:rsidR="00432F4B" w:rsidRPr="00844BD4">
        <w:rPr>
          <w:lang w:val="en-US"/>
        </w:rPr>
        <w:t xml:space="preserve">the disruption of the supply chain of the </w:t>
      </w:r>
      <w:r w:rsidR="00115C9D" w:rsidRPr="00844BD4">
        <w:rPr>
          <w:lang w:val="en-US"/>
        </w:rPr>
        <w:t>transport equipment industry (</w:t>
      </w:r>
      <w:r w:rsidR="00115C9D" w:rsidRPr="00844BD4">
        <w:t xml:space="preserve">TEI) </w:t>
      </w:r>
      <w:r w:rsidR="00432F4B" w:rsidRPr="00844BD4">
        <w:rPr>
          <w:lang w:val="en-US"/>
        </w:rPr>
        <w:t xml:space="preserve">that followed the </w:t>
      </w:r>
      <w:r w:rsidRPr="00844BD4">
        <w:rPr>
          <w:lang w:val="en-US"/>
        </w:rPr>
        <w:t>Japanese disaster of March 2011. The use of a</w:t>
      </w:r>
      <w:r w:rsidR="00432F4B" w:rsidRPr="00844BD4">
        <w:rPr>
          <w:lang w:val="en-US"/>
        </w:rPr>
        <w:t xml:space="preserve"> mixed</w:t>
      </w:r>
      <w:r w:rsidRPr="00844BD4">
        <w:rPr>
          <w:lang w:val="en-US"/>
        </w:rPr>
        <w:t xml:space="preserve"> </w:t>
      </w:r>
      <w:r w:rsidR="003E03AD" w:rsidRPr="00844BD4">
        <w:rPr>
          <w:lang w:val="en-US"/>
        </w:rPr>
        <w:t>multi</w:t>
      </w:r>
      <w:r w:rsidR="006B2C7D" w:rsidRPr="00844BD4">
        <w:rPr>
          <w:lang w:val="en-US"/>
        </w:rPr>
        <w:t>-</w:t>
      </w:r>
      <w:r w:rsidR="003E03AD" w:rsidRPr="00844BD4">
        <w:rPr>
          <w:lang w:val="en-US"/>
        </w:rPr>
        <w:t>r</w:t>
      </w:r>
      <w:r w:rsidRPr="00844BD4">
        <w:rPr>
          <w:lang w:val="en-US"/>
        </w:rPr>
        <w:t xml:space="preserve">egional </w:t>
      </w:r>
      <w:r w:rsidR="00A416E2" w:rsidRPr="00844BD4">
        <w:rPr>
          <w:lang w:val="en-US"/>
        </w:rPr>
        <w:t>in</w:t>
      </w:r>
      <w:r w:rsidR="00432F4B" w:rsidRPr="00844BD4">
        <w:rPr>
          <w:lang w:val="en-US"/>
        </w:rPr>
        <w:t>put-</w:t>
      </w:r>
      <w:r w:rsidR="003E03AD" w:rsidRPr="00844BD4">
        <w:rPr>
          <w:lang w:val="en-US"/>
        </w:rPr>
        <w:t>output</w:t>
      </w:r>
      <w:r w:rsidR="005E2331" w:rsidRPr="00844BD4">
        <w:rPr>
          <w:lang w:val="en-US"/>
        </w:rPr>
        <w:t xml:space="preserve"> (MRIO)</w:t>
      </w:r>
      <w:r w:rsidR="003E03AD" w:rsidRPr="00844BD4">
        <w:rPr>
          <w:lang w:val="en-US"/>
        </w:rPr>
        <w:t xml:space="preserve"> </w:t>
      </w:r>
      <w:r w:rsidRPr="00844BD4">
        <w:rPr>
          <w:lang w:val="en-US"/>
        </w:rPr>
        <w:t xml:space="preserve">model </w:t>
      </w:r>
      <w:r w:rsidR="0091349F">
        <w:rPr>
          <w:lang w:val="en-US"/>
        </w:rPr>
        <w:t>together with</w:t>
      </w:r>
      <w:r w:rsidR="00432F4B" w:rsidRPr="00844BD4">
        <w:rPr>
          <w:lang w:val="en-US"/>
        </w:rPr>
        <w:t xml:space="preserve"> information on</w:t>
      </w:r>
      <w:r w:rsidR="0091349F">
        <w:rPr>
          <w:lang w:val="en-US"/>
        </w:rPr>
        <w:t xml:space="preserve"> the</w:t>
      </w:r>
      <w:r w:rsidR="00432F4B" w:rsidRPr="00844BD4">
        <w:rPr>
          <w:lang w:val="en-US"/>
        </w:rPr>
        <w:t xml:space="preserve"> first round </w:t>
      </w:r>
      <w:r w:rsidR="00DE58D6" w:rsidRPr="00844BD4">
        <w:rPr>
          <w:lang w:val="en-US"/>
        </w:rPr>
        <w:t>downstream</w:t>
      </w:r>
      <w:r w:rsidR="00432F4B" w:rsidRPr="00844BD4">
        <w:rPr>
          <w:lang w:val="en-US"/>
        </w:rPr>
        <w:t xml:space="preserve"> effect</w:t>
      </w:r>
      <w:r w:rsidR="00A001E5" w:rsidRPr="00844BD4">
        <w:rPr>
          <w:lang w:val="en-US"/>
        </w:rPr>
        <w:t>s</w:t>
      </w:r>
      <w:r w:rsidR="00432F4B" w:rsidRPr="00844BD4">
        <w:rPr>
          <w:lang w:val="en-US"/>
        </w:rPr>
        <w:t xml:space="preserve">, </w:t>
      </w:r>
      <w:r w:rsidR="0091349F">
        <w:rPr>
          <w:lang w:val="en-US"/>
        </w:rPr>
        <w:t>and</w:t>
      </w:r>
      <w:r w:rsidRPr="00844BD4">
        <w:rPr>
          <w:lang w:val="en-US"/>
        </w:rPr>
        <w:t xml:space="preserve"> the Wor</w:t>
      </w:r>
      <w:r w:rsidR="00432F4B" w:rsidRPr="00844BD4">
        <w:rPr>
          <w:lang w:val="en-US"/>
        </w:rPr>
        <w:t xml:space="preserve">ld Input-Output Database (WIOD), </w:t>
      </w:r>
      <w:r w:rsidRPr="00844BD4">
        <w:rPr>
          <w:lang w:val="en-US"/>
        </w:rPr>
        <w:t>allow</w:t>
      </w:r>
      <w:r w:rsidR="00B111CE" w:rsidRPr="00844BD4">
        <w:rPr>
          <w:lang w:val="en-US"/>
        </w:rPr>
        <w:t>s</w:t>
      </w:r>
      <w:r w:rsidRPr="00844BD4">
        <w:rPr>
          <w:lang w:val="en-US"/>
        </w:rPr>
        <w:t xml:space="preserve"> </w:t>
      </w:r>
      <w:r w:rsidR="00A001E5" w:rsidRPr="00844BD4">
        <w:rPr>
          <w:lang w:val="en-US"/>
        </w:rPr>
        <w:t xml:space="preserve">the estimation of </w:t>
      </w:r>
      <w:r w:rsidRPr="00844BD4">
        <w:rPr>
          <w:lang w:val="en-US"/>
        </w:rPr>
        <w:t xml:space="preserve">the cascading effects generated </w:t>
      </w:r>
      <w:r w:rsidR="00DD527C" w:rsidRPr="00844BD4">
        <w:rPr>
          <w:lang w:val="en-US"/>
        </w:rPr>
        <w:t xml:space="preserve">worldwide </w:t>
      </w:r>
      <w:r w:rsidRPr="00844BD4">
        <w:rPr>
          <w:lang w:val="en-US"/>
        </w:rPr>
        <w:t xml:space="preserve">by </w:t>
      </w:r>
      <w:r w:rsidR="00DD527C" w:rsidRPr="00844BD4">
        <w:rPr>
          <w:lang w:val="en-US"/>
        </w:rPr>
        <w:t xml:space="preserve">the </w:t>
      </w:r>
      <w:r w:rsidRPr="00844BD4">
        <w:rPr>
          <w:lang w:val="en-US"/>
        </w:rPr>
        <w:t xml:space="preserve">disruption </w:t>
      </w:r>
      <w:r w:rsidR="00A001E5" w:rsidRPr="00844BD4">
        <w:rPr>
          <w:lang w:val="en-US"/>
        </w:rPr>
        <w:t xml:space="preserve">to </w:t>
      </w:r>
      <w:r w:rsidRPr="00844BD4">
        <w:rPr>
          <w:lang w:val="en-US"/>
        </w:rPr>
        <w:t>the</w:t>
      </w:r>
      <w:r w:rsidR="00A001E5" w:rsidRPr="00844BD4">
        <w:rPr>
          <w:lang w:val="en-US"/>
        </w:rPr>
        <w:t xml:space="preserve"> TEI's</w:t>
      </w:r>
      <w:r w:rsidRPr="00844BD4">
        <w:rPr>
          <w:lang w:val="en-US"/>
        </w:rPr>
        <w:t xml:space="preserve"> </w:t>
      </w:r>
      <w:r w:rsidR="00432F4B" w:rsidRPr="00844BD4">
        <w:rPr>
          <w:lang w:val="en-US"/>
        </w:rPr>
        <w:t>supply chain</w:t>
      </w:r>
      <w:r w:rsidRPr="00844BD4">
        <w:rPr>
          <w:lang w:val="en-US"/>
        </w:rPr>
        <w:t>.</w:t>
      </w:r>
      <w:r w:rsidR="00B05E32" w:rsidRPr="00844BD4">
        <w:rPr>
          <w:lang w:val="en-US"/>
        </w:rPr>
        <w:t xml:space="preserve"> </w:t>
      </w:r>
      <w:r w:rsidR="00115C9D" w:rsidRPr="00844BD4">
        <w:rPr>
          <w:lang w:val="en-US"/>
        </w:rPr>
        <w:t>These cascading effects include t</w:t>
      </w:r>
      <w:r w:rsidR="009F5915" w:rsidRPr="00844BD4">
        <w:rPr>
          <w:lang w:val="en-US"/>
        </w:rPr>
        <w:t xml:space="preserve">he </w:t>
      </w:r>
      <w:r w:rsidR="00B05E32" w:rsidRPr="00844BD4">
        <w:rPr>
          <w:lang w:val="en-US"/>
        </w:rPr>
        <w:t xml:space="preserve">total </w:t>
      </w:r>
      <w:r w:rsidR="00B87B5A" w:rsidRPr="00844BD4">
        <w:rPr>
          <w:lang w:val="en-US"/>
        </w:rPr>
        <w:t xml:space="preserve">backward </w:t>
      </w:r>
      <w:r w:rsidR="009F5915" w:rsidRPr="00844BD4">
        <w:rPr>
          <w:lang w:val="en-US"/>
        </w:rPr>
        <w:t>effects in the sectors and countries providing</w:t>
      </w:r>
      <w:r w:rsidR="00115C9D" w:rsidRPr="00844BD4">
        <w:rPr>
          <w:lang w:val="en-US"/>
        </w:rPr>
        <w:t xml:space="preserve"> components to the Japanese </w:t>
      </w:r>
      <w:r w:rsidR="00115C9D" w:rsidRPr="00844BD4">
        <w:t>TEI</w:t>
      </w:r>
      <w:r w:rsidR="00115C9D" w:rsidRPr="00844BD4">
        <w:rPr>
          <w:lang w:val="en-US"/>
        </w:rPr>
        <w:t xml:space="preserve">, the </w:t>
      </w:r>
      <w:r w:rsidR="0091349F" w:rsidRPr="0091349F">
        <w:rPr>
          <w:lang w:val="en-US"/>
        </w:rPr>
        <w:t xml:space="preserve">impact in the non-Japanese TEI affected by the disruption in the intermediate deliveries of </w:t>
      </w:r>
      <w:r w:rsidR="00265372">
        <w:rPr>
          <w:lang w:val="en-US"/>
        </w:rPr>
        <w:t xml:space="preserve">key components from </w:t>
      </w:r>
      <w:r w:rsidR="0091349F" w:rsidRPr="0091349F">
        <w:rPr>
          <w:lang w:val="en-US"/>
        </w:rPr>
        <w:t>the Japanese TEI, and the subsequent cascading effects in all the other sectors supplying components to the non-Japanese</w:t>
      </w:r>
      <w:r w:rsidR="00265372">
        <w:rPr>
          <w:lang w:val="en-US"/>
        </w:rPr>
        <w:t xml:space="preserve"> TEI</w:t>
      </w:r>
      <w:r w:rsidR="00115C9D" w:rsidRPr="00844BD4">
        <w:t>.</w:t>
      </w:r>
      <w:r w:rsidR="00B87B5A" w:rsidRPr="00844BD4">
        <w:t xml:space="preserve"> </w:t>
      </w:r>
      <w:r w:rsidRPr="00844BD4">
        <w:rPr>
          <w:lang w:val="en-US"/>
        </w:rPr>
        <w:t xml:space="preserve">Results show that the </w:t>
      </w:r>
      <w:r w:rsidR="00DD527C" w:rsidRPr="00844BD4">
        <w:rPr>
          <w:lang w:val="en-US"/>
        </w:rPr>
        <w:t>initial</w:t>
      </w:r>
      <w:r w:rsidRPr="00844BD4">
        <w:rPr>
          <w:lang w:val="en-US"/>
        </w:rPr>
        <w:t xml:space="preserve"> impact on the value added of the</w:t>
      </w:r>
      <w:r w:rsidR="00DD527C" w:rsidRPr="00844BD4">
        <w:rPr>
          <w:lang w:val="en-US"/>
        </w:rPr>
        <w:t xml:space="preserve"> Japanese </w:t>
      </w:r>
      <w:r w:rsidR="00115C9D" w:rsidRPr="00844BD4">
        <w:t xml:space="preserve">TEI </w:t>
      </w:r>
      <w:r w:rsidRPr="00844BD4">
        <w:rPr>
          <w:lang w:val="en-US"/>
        </w:rPr>
        <w:t xml:space="preserve">was </w:t>
      </w:r>
      <w:r w:rsidR="00D54F1A" w:rsidRPr="00844BD4">
        <w:rPr>
          <w:lang w:val="en-US"/>
        </w:rPr>
        <w:t>US$</w:t>
      </w:r>
      <w:r w:rsidR="000034AE">
        <w:rPr>
          <w:lang w:val="en-US"/>
        </w:rPr>
        <w:t>24.5</w:t>
      </w:r>
      <w:r w:rsidR="00DD527C" w:rsidRPr="00844BD4">
        <w:rPr>
          <w:lang w:val="en-US"/>
        </w:rPr>
        <w:t xml:space="preserve"> billion</w:t>
      </w:r>
      <w:r w:rsidRPr="00844BD4">
        <w:rPr>
          <w:lang w:val="en-US"/>
        </w:rPr>
        <w:t xml:space="preserve">. However, when the </w:t>
      </w:r>
      <w:r w:rsidR="00DD527C" w:rsidRPr="00844BD4">
        <w:rPr>
          <w:lang w:val="en-US"/>
        </w:rPr>
        <w:t>cascading</w:t>
      </w:r>
      <w:r w:rsidRPr="00844BD4">
        <w:rPr>
          <w:lang w:val="en-US"/>
        </w:rPr>
        <w:t xml:space="preserve"> effects generated in other economic sectors are ac</w:t>
      </w:r>
      <w:r w:rsidR="00DD527C" w:rsidRPr="00844BD4">
        <w:rPr>
          <w:lang w:val="en-US"/>
        </w:rPr>
        <w:t>counted</w:t>
      </w:r>
      <w:r w:rsidR="00A001E5" w:rsidRPr="00844BD4">
        <w:rPr>
          <w:lang w:val="en-US"/>
        </w:rPr>
        <w:t xml:space="preserve"> for</w:t>
      </w:r>
      <w:r w:rsidR="00DD527C" w:rsidRPr="00844BD4">
        <w:rPr>
          <w:lang w:val="en-US"/>
        </w:rPr>
        <w:t xml:space="preserve">, the total reduction </w:t>
      </w:r>
      <w:r w:rsidR="00A001E5" w:rsidRPr="00844BD4">
        <w:rPr>
          <w:lang w:val="en-US"/>
        </w:rPr>
        <w:t xml:space="preserve">in </w:t>
      </w:r>
      <w:r w:rsidR="00DD527C" w:rsidRPr="00844BD4">
        <w:rPr>
          <w:lang w:val="en-US"/>
        </w:rPr>
        <w:t xml:space="preserve">global </w:t>
      </w:r>
      <w:r w:rsidRPr="00844BD4">
        <w:rPr>
          <w:lang w:val="en-US"/>
        </w:rPr>
        <w:t xml:space="preserve">value added rises to </w:t>
      </w:r>
      <w:r w:rsidR="00D54F1A" w:rsidRPr="00844BD4">
        <w:rPr>
          <w:lang w:val="en-US"/>
        </w:rPr>
        <w:t>US$</w:t>
      </w:r>
      <w:r w:rsidR="000034AE">
        <w:rPr>
          <w:lang w:val="en-US"/>
        </w:rPr>
        <w:t>13</w:t>
      </w:r>
      <w:r w:rsidR="00C239E1">
        <w:rPr>
          <w:lang w:val="en-US"/>
        </w:rPr>
        <w:t>9</w:t>
      </w:r>
      <w:r w:rsidR="000034AE">
        <w:rPr>
          <w:lang w:val="en-US"/>
        </w:rPr>
        <w:t xml:space="preserve"> </w:t>
      </w:r>
      <w:r w:rsidRPr="00844BD4">
        <w:rPr>
          <w:lang w:val="en-US"/>
        </w:rPr>
        <w:t xml:space="preserve">billion. </w:t>
      </w:r>
      <w:r w:rsidR="00C239E1">
        <w:rPr>
          <w:lang w:val="en-US"/>
        </w:rPr>
        <w:t>Supply chain disruption</w:t>
      </w:r>
      <w:r w:rsidR="00C239E1" w:rsidRPr="00844BD4">
        <w:rPr>
          <w:lang w:val="en-US"/>
        </w:rPr>
        <w:t xml:space="preserve"> </w:t>
      </w:r>
      <w:r w:rsidR="00B05E32" w:rsidRPr="00844BD4">
        <w:rPr>
          <w:lang w:val="en-US"/>
        </w:rPr>
        <w:t xml:space="preserve">effects </w:t>
      </w:r>
      <w:r w:rsidR="009614D2" w:rsidRPr="00844BD4">
        <w:rPr>
          <w:lang w:val="en-US"/>
        </w:rPr>
        <w:t>made up</w:t>
      </w:r>
      <w:r w:rsidR="00B05E32" w:rsidRPr="00844BD4">
        <w:rPr>
          <w:lang w:val="en-US"/>
        </w:rPr>
        <w:t xml:space="preserve"> </w:t>
      </w:r>
      <w:r w:rsidR="00265372">
        <w:rPr>
          <w:lang w:val="en-US"/>
        </w:rPr>
        <w:t xml:space="preserve">more than a </w:t>
      </w:r>
      <w:r w:rsidR="00B05E32" w:rsidRPr="00844BD4">
        <w:rPr>
          <w:lang w:val="en-US"/>
        </w:rPr>
        <w:t xml:space="preserve">half of the reduction in the value added, while </w:t>
      </w:r>
      <w:r w:rsidR="009614D2" w:rsidRPr="00844BD4">
        <w:rPr>
          <w:lang w:val="en-US"/>
        </w:rPr>
        <w:t xml:space="preserve">the </w:t>
      </w:r>
      <w:r w:rsidR="00B87B5A" w:rsidRPr="00844BD4">
        <w:rPr>
          <w:lang w:val="en-US"/>
        </w:rPr>
        <w:t xml:space="preserve">backward </w:t>
      </w:r>
      <w:r w:rsidR="009614D2" w:rsidRPr="00844BD4">
        <w:rPr>
          <w:lang w:val="en-US"/>
        </w:rPr>
        <w:t>impacts</w:t>
      </w:r>
      <w:r w:rsidR="00B05E32" w:rsidRPr="00844BD4">
        <w:rPr>
          <w:lang w:val="en-US"/>
        </w:rPr>
        <w:t xml:space="preserve"> and the initial impact in the Japanese TEI accounted for </w:t>
      </w:r>
      <w:r w:rsidR="000034AE">
        <w:rPr>
          <w:lang w:val="en-US"/>
        </w:rPr>
        <w:t>26.</w:t>
      </w:r>
      <w:r w:rsidR="00C239E1">
        <w:rPr>
          <w:lang w:val="en-US"/>
        </w:rPr>
        <w:t>1</w:t>
      </w:r>
      <w:r w:rsidR="00B05E32" w:rsidRPr="00844BD4">
        <w:rPr>
          <w:lang w:val="en-US"/>
        </w:rPr>
        <w:t xml:space="preserve">% and </w:t>
      </w:r>
      <w:r w:rsidR="00C239E1">
        <w:rPr>
          <w:lang w:val="en-US"/>
        </w:rPr>
        <w:t>17.9</w:t>
      </w:r>
      <w:r w:rsidR="00B05E32" w:rsidRPr="00844BD4">
        <w:rPr>
          <w:lang w:val="en-US"/>
        </w:rPr>
        <w:t>% respectively.</w:t>
      </w:r>
    </w:p>
    <w:p w:rsidR="00D14A22" w:rsidRPr="00844BD4" w:rsidRDefault="009614D2" w:rsidP="00CE33BD">
      <w:pPr>
        <w:spacing w:line="360" w:lineRule="auto"/>
        <w:ind w:firstLine="567"/>
        <w:jc w:val="both"/>
        <w:rPr>
          <w:lang w:val="en-US"/>
        </w:rPr>
      </w:pPr>
      <w:r w:rsidRPr="00844BD4">
        <w:t>The results also show the relevance of taking the impacts from a global inter-regional perspective</w:t>
      </w:r>
      <w:r w:rsidR="00A001E5" w:rsidRPr="00844BD4">
        <w:t xml:space="preserve"> into account</w:t>
      </w:r>
      <w:r w:rsidRPr="00844BD4">
        <w:t xml:space="preserve">. Thus, while </w:t>
      </w:r>
      <w:r w:rsidR="00C754DD" w:rsidRPr="00844BD4">
        <w:t xml:space="preserve">Japan </w:t>
      </w:r>
      <w:r w:rsidR="005F723D" w:rsidRPr="00844BD4">
        <w:t xml:space="preserve">suffered </w:t>
      </w:r>
      <w:r w:rsidR="00265372">
        <w:t>around</w:t>
      </w:r>
      <w:r w:rsidR="00265372" w:rsidRPr="00844BD4">
        <w:t xml:space="preserve"> </w:t>
      </w:r>
      <w:r w:rsidR="005F723D" w:rsidRPr="00844BD4">
        <w:t>40</w:t>
      </w:r>
      <w:r w:rsidR="00DD527C" w:rsidRPr="00844BD4">
        <w:t>%</w:t>
      </w:r>
      <w:r w:rsidR="00C754DD" w:rsidRPr="00844BD4">
        <w:t xml:space="preserve"> of the total impact, </w:t>
      </w:r>
      <w:r w:rsidR="005F723D" w:rsidRPr="00844BD4">
        <w:t xml:space="preserve">the rest of the world </w:t>
      </w:r>
      <w:r w:rsidR="003B69FF" w:rsidRPr="00844BD4">
        <w:t>bore</w:t>
      </w:r>
      <w:r w:rsidR="005F723D" w:rsidRPr="00844BD4">
        <w:t xml:space="preserve"> </w:t>
      </w:r>
      <w:r w:rsidR="00B87B5A" w:rsidRPr="00844BD4">
        <w:t xml:space="preserve">almost </w:t>
      </w:r>
      <w:r w:rsidR="005F723D" w:rsidRPr="00844BD4">
        <w:t xml:space="preserve">60%, </w:t>
      </w:r>
      <w:r w:rsidR="00FE00FD" w:rsidRPr="00844BD4">
        <w:t xml:space="preserve">with </w:t>
      </w:r>
      <w:r w:rsidR="005F723D" w:rsidRPr="00844BD4">
        <w:t>the</w:t>
      </w:r>
      <w:r w:rsidR="00DD527C" w:rsidRPr="00844BD4">
        <w:t xml:space="preserve"> United States</w:t>
      </w:r>
      <w:r w:rsidR="00C754DD" w:rsidRPr="00844BD4">
        <w:t xml:space="preserve"> </w:t>
      </w:r>
      <w:r w:rsidR="005F723D" w:rsidRPr="00844BD4">
        <w:t>(</w:t>
      </w:r>
      <w:r w:rsidR="000034AE">
        <w:t>25</w:t>
      </w:r>
      <w:r w:rsidR="005F723D" w:rsidRPr="00844BD4">
        <w:t xml:space="preserve">% of total impact), </w:t>
      </w:r>
      <w:r w:rsidR="00B87B5A" w:rsidRPr="00844BD4">
        <w:t>China (</w:t>
      </w:r>
      <w:r w:rsidR="00C239E1">
        <w:t>8</w:t>
      </w:r>
      <w:r w:rsidR="00B87B5A" w:rsidRPr="00844BD4">
        <w:t xml:space="preserve">%), </w:t>
      </w:r>
      <w:r w:rsidR="005F723D" w:rsidRPr="00844BD4">
        <w:t xml:space="preserve">the </w:t>
      </w:r>
      <w:r w:rsidR="00C754DD" w:rsidRPr="00844BD4">
        <w:t xml:space="preserve">European Union </w:t>
      </w:r>
      <w:r w:rsidR="00DD527C" w:rsidRPr="00844BD4">
        <w:t>(</w:t>
      </w:r>
      <w:r w:rsidR="00EF09BB">
        <w:t>8</w:t>
      </w:r>
      <w:r w:rsidR="005F723D" w:rsidRPr="00844BD4">
        <w:t>%</w:t>
      </w:r>
      <w:r w:rsidR="00DD527C" w:rsidRPr="00844BD4">
        <w:t>)</w:t>
      </w:r>
      <w:r w:rsidR="00C754DD" w:rsidRPr="00844BD4">
        <w:t>, and Canada</w:t>
      </w:r>
      <w:r w:rsidR="00DD527C" w:rsidRPr="00844BD4">
        <w:t xml:space="preserve"> </w:t>
      </w:r>
      <w:r w:rsidR="004E2DFD" w:rsidRPr="00844BD4">
        <w:t>(</w:t>
      </w:r>
      <w:r w:rsidR="00EB636A">
        <w:t>7</w:t>
      </w:r>
      <w:r w:rsidR="005F723D" w:rsidRPr="00844BD4">
        <w:t>%</w:t>
      </w:r>
      <w:r w:rsidR="00C754DD" w:rsidRPr="00844BD4">
        <w:t xml:space="preserve">) </w:t>
      </w:r>
      <w:r w:rsidR="005F723D" w:rsidRPr="00844BD4">
        <w:t>the most impacted</w:t>
      </w:r>
      <w:r w:rsidR="00FE00FD" w:rsidRPr="00844BD4">
        <w:t xml:space="preserve"> regions</w:t>
      </w:r>
      <w:r w:rsidR="00C754DD" w:rsidRPr="00844BD4">
        <w:t>.</w:t>
      </w:r>
      <w:r w:rsidRPr="00844BD4">
        <w:t xml:space="preserve"> </w:t>
      </w:r>
      <w:r w:rsidR="00A24957">
        <w:t>The WIOD covers 35 sectors, and includes</w:t>
      </w:r>
      <w:r w:rsidR="00A24957" w:rsidRPr="00DF71DC">
        <w:t xml:space="preserve"> only one transport equipment manufacturing industry</w:t>
      </w:r>
      <w:r w:rsidR="00A24957">
        <w:t xml:space="preserve"> (which includes the production of many different transport vehicles and parts). Thus, the results derived from the analysis should be interpreted as indications. Nevertheless, </w:t>
      </w:r>
      <w:r w:rsidR="00A24957">
        <w:rPr>
          <w:lang w:val="en-US"/>
        </w:rPr>
        <w:t>t</w:t>
      </w:r>
      <w:r w:rsidR="004232E8" w:rsidRPr="00844BD4">
        <w:rPr>
          <w:lang w:val="en-US"/>
        </w:rPr>
        <w:t xml:space="preserve">he increasing globalization of the international supply-production chain and the large interconnectivity of the different economies </w:t>
      </w:r>
      <w:r w:rsidR="00A24957">
        <w:rPr>
          <w:lang w:val="en-US"/>
        </w:rPr>
        <w:t xml:space="preserve">certainly </w:t>
      </w:r>
      <w:r w:rsidR="004232E8" w:rsidRPr="00844BD4">
        <w:rPr>
          <w:lang w:val="en-US"/>
        </w:rPr>
        <w:t xml:space="preserve">contribute to increase </w:t>
      </w:r>
      <w:r w:rsidR="00265372">
        <w:rPr>
          <w:lang w:val="en-US"/>
        </w:rPr>
        <w:t xml:space="preserve">the </w:t>
      </w:r>
      <w:r w:rsidR="004232E8" w:rsidRPr="00844BD4">
        <w:rPr>
          <w:lang w:val="en-US"/>
        </w:rPr>
        <w:t>vulnerability of regional economies to any kind of disaster occurring anywhere in the world</w:t>
      </w:r>
      <w:r w:rsidR="009C19BA">
        <w:rPr>
          <w:lang w:val="en-US"/>
        </w:rPr>
        <w:t xml:space="preserve"> </w:t>
      </w:r>
      <w:r w:rsidR="009C19BA">
        <w:rPr>
          <w:lang w:val="en-US"/>
        </w:rPr>
        <w:fldChar w:fldCharType="begin"/>
      </w:r>
      <w:r w:rsidR="009C19BA">
        <w:rPr>
          <w:lang w:val="en-US"/>
        </w:rPr>
        <w:instrText xml:space="preserve"> ADDIN ZOTERO_ITEM CSL_CITATION {"citationID":"1a1lnu7f2o","properties":{"formattedCitation":"(Barker and Santos, 2010; Yamano et al., 2007)","plainCitation":"(Barker and Santos, 2010; Yamano et al., 2007)"},"citationItems":[{"id":2784,"uris":["http://zotero.org/groups/271383/items/GRJ4AFQN"],"uri":["http://zotero.org/groups/271383/items/GRJ4AFQN"],"itemData":{"id":2784,"type":"article-journal","title":"Measuring the efficacy of inventory with a dynamic input–output model","container-title":"International Journal of Production Economics","collection-title":"Improving Disaster Supply Chain Management – Key supply chain factors for humanitarian relief","page":"130-143","volume":"126","issue":"1","source":"ScienceDirect","abstract":"This paper extends the recently developed dynamic inoperability input–output model (DIIM) for assessing productivity degradations due to disasters. Inventory policies are formulated and incorporated within the DIIM to evaluate the impact of inventories on the resilience of disrupted interdependent systems. The Inventory DIIM can provide practical insights to preparedness decision making through explicit tradeoff analysis of multiple objectives, including inventory costs and economic loss reductions. The model is demonstrated in several illustrative examples to depict various nuances of inventory policies. The paper then culminates in a case study that utilizes input–output and inventory accounts from the Bureau of Economic Analysis.","DOI":"10.1016/j.ijpe.2009.08.011","ISSN":"0925-5273","journalAbbreviation":"International Journal of Production Economics","author":[{"family":"Barker","given":"Kash"},{"family":"Santos","given":"Joost R."}],"issued":{"date-parts":[["2010",7]]},"accessed":{"date-parts":[["2014",8,13]]}}},{"id":2833,"uris":["http://zotero.org/groups/271383/items/FMHI6B6X"],"uri":["http://zotero.org/groups/271383/items/FMHI6B6X"],"itemData":{"id":2833,"type":"article-journal","title":"Modeling the Regional Economic Loss of Natural Disasters: The Search for Economic Hotspots","container-title":"Economic Systems Research","page":"163-181","volume":"19","issue":"2","source":"Taylor and Francis+NEJM","abstract":"Abstract This paper examines the economic impacts of natural disasters using the originally estimated finer geographical scale production datasets and the redefined interregional input–output table. For more effective estimates of direct losses of the disasters, the precise geographical information of industrial distribution is required, because most economic data are published according to political boundaries that may be too aggregated to be the practical information for disaster preventions and retrofit policies. The direct losses are captured by the output data at the district level (500-meter square) by sector and the population density. The map of economic hotspots is obtained after estimating the economic importance of each district. The numerical examples clearly show that the advantages of finer geographical scale datasets and the total economic losses are not proportional to the distributions of population and industrial activities. In other words, the disaster prevention and retrofit policies have to consider the higher-order effects to reduce the total economic loss.","DOI":"10.1080/09535310701330191","ISSN":"0953-5314","shortTitle":"Modeling the Regional Economic Loss of Natural Disasters","author":[{"family":"Yamano","given":"Norihiko"},{"family":"Kajitani","given":"Yoshio"},{"family":"Shumuta","given":"Yoshiharu"}],"issued":{"date-parts":[["2007"]]},"accessed":{"date-parts":[["2014",8,13]]}}}],"schema":"https://github.com/citation-style-language/schema/raw/master/csl-citation.json"} </w:instrText>
      </w:r>
      <w:r w:rsidR="009C19BA">
        <w:rPr>
          <w:lang w:val="en-US"/>
        </w:rPr>
        <w:fldChar w:fldCharType="separate"/>
      </w:r>
      <w:r w:rsidR="005B3396" w:rsidRPr="005B3396">
        <w:t>(</w:t>
      </w:r>
      <w:r w:rsidR="00EF09BB" w:rsidRPr="005B3396">
        <w:t>Yamano et al., 2007</w:t>
      </w:r>
      <w:r w:rsidR="00EF09BB">
        <w:t xml:space="preserve">; </w:t>
      </w:r>
      <w:r w:rsidR="005B3396" w:rsidRPr="005B3396">
        <w:t>Barker and Santos, 2010;)</w:t>
      </w:r>
      <w:r w:rsidR="009C19BA">
        <w:rPr>
          <w:lang w:val="en-US"/>
        </w:rPr>
        <w:fldChar w:fldCharType="end"/>
      </w:r>
      <w:r w:rsidR="004232E8" w:rsidRPr="00844BD4">
        <w:rPr>
          <w:lang w:val="en-US"/>
        </w:rPr>
        <w:t xml:space="preserve">. Thus, the results of these studies </w:t>
      </w:r>
      <w:r w:rsidR="00D14A22" w:rsidRPr="00844BD4">
        <w:rPr>
          <w:lang w:val="en-US"/>
        </w:rPr>
        <w:t>could be useful for decision making in many different areas such as</w:t>
      </w:r>
      <w:r w:rsidR="00D14A22" w:rsidRPr="00844BD4">
        <w:t xml:space="preserve"> risk management strategies (diversification of suppliers),</w:t>
      </w:r>
      <w:r w:rsidR="00D14A22" w:rsidRPr="00844BD4">
        <w:rPr>
          <w:lang w:val="en-US"/>
        </w:rPr>
        <w:t xml:space="preserve"> logistics and production organization strategies (especially inventories management). </w:t>
      </w:r>
    </w:p>
    <w:p w:rsidR="00A942F7" w:rsidRPr="00844BD4" w:rsidRDefault="007E7458" w:rsidP="00CE33BD">
      <w:pPr>
        <w:spacing w:line="360" w:lineRule="auto"/>
        <w:ind w:firstLine="567"/>
        <w:jc w:val="both"/>
      </w:pPr>
      <w:r w:rsidRPr="00844BD4">
        <w:t>Although the model</w:t>
      </w:r>
      <w:r w:rsidR="00FE00FD" w:rsidRPr="00844BD4">
        <w:t xml:space="preserve"> used</w:t>
      </w:r>
      <w:r w:rsidRPr="00844BD4">
        <w:t xml:space="preserve"> is </w:t>
      </w:r>
      <w:r w:rsidR="00FE00FD" w:rsidRPr="00844BD4">
        <w:t>suitable</w:t>
      </w:r>
      <w:r w:rsidRPr="00844BD4">
        <w:t xml:space="preserve"> for computing the effects of disruptions in the supply chain, it shows some shortcomings. </w:t>
      </w:r>
      <w:r w:rsidR="00C40E7B" w:rsidRPr="00844BD4">
        <w:t>It</w:t>
      </w:r>
      <w:r w:rsidRPr="00844BD4">
        <w:t xml:space="preserve"> is able to capture most of the impacts generated by the disruption of the supply chain, but not all. For instance, the impacts generated in other sectors </w:t>
      </w:r>
      <w:r w:rsidR="00C40E7B" w:rsidRPr="00844BD4">
        <w:t>besides</w:t>
      </w:r>
      <w:r w:rsidRPr="00844BD4">
        <w:t xml:space="preserve"> the TEI, but using inputs from the TEI sector</w:t>
      </w:r>
      <w:r w:rsidR="00C40E7B" w:rsidRPr="00844BD4">
        <w:t>,</w:t>
      </w:r>
      <w:r w:rsidRPr="00844BD4">
        <w:t xml:space="preserve"> would not be captured (e.g. automotive repair and maintenance sector), although th</w:t>
      </w:r>
      <w:r w:rsidR="00C40E7B" w:rsidRPr="00844BD4">
        <w:t>e</w:t>
      </w:r>
      <w:r w:rsidRPr="00844BD4">
        <w:t>s</w:t>
      </w:r>
      <w:r w:rsidR="00C40E7B" w:rsidRPr="00844BD4">
        <w:t>e</w:t>
      </w:r>
      <w:r w:rsidRPr="00844BD4">
        <w:t xml:space="preserve"> impacts are relatively small compared to the ones already captured by the model (</w:t>
      </w:r>
      <w:r w:rsidR="00265372">
        <w:t xml:space="preserve">e.g. </w:t>
      </w:r>
      <w:r w:rsidRPr="00844BD4">
        <w:t>in the case of Japan</w:t>
      </w:r>
      <w:r w:rsidR="00C40E7B" w:rsidRPr="00844BD4">
        <w:t>,</w:t>
      </w:r>
      <w:r w:rsidRPr="00844BD4">
        <w:t xml:space="preserve"> 90% of the intermediate output of the TEI is used by the Japanese and foreign TEI). In addition, the </w:t>
      </w:r>
      <w:r w:rsidR="00265372">
        <w:t>supply chain</w:t>
      </w:r>
      <w:r w:rsidR="00265372" w:rsidRPr="00844BD4">
        <w:t xml:space="preserve"> </w:t>
      </w:r>
      <w:r w:rsidRPr="00844BD4">
        <w:t xml:space="preserve">effect computed by the model also includes some </w:t>
      </w:r>
      <w:r w:rsidR="00265372">
        <w:t xml:space="preserve">of the </w:t>
      </w:r>
      <w:r w:rsidRPr="00844BD4">
        <w:t>backward effects</w:t>
      </w:r>
      <w:r w:rsidR="00265372">
        <w:t xml:space="preserve"> derived from the reduction in the intermediate demand of the Japanese TEI</w:t>
      </w:r>
      <w:r w:rsidR="009B4A06">
        <w:t xml:space="preserve"> (i.e.</w:t>
      </w:r>
      <w:r w:rsidR="00C40E7B" w:rsidRPr="00844BD4">
        <w:t xml:space="preserve"> </w:t>
      </w:r>
      <w:r w:rsidRPr="00844BD4">
        <w:t>part of</w:t>
      </w:r>
      <w:r w:rsidR="009B4A06">
        <w:t xml:space="preserve"> the</w:t>
      </w:r>
      <w:r w:rsidRPr="00844BD4">
        <w:t xml:space="preserve"> </w:t>
      </w:r>
      <w:r w:rsidR="005E2331" w:rsidRPr="00844BD4">
        <w:t>impact in the</w:t>
      </w:r>
      <w:r w:rsidRPr="00844BD4">
        <w:t xml:space="preserve"> </w:t>
      </w:r>
      <w:r w:rsidR="005E2331" w:rsidRPr="00844BD4">
        <w:t>non-Japanese TEI</w:t>
      </w:r>
      <w:r w:rsidRPr="00844BD4">
        <w:t xml:space="preserve"> could be due to the reduction in the demand </w:t>
      </w:r>
      <w:r w:rsidR="00C40E7B" w:rsidRPr="00844BD4">
        <w:t xml:space="preserve">for </w:t>
      </w:r>
      <w:r w:rsidRPr="00844BD4">
        <w:t xml:space="preserve">intermediates </w:t>
      </w:r>
      <w:r w:rsidR="00C40E7B" w:rsidRPr="00844BD4">
        <w:t xml:space="preserve">from </w:t>
      </w:r>
      <w:r w:rsidRPr="00844BD4">
        <w:t>the Japanese TEI</w:t>
      </w:r>
      <w:r w:rsidR="009B4A06">
        <w:t>)</w:t>
      </w:r>
      <w:r w:rsidRPr="00844BD4">
        <w:t xml:space="preserve"> This would be the case </w:t>
      </w:r>
      <w:r w:rsidR="00C40E7B" w:rsidRPr="00844BD4">
        <w:t xml:space="preserve">for </w:t>
      </w:r>
      <w:r w:rsidRPr="00844BD4">
        <w:t xml:space="preserve">the non-Japanese TEIs affected by the disruption in the supply chain </w:t>
      </w:r>
      <w:r w:rsidR="00C40E7B" w:rsidRPr="00844BD4">
        <w:t xml:space="preserve">that </w:t>
      </w:r>
      <w:r w:rsidRPr="00844BD4">
        <w:t xml:space="preserve">are also suppliers of inputs to the Japanese TEI. However, in this case study, the Japanese exports from foreign TEI are 3.5 times higher than the imports and it would be expected that only a fraction of the impact computed as </w:t>
      </w:r>
      <w:r w:rsidR="00265372">
        <w:t>supply chain</w:t>
      </w:r>
      <w:r w:rsidR="00265372" w:rsidRPr="00844BD4">
        <w:t xml:space="preserve"> </w:t>
      </w:r>
      <w:r w:rsidRPr="00844BD4">
        <w:t>would</w:t>
      </w:r>
      <w:r w:rsidR="00C40E7B" w:rsidRPr="00844BD4">
        <w:t xml:space="preserve"> actually</w:t>
      </w:r>
      <w:r w:rsidRPr="00844BD4">
        <w:t xml:space="preserve"> be backward. Finally, although the model </w:t>
      </w:r>
      <w:r w:rsidR="00C40E7B" w:rsidRPr="00844BD4">
        <w:t xml:space="preserve">explicitly </w:t>
      </w:r>
      <w:r w:rsidRPr="00844BD4">
        <w:t xml:space="preserve">computes the feedback loops between all the sectors involved in </w:t>
      </w:r>
      <w:r w:rsidR="009B4A06">
        <w:t>supply chain of the TEI</w:t>
      </w:r>
      <w:r w:rsidRPr="00844BD4">
        <w:t>, it does not explicitly capture the feedback loop within the TEI worldwide. However, this effect is implicitly accounted</w:t>
      </w:r>
      <w:r w:rsidR="00C40E7B" w:rsidRPr="00844BD4">
        <w:t xml:space="preserve"> for</w:t>
      </w:r>
      <w:r w:rsidRPr="00844BD4">
        <w:t xml:space="preserve"> in the initial effect</w:t>
      </w:r>
      <w:r w:rsidR="00C40E7B" w:rsidRPr="00844BD4">
        <w:t>,</w:t>
      </w:r>
      <w:r w:rsidRPr="00844BD4">
        <w:t xml:space="preserve"> which covers the total reduction in the production of the TEI.</w:t>
      </w:r>
    </w:p>
    <w:p w:rsidR="00DF71DC" w:rsidRPr="00844BD4" w:rsidRDefault="007E7458" w:rsidP="00CE33BD">
      <w:pPr>
        <w:spacing w:line="360" w:lineRule="auto"/>
        <w:ind w:firstLine="567"/>
        <w:jc w:val="both"/>
        <w:rPr>
          <w:lang w:val="en-US"/>
        </w:rPr>
      </w:pPr>
      <w:r w:rsidRPr="00844BD4">
        <w:t xml:space="preserve">In recent years, computable general equilibrium (CGE) models are becoming more popular for disaster impact analysis. Unlike IO models, CGE models are non-linear, can respond to price changes, can accommodate input and import substitutions, and can explicitly handle supply constraints </w:t>
      </w:r>
      <w:r w:rsidR="005D0274">
        <w:fldChar w:fldCharType="begin"/>
      </w:r>
      <w:r w:rsidR="005D0274">
        <w:instrText xml:space="preserve"> ADDIN ZOTERO_ITEM CSL_CITATION {"citationID":"155bhgj096","properties":{"formattedCitation":"(Okuyama and Santos, 2014)","plainCitation":"(Okuyama and Santos, 2014)"},"citationItems":[{"id":2820,"uris":["http://zotero.org/groups/271383/items/GS6TKVT8"],"uri":["http://zotero.org/groups/271383/items/GS6TKVT8"],"itemData":{"id":2820,"type":"article-journal","title":"Disaster Impact and Input–Output Analysis","container-title":"Economic Systems Research","page":"1-12","volume":"26","issue":"1","source":"Taylor and Francis+NEJM","abstract":"Macroeconomics models, such as the input–output model, the social accounting matrix, and the computable general equilibrium model, have been used for impact analysis of catastrophic disasters for some time. While the use of such models to disaster situation, which may quite differ from the ordinary economic setting, has been critiqued (for recent example, see Albala-Bertrand, 2013), there are still valuable reasons for the use of such models. In particular, such models can be used in order to quickly provide a ballpark estimate of the system-wide impact for recovery plan and finance and/or to evaluate disaster countermeasures in the pre-event period. This paper presents how these methodologies have evolved to incorporate with disaster-specific feature and discusses how far they still need to go from the current stage. This paper also serves as a preface to this special issue, which encompasses several papers devoted to the use of macroeconomic data and models to assess economic losses from disasters.","DOI":"10.1080/09535314.2013.871505","ISSN":"0953-5314","author":[{"family":"Okuyama","given":"Yasuhide"},{"family":"Santos","given":"Joost R."}],"issued":{"date-parts":[["2014"]]},"accessed":{"date-parts":[["2014",8,13]]}}}],"schema":"https://github.com/citation-style-language/schema/raw/master/csl-citation.json"} </w:instrText>
      </w:r>
      <w:r w:rsidR="005D0274">
        <w:fldChar w:fldCharType="separate"/>
      </w:r>
      <w:r w:rsidR="005B3396" w:rsidRPr="005B3396">
        <w:t>(Okuyama and Santos, 2014)</w:t>
      </w:r>
      <w:r w:rsidR="005D0274">
        <w:fldChar w:fldCharType="end"/>
      </w:r>
      <w:r w:rsidRPr="00844BD4">
        <w:t xml:space="preserve">. However, these advantages with respect </w:t>
      </w:r>
      <w:r w:rsidR="00DE0953" w:rsidRPr="00844BD4">
        <w:t xml:space="preserve">to </w:t>
      </w:r>
      <w:r w:rsidRPr="00844BD4">
        <w:t xml:space="preserve">IO models may turn into disadvantages when assessing the disruption of the supply of key components that, in the </w:t>
      </w:r>
      <w:r w:rsidR="00875561">
        <w:t xml:space="preserve">very </w:t>
      </w:r>
      <w:r w:rsidRPr="00844BD4">
        <w:t>short run, cannot be supplied by any other producer</w:t>
      </w:r>
      <w:r w:rsidR="000E6A96">
        <w:t xml:space="preserve">, and </w:t>
      </w:r>
      <w:r w:rsidR="00DF71DC">
        <w:t>therefore,</w:t>
      </w:r>
      <w:r w:rsidR="00875561" w:rsidRPr="00875561">
        <w:t xml:space="preserve"> all </w:t>
      </w:r>
      <w:r w:rsidR="000E6A96">
        <w:t xml:space="preserve">the </w:t>
      </w:r>
      <w:r w:rsidR="00875561" w:rsidRPr="00875561">
        <w:t>adjustments in CGE-models cannot take place completely</w:t>
      </w:r>
      <w:r w:rsidR="00DF71DC">
        <w:t>.</w:t>
      </w:r>
      <w:r w:rsidRPr="00844BD4">
        <w:t xml:space="preserve"> In this sense, CGEs could be considered too flexible for the assessment of disruption in the supply chain of key components, while the rigidity and simplicity of the mixed </w:t>
      </w:r>
      <w:r w:rsidR="003E03AD" w:rsidRPr="00844BD4">
        <w:t>MRIO</w:t>
      </w:r>
      <w:r w:rsidRPr="00844BD4">
        <w:t xml:space="preserve"> model would represent an advantage in this case.</w:t>
      </w:r>
      <w:r w:rsidR="00A24957" w:rsidRPr="00CE414C" w:rsidDel="00A24957">
        <w:t xml:space="preserve"> </w:t>
      </w:r>
    </w:p>
    <w:p w:rsidR="00C754DD" w:rsidRDefault="00C754DD" w:rsidP="00CE33BD">
      <w:pPr>
        <w:spacing w:line="360" w:lineRule="auto"/>
        <w:jc w:val="both"/>
        <w:rPr>
          <w:lang w:val="en-US"/>
        </w:rPr>
      </w:pPr>
    </w:p>
    <w:p w:rsidR="00A24957" w:rsidRPr="00844BD4" w:rsidRDefault="00A24957" w:rsidP="00CE33BD">
      <w:pPr>
        <w:spacing w:line="360" w:lineRule="auto"/>
        <w:jc w:val="both"/>
        <w:rPr>
          <w:lang w:val="en-US"/>
        </w:rPr>
      </w:pPr>
    </w:p>
    <w:p w:rsidR="00C754DD" w:rsidRDefault="00C754DD" w:rsidP="00CE33BD">
      <w:pPr>
        <w:spacing w:line="360" w:lineRule="auto"/>
        <w:jc w:val="both"/>
        <w:rPr>
          <w:b/>
          <w:lang w:val="en-US"/>
        </w:rPr>
      </w:pPr>
      <w:r w:rsidRPr="00844BD4">
        <w:rPr>
          <w:b/>
          <w:lang w:val="en-US"/>
        </w:rPr>
        <w:t>References</w:t>
      </w:r>
    </w:p>
    <w:p w:rsidR="00A24957" w:rsidRPr="00844BD4" w:rsidRDefault="00A24957" w:rsidP="00CE33BD">
      <w:pPr>
        <w:spacing w:line="360" w:lineRule="auto"/>
        <w:jc w:val="both"/>
        <w:rPr>
          <w:b/>
          <w:lang w:val="en-US"/>
        </w:rPr>
      </w:pPr>
    </w:p>
    <w:p w:rsidR="005B3396" w:rsidRPr="005B3396" w:rsidRDefault="005D0274" w:rsidP="00CE33BD">
      <w:pPr>
        <w:pStyle w:val="Bibliography"/>
        <w:spacing w:line="360" w:lineRule="auto"/>
        <w:jc w:val="both"/>
      </w:pPr>
      <w:r>
        <w:fldChar w:fldCharType="begin"/>
      </w:r>
      <w:r w:rsidR="005B3396">
        <w:instrText xml:space="preserve"> ADDIN ZOTERO_BIBL {"custom":[]} CSL_BIBLIOGRAPHY </w:instrText>
      </w:r>
      <w:r>
        <w:fldChar w:fldCharType="separate"/>
      </w:r>
      <w:r w:rsidR="005B3396" w:rsidRPr="005B3396">
        <w:t>Arbex, M., Perobelli, F.S., 2010. Solow meets Leontief: Economic growth and energy consumption. Energy Economics</w:t>
      </w:r>
      <w:r w:rsidR="004A099F">
        <w:t>,</w:t>
      </w:r>
      <w:r w:rsidR="005B3396" w:rsidRPr="005B3396">
        <w:t xml:space="preserve"> 32, 43–53.</w:t>
      </w:r>
    </w:p>
    <w:p w:rsidR="005B3396" w:rsidRPr="005B3396" w:rsidRDefault="005B3396" w:rsidP="00CE33BD">
      <w:pPr>
        <w:pStyle w:val="Bibliography"/>
        <w:spacing w:line="360" w:lineRule="auto"/>
        <w:jc w:val="both"/>
      </w:pPr>
      <w:r w:rsidRPr="005B3396">
        <w:t>Autonews, F. wire, 2011. Opel, Renault production hit by shortage of Japanese parts http://www.autonews.com/article/20110318/COPY01/303189860/opel-renault-production-hit-by-shortage-of-japanese-parts (accessed 8.13.14).</w:t>
      </w:r>
    </w:p>
    <w:p w:rsidR="005B3396" w:rsidRPr="005B3396" w:rsidRDefault="005B3396" w:rsidP="00CE33BD">
      <w:pPr>
        <w:pStyle w:val="Bibliography"/>
        <w:spacing w:line="360" w:lineRule="auto"/>
        <w:jc w:val="both"/>
      </w:pPr>
      <w:r w:rsidRPr="005B3396">
        <w:t>Barker, K., Santos, J.R., 2010. Measuring the efficacy of inventory with a dynamic input–output model. International Journal of Production Economics</w:t>
      </w:r>
      <w:r w:rsidR="004A099F">
        <w:t>,</w:t>
      </w:r>
      <w:r w:rsidRPr="005B3396">
        <w:t xml:space="preserve"> 126, 130–143.</w:t>
      </w:r>
    </w:p>
    <w:p w:rsidR="005B3396" w:rsidRPr="005B3396" w:rsidRDefault="005B3396" w:rsidP="00CE33BD">
      <w:pPr>
        <w:pStyle w:val="Bibliography"/>
        <w:spacing w:line="360" w:lineRule="auto"/>
        <w:jc w:val="both"/>
      </w:pPr>
      <w:r w:rsidRPr="00CE33BD">
        <w:rPr>
          <w:lang w:val="en-US"/>
        </w:rPr>
        <w:t xml:space="preserve">Dietzenbacher, E., Los, B., Stehrer, R., Timmer, M., de Vries, G., 2013. </w:t>
      </w:r>
      <w:r w:rsidRPr="005B3396">
        <w:t>The construction of world input-output tables in the WIOD project. Economic Systems Research</w:t>
      </w:r>
      <w:r w:rsidR="004A099F">
        <w:t>,</w:t>
      </w:r>
      <w:r w:rsidRPr="005B3396">
        <w:t xml:space="preserve"> 25, 71–98.</w:t>
      </w:r>
    </w:p>
    <w:p w:rsidR="005B3396" w:rsidRPr="005B3396" w:rsidRDefault="005B3396" w:rsidP="00CE33BD">
      <w:pPr>
        <w:pStyle w:val="Bibliography"/>
        <w:spacing w:line="360" w:lineRule="auto"/>
        <w:jc w:val="both"/>
      </w:pPr>
      <w:r w:rsidRPr="005B3396">
        <w:t>Haimes, Y., Jiang, P., 2001. Leontief-Based Model of Risk in Complex Interconnected Infrastructures. Journal of Infrastructure Systems</w:t>
      </w:r>
      <w:r w:rsidR="004A099F">
        <w:t>,</w:t>
      </w:r>
      <w:r w:rsidRPr="005B3396">
        <w:t xml:space="preserve"> 7, 1–12.</w:t>
      </w:r>
    </w:p>
    <w:p w:rsidR="005B3396" w:rsidRPr="005B3396" w:rsidRDefault="005B3396" w:rsidP="00CE33BD">
      <w:pPr>
        <w:pStyle w:val="Bibliography"/>
        <w:spacing w:line="360" w:lineRule="auto"/>
        <w:jc w:val="both"/>
      </w:pPr>
      <w:r w:rsidRPr="005B3396">
        <w:t>Hallegatte, S., 2008. An adaptive regional input-output model and its application to the assessment of the economic cost of Katrina. Risk Anal</w:t>
      </w:r>
      <w:r w:rsidR="004A099F">
        <w:t>ysis,</w:t>
      </w:r>
      <w:r w:rsidRPr="005B3396">
        <w:t xml:space="preserve"> 28, 779–799.</w:t>
      </w:r>
    </w:p>
    <w:p w:rsidR="005B3396" w:rsidRPr="005B3396" w:rsidRDefault="005B3396" w:rsidP="00CE33BD">
      <w:pPr>
        <w:pStyle w:val="Bibliography"/>
        <w:spacing w:line="360" w:lineRule="auto"/>
        <w:jc w:val="both"/>
      </w:pPr>
      <w:r w:rsidRPr="005B3396">
        <w:t>Jiang, P., Haimes, Y.Y., 2004. Risk management for Leontief-based interdependent systems. Risk Anal</w:t>
      </w:r>
      <w:r w:rsidR="004A099F">
        <w:t>ysis,</w:t>
      </w:r>
      <w:r w:rsidRPr="005B3396">
        <w:t xml:space="preserve"> 24, 1215–1229.</w:t>
      </w:r>
    </w:p>
    <w:p w:rsidR="005B3396" w:rsidRPr="005B3396" w:rsidRDefault="005B3396" w:rsidP="00CE33BD">
      <w:pPr>
        <w:pStyle w:val="Bibliography"/>
        <w:spacing w:line="360" w:lineRule="auto"/>
        <w:jc w:val="both"/>
      </w:pPr>
      <w:r w:rsidRPr="005B3396">
        <w:t>Jonkeren, O., Giannopoulos, G., 2014. Analysing Critical Infrastructure Failure with a Resilience Inoperability Input–Output Model. Economic Systems Research</w:t>
      </w:r>
      <w:r w:rsidR="004A099F">
        <w:t>,</w:t>
      </w:r>
      <w:r w:rsidRPr="005B3396">
        <w:t xml:space="preserve"> 26, 39–59.</w:t>
      </w:r>
    </w:p>
    <w:p w:rsidR="005B3396" w:rsidRPr="005B3396" w:rsidRDefault="005B3396" w:rsidP="00CE33BD">
      <w:pPr>
        <w:pStyle w:val="Bibliography"/>
        <w:spacing w:line="360" w:lineRule="auto"/>
        <w:jc w:val="both"/>
      </w:pPr>
      <w:r w:rsidRPr="005B3396">
        <w:t>Kajitani, Y., Chang, S.E., Tatano, H., 2013. Economic Impacts of the 2011 Tohoku-Oki Earthquake and Tsunami. Earthquake Spectra</w:t>
      </w:r>
      <w:r w:rsidR="004A099F">
        <w:t>,</w:t>
      </w:r>
      <w:r w:rsidRPr="005B3396">
        <w:t xml:space="preserve"> 29, S457–S478.</w:t>
      </w:r>
    </w:p>
    <w:p w:rsidR="005B3396" w:rsidRPr="005B3396" w:rsidRDefault="005B3396" w:rsidP="00CE33BD">
      <w:pPr>
        <w:pStyle w:val="Bibliography"/>
        <w:spacing w:line="360" w:lineRule="auto"/>
        <w:jc w:val="both"/>
      </w:pPr>
      <w:r w:rsidRPr="005B3396">
        <w:t>Kerschner, C., Bermejo, R., Arto, I., 2009. Petróleo y carbón: del cenit del petróleo al cenit del carbón. Ecología Política 39, Cambio Climático y Energías Renovables, 23–36</w:t>
      </w:r>
      <w:r w:rsidR="004A099F">
        <w:t xml:space="preserve"> (in Spanish)</w:t>
      </w:r>
      <w:r w:rsidRPr="005B3396">
        <w:t>.</w:t>
      </w:r>
    </w:p>
    <w:p w:rsidR="005B3396" w:rsidRPr="005B3396" w:rsidRDefault="005B3396" w:rsidP="00CE33BD">
      <w:pPr>
        <w:pStyle w:val="Bibliography"/>
        <w:spacing w:line="360" w:lineRule="auto"/>
        <w:jc w:val="both"/>
      </w:pPr>
      <w:r w:rsidRPr="005B3396">
        <w:t>Leckcivilize, A., 2013. The Impact of Supply Chain Disruptions: Evidence from the Japanese Tsunami. Presented at the 21st International Input-Output Conference, Kitakyushu, Japan.</w:t>
      </w:r>
    </w:p>
    <w:p w:rsidR="005B3396" w:rsidRPr="005B3396" w:rsidRDefault="005B3396" w:rsidP="00CE33BD">
      <w:pPr>
        <w:pStyle w:val="Bibliography"/>
        <w:spacing w:line="360" w:lineRule="auto"/>
        <w:jc w:val="both"/>
      </w:pPr>
      <w:r w:rsidRPr="005B3396">
        <w:t>Lian, C., Haimes, Y.Y., 2006. Managing the risk of terrorism to interdependent infrastructure systems through the dynamic inoperability input–output model. Syst</w:t>
      </w:r>
      <w:r w:rsidR="004A099F">
        <w:t>ems</w:t>
      </w:r>
      <w:r w:rsidRPr="005B3396">
        <w:t xml:space="preserve"> Engin</w:t>
      </w:r>
      <w:r w:rsidR="004A099F">
        <w:t>eering,</w:t>
      </w:r>
      <w:r w:rsidRPr="005B3396">
        <w:t xml:space="preserve"> 9, 241–258.</w:t>
      </w:r>
    </w:p>
    <w:p w:rsidR="005B3396" w:rsidRPr="005B3396" w:rsidRDefault="005B3396" w:rsidP="00CE33BD">
      <w:pPr>
        <w:pStyle w:val="Bibliography"/>
        <w:spacing w:line="360" w:lineRule="auto"/>
        <w:jc w:val="both"/>
      </w:pPr>
      <w:r w:rsidRPr="005B3396">
        <w:t>Miller, R.E., Blair, P.D., 2009. Input-Output Analysis: Foundations and Extensions, 2nd ed. Cambridge University Press, Cambridge UK.</w:t>
      </w:r>
    </w:p>
    <w:p w:rsidR="005B3396" w:rsidRPr="005B3396" w:rsidRDefault="005B3396" w:rsidP="00CE33BD">
      <w:pPr>
        <w:pStyle w:val="Bibliography"/>
        <w:spacing w:line="360" w:lineRule="auto"/>
        <w:jc w:val="both"/>
      </w:pPr>
      <w:r w:rsidRPr="005B3396">
        <w:t>Mirza, M.M.Q., 2003. Climate change and extreme weather events: can developing countries adapt? Climate Policy</w:t>
      </w:r>
      <w:r w:rsidR="004A099F">
        <w:t>,</w:t>
      </w:r>
      <w:r w:rsidRPr="005B3396">
        <w:t xml:space="preserve"> 3, 233–248.</w:t>
      </w:r>
    </w:p>
    <w:p w:rsidR="005B3396" w:rsidRPr="005B3396" w:rsidRDefault="005B3396" w:rsidP="00CE33BD">
      <w:pPr>
        <w:pStyle w:val="Bibliography"/>
        <w:spacing w:line="360" w:lineRule="auto"/>
        <w:jc w:val="both"/>
      </w:pPr>
      <w:r w:rsidRPr="005B3396">
        <w:t>OICA, 2012. Production Statistics. 2010 Statistics http://oica.net/category/production-statistics/2010-statistics/</w:t>
      </w:r>
    </w:p>
    <w:p w:rsidR="005B3396" w:rsidRPr="005B3396" w:rsidRDefault="005B3396" w:rsidP="00CE33BD">
      <w:pPr>
        <w:pStyle w:val="Bibliography"/>
        <w:spacing w:line="360" w:lineRule="auto"/>
        <w:jc w:val="both"/>
      </w:pPr>
      <w:r w:rsidRPr="005B3396">
        <w:t>Okuyama, Y., 2004. Modeling spatial economic impacts of an earthquake: input-output approaches. Disaster Prevention and Management</w:t>
      </w:r>
      <w:r w:rsidR="004A099F">
        <w:t>,</w:t>
      </w:r>
      <w:r w:rsidRPr="005B3396">
        <w:t xml:space="preserve"> 13, 297–306.</w:t>
      </w:r>
    </w:p>
    <w:p w:rsidR="005B3396" w:rsidRPr="005B3396" w:rsidRDefault="005B3396" w:rsidP="00CE33BD">
      <w:pPr>
        <w:pStyle w:val="Bibliography"/>
        <w:spacing w:line="360" w:lineRule="auto"/>
        <w:jc w:val="both"/>
      </w:pPr>
      <w:r w:rsidRPr="005B3396">
        <w:t>Okuyama, Y., 2010. Globalization and Localization of Disaster Impacts: An Empirical Examination. CESifo Forum, CESifo Forum 11, 56–66.</w:t>
      </w:r>
    </w:p>
    <w:p w:rsidR="005B3396" w:rsidRPr="005B3396" w:rsidRDefault="005B3396" w:rsidP="00CE33BD">
      <w:pPr>
        <w:pStyle w:val="Bibliography"/>
        <w:spacing w:line="360" w:lineRule="auto"/>
        <w:jc w:val="both"/>
      </w:pPr>
      <w:r w:rsidRPr="005B3396">
        <w:t>Okuyama, Y., Hewings, G.J.D., Sonis, M., 2004. Measuring Economic Impacts of Disasters: Interregional Input-Output Analysis Using Sequential Interindustry Model, in: Okuyama, D.Y., Chang, P.S.E. (Eds.), Modeling Spatial and Economic Impacts of Disasters, Advances in Spatial Science. Springer Berlin Heidelberg, pp. 77–101.</w:t>
      </w:r>
    </w:p>
    <w:p w:rsidR="005B3396" w:rsidRPr="005B3396" w:rsidRDefault="005B3396" w:rsidP="00CE33BD">
      <w:pPr>
        <w:pStyle w:val="Bibliography"/>
        <w:spacing w:line="360" w:lineRule="auto"/>
        <w:jc w:val="both"/>
      </w:pPr>
      <w:r w:rsidRPr="005B3396">
        <w:t>Okuyama, Y., Sahin, S., 2009. Impact Estimation of Disasters: A Global Aggregate for 1960 to 2007 (SSRN Scholarly Paper No. ID 1421704). Social Science Research Network, Rochester, NY.</w:t>
      </w:r>
    </w:p>
    <w:p w:rsidR="005B3396" w:rsidRPr="005B3396" w:rsidRDefault="005B3396" w:rsidP="00CE33BD">
      <w:pPr>
        <w:pStyle w:val="Bibliography"/>
        <w:spacing w:line="360" w:lineRule="auto"/>
        <w:jc w:val="both"/>
      </w:pPr>
      <w:r w:rsidRPr="005B3396">
        <w:t>Okuyama, Y., Santos, J.R., 2014. Disaster Impact and Input–Output Analysis. Economic Systems Research</w:t>
      </w:r>
      <w:r w:rsidR="004A099F">
        <w:t>,</w:t>
      </w:r>
      <w:r w:rsidRPr="005B3396">
        <w:t xml:space="preserve"> 26, 1–12.</w:t>
      </w:r>
    </w:p>
    <w:p w:rsidR="005B3396" w:rsidRPr="005B3396" w:rsidRDefault="005B3396" w:rsidP="00CE33BD">
      <w:pPr>
        <w:pStyle w:val="Bibliography"/>
        <w:spacing w:line="360" w:lineRule="auto"/>
        <w:jc w:val="both"/>
      </w:pPr>
      <w:r w:rsidRPr="005B3396">
        <w:t>Okuyama, Y., Sonis, M., Hewings, G.J.D., 1999. Economic Impacts of an Unscheduled, Disruptive Event: A Miyazawa Multiplier Analysis, in: Hewings, P.G.J.D., Sonis, P.M., Madden, P.M., Kimura, P.Y. (Eds.), Understanding and Interpreting Economic Structure, Advances in Spatial Science. Springer Berlin Heidelberg, pp. 113–143.</w:t>
      </w:r>
    </w:p>
    <w:p w:rsidR="005B3396" w:rsidRPr="005B3396" w:rsidRDefault="005B3396" w:rsidP="00CE33BD">
      <w:pPr>
        <w:pStyle w:val="Bibliography"/>
        <w:spacing w:line="360" w:lineRule="auto"/>
        <w:jc w:val="both"/>
      </w:pPr>
      <w:r w:rsidRPr="005B3396">
        <w:t>Ranghieri, F., Ishiwatari, M., 2012. Learning from Megadisasters : Lessons from the Great East Japan Earthquake. World Bank, Washington DC.</w:t>
      </w:r>
    </w:p>
    <w:p w:rsidR="005B3396" w:rsidRPr="005B3396" w:rsidRDefault="005B3396" w:rsidP="00CE33BD">
      <w:pPr>
        <w:pStyle w:val="Bibliography"/>
        <w:spacing w:line="360" w:lineRule="auto"/>
        <w:jc w:val="both"/>
      </w:pPr>
      <w:r w:rsidRPr="005B3396">
        <w:t>Robinet, M., 2011. Japan Disaster Output Impacts Update</w:t>
      </w:r>
      <w:r w:rsidR="000724CB">
        <w:t>.</w:t>
      </w:r>
      <w:r w:rsidRPr="005B3396">
        <w:t xml:space="preserve"> http://www.oesa.org/Doc-Vault/Knowledge-Center/Archived-Docs/Japan-Earthquake-Information/IHS-Japan-Disaster-Output-Impact-Update-June-10.pdf</w:t>
      </w:r>
    </w:p>
    <w:p w:rsidR="005B3396" w:rsidRPr="005B3396" w:rsidRDefault="005B3396" w:rsidP="00CE33BD">
      <w:pPr>
        <w:pStyle w:val="Bibliography"/>
        <w:spacing w:line="360" w:lineRule="auto"/>
        <w:jc w:val="both"/>
      </w:pPr>
      <w:r w:rsidRPr="005B3396">
        <w:t>Rose, A., Wei, D., 2013. Estimating the Economic Consequences of a Port Shutdown: The Special Role of Resilience. Economic Systems Research</w:t>
      </w:r>
      <w:r w:rsidR="000724CB">
        <w:t>,</w:t>
      </w:r>
      <w:r w:rsidRPr="005B3396">
        <w:t xml:space="preserve"> 25, 212–232. </w:t>
      </w:r>
    </w:p>
    <w:p w:rsidR="005B3396" w:rsidRPr="005B3396" w:rsidRDefault="005B3396" w:rsidP="00CE33BD">
      <w:pPr>
        <w:pStyle w:val="Bibliography"/>
        <w:spacing w:line="360" w:lineRule="auto"/>
        <w:jc w:val="both"/>
      </w:pPr>
      <w:r w:rsidRPr="005B3396">
        <w:t>Santos, J.R., Haimes, Y.Y., 2004. Modeling the demand reduction input-output (I-O) inoperability due to terrorism of interconnected infrastructures. Risk Anal</w:t>
      </w:r>
      <w:r w:rsidR="000724CB">
        <w:t>ysis,</w:t>
      </w:r>
      <w:r w:rsidRPr="005B3396">
        <w:t xml:space="preserve"> 24, 1437–1451.</w:t>
      </w:r>
    </w:p>
    <w:p w:rsidR="005B3396" w:rsidRPr="005B3396" w:rsidRDefault="005B3396" w:rsidP="00CE33BD">
      <w:pPr>
        <w:pStyle w:val="Bibliography"/>
        <w:spacing w:line="360" w:lineRule="auto"/>
        <w:jc w:val="both"/>
      </w:pPr>
      <w:r w:rsidRPr="005B3396">
        <w:t>Steinback, S.R., 2004. Using Ready-Made Regional Input-Output Models to Estimate Backward-Linkage Effects of Exogenous Output Shocks. The Review of Regional Studies</w:t>
      </w:r>
      <w:r w:rsidR="000724CB">
        <w:t>,</w:t>
      </w:r>
      <w:r w:rsidRPr="005B3396">
        <w:t xml:space="preserve"> 34, 57–71.</w:t>
      </w:r>
    </w:p>
    <w:p w:rsidR="005B3396" w:rsidRPr="005B3396" w:rsidRDefault="000724CB" w:rsidP="00CE33BD">
      <w:pPr>
        <w:pStyle w:val="Bibliography"/>
        <w:spacing w:line="360" w:lineRule="auto"/>
        <w:jc w:val="both"/>
      </w:pPr>
      <w:r w:rsidRPr="00CE33BD">
        <w:rPr>
          <w:lang w:val="nl-NL"/>
        </w:rPr>
        <w:t>va</w:t>
      </w:r>
      <w:r>
        <w:rPr>
          <w:lang w:val="nl-NL"/>
        </w:rPr>
        <w:t xml:space="preserve">n der </w:t>
      </w:r>
      <w:r w:rsidR="005B3396" w:rsidRPr="00CE33BD">
        <w:rPr>
          <w:lang w:val="nl-NL"/>
        </w:rPr>
        <w:t xml:space="preserve">Veen, A., Logtmeijer, C., 2005. </w:t>
      </w:r>
      <w:r w:rsidR="005B3396" w:rsidRPr="005B3396">
        <w:t>Economic Hotspots: Visualizing Vulnerability to Flooding. Nat</w:t>
      </w:r>
      <w:r>
        <w:t>ural</w:t>
      </w:r>
      <w:r w:rsidR="005B3396" w:rsidRPr="005B3396">
        <w:t xml:space="preserve"> Hazards</w:t>
      </w:r>
      <w:r>
        <w:t>,</w:t>
      </w:r>
      <w:r w:rsidR="005B3396" w:rsidRPr="005B3396">
        <w:t xml:space="preserve"> 36, 65–80.</w:t>
      </w:r>
    </w:p>
    <w:p w:rsidR="005B3396" w:rsidRPr="005B3396" w:rsidRDefault="005B3396" w:rsidP="00CE33BD">
      <w:pPr>
        <w:pStyle w:val="Bibliography"/>
        <w:spacing w:line="360" w:lineRule="auto"/>
        <w:jc w:val="both"/>
      </w:pPr>
      <w:r w:rsidRPr="005B3396">
        <w:t>Yamano, N., Kajitani, Y., Shumuta, Y., 2007. Modeling the Regional Economic Loss of Natural Disasters: The Search for Economic Hotspots. Economic Systems Research</w:t>
      </w:r>
      <w:r w:rsidR="000724CB">
        <w:t>,</w:t>
      </w:r>
      <w:r w:rsidRPr="005B3396">
        <w:t xml:space="preserve"> 19, 163–181.</w:t>
      </w:r>
    </w:p>
    <w:p w:rsidR="005B3396" w:rsidRPr="005B3396" w:rsidRDefault="005B3396" w:rsidP="00CE33BD">
      <w:pPr>
        <w:pStyle w:val="Bibliography"/>
        <w:spacing w:line="360" w:lineRule="auto"/>
        <w:jc w:val="both"/>
      </w:pPr>
      <w:r w:rsidRPr="005B3396">
        <w:t xml:space="preserve">Yuan, C., Liu, S., Xie, N., 2010. The impact on chinese economic growth and energy consumption of the Global Financial Crisis: An input–output analysis. Energy, 35, 1805–1812. </w:t>
      </w:r>
    </w:p>
    <w:p w:rsidR="005D0274" w:rsidRDefault="005D0274" w:rsidP="00CE33BD">
      <w:pPr>
        <w:spacing w:line="360" w:lineRule="auto"/>
        <w:ind w:left="720" w:hanging="720"/>
        <w:jc w:val="both"/>
      </w:pPr>
      <w:r>
        <w:fldChar w:fldCharType="end"/>
      </w:r>
    </w:p>
    <w:p w:rsidR="000724CB" w:rsidRPr="00844BD4" w:rsidRDefault="000724CB" w:rsidP="000724CB">
      <w:pPr>
        <w:spacing w:line="480" w:lineRule="auto"/>
        <w:jc w:val="both"/>
        <w:rPr>
          <w:b/>
        </w:rPr>
      </w:pPr>
      <w:r>
        <w:br w:type="page"/>
      </w:r>
      <w:r>
        <w:rPr>
          <w:b/>
        </w:rPr>
        <w:t>Figure</w:t>
      </w:r>
      <w:r w:rsidRPr="00844BD4">
        <w:rPr>
          <w:b/>
        </w:rPr>
        <w:t xml:space="preserve"> 1: Multi-regional input-output table for two reg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30"/>
        <w:gridCol w:w="790"/>
        <w:gridCol w:w="1116"/>
        <w:gridCol w:w="1116"/>
        <w:gridCol w:w="676"/>
        <w:gridCol w:w="696"/>
        <w:gridCol w:w="615"/>
      </w:tblGrid>
      <w:tr w:rsidR="000724CB" w:rsidRPr="00844BD4" w:rsidTr="00FC4A2F">
        <w:trPr>
          <w:trHeight w:val="350"/>
        </w:trPr>
        <w:tc>
          <w:tcPr>
            <w:tcW w:w="830" w:type="dxa"/>
            <w:tcBorders>
              <w:bottom w:val="nil"/>
              <w:right w:val="nil"/>
            </w:tcBorders>
            <w:shd w:val="clear" w:color="auto" w:fill="auto"/>
            <w:vAlign w:val="center"/>
          </w:tcPr>
          <w:p w:rsidR="000724CB" w:rsidRPr="00844BD4" w:rsidRDefault="000724CB" w:rsidP="00FC4A2F">
            <w:pPr>
              <w:spacing w:line="480" w:lineRule="auto"/>
              <w:jc w:val="center"/>
            </w:pPr>
            <w:r w:rsidRPr="00844BD4">
              <w:t>region</w:t>
            </w:r>
          </w:p>
        </w:tc>
        <w:tc>
          <w:tcPr>
            <w:tcW w:w="790" w:type="dxa"/>
            <w:tcBorders>
              <w:left w:val="nil"/>
              <w:bottom w:val="single" w:sz="4" w:space="0" w:color="auto"/>
            </w:tcBorders>
            <w:shd w:val="clear" w:color="auto" w:fill="auto"/>
            <w:vAlign w:val="center"/>
          </w:tcPr>
          <w:p w:rsidR="000724CB" w:rsidRPr="00844BD4" w:rsidRDefault="000724CB" w:rsidP="00FC4A2F">
            <w:pPr>
              <w:spacing w:line="480" w:lineRule="auto"/>
              <w:jc w:val="center"/>
            </w:pPr>
          </w:p>
        </w:tc>
        <w:tc>
          <w:tcPr>
            <w:tcW w:w="1116" w:type="dxa"/>
            <w:tcBorders>
              <w:bottom w:val="single" w:sz="4" w:space="0" w:color="auto"/>
            </w:tcBorders>
            <w:shd w:val="clear" w:color="auto" w:fill="auto"/>
            <w:vAlign w:val="center"/>
          </w:tcPr>
          <w:p w:rsidR="000724CB" w:rsidRPr="00844BD4" w:rsidRDefault="000724CB" w:rsidP="00FC4A2F">
            <w:pPr>
              <w:spacing w:line="480" w:lineRule="auto"/>
              <w:jc w:val="center"/>
            </w:pPr>
            <w:r w:rsidRPr="00844BD4">
              <w:t>R</w:t>
            </w:r>
          </w:p>
        </w:tc>
        <w:tc>
          <w:tcPr>
            <w:tcW w:w="1116" w:type="dxa"/>
            <w:vAlign w:val="center"/>
          </w:tcPr>
          <w:p w:rsidR="000724CB" w:rsidRPr="00844BD4" w:rsidRDefault="000724CB" w:rsidP="00FC4A2F">
            <w:pPr>
              <w:spacing w:line="480" w:lineRule="auto"/>
              <w:jc w:val="center"/>
            </w:pPr>
            <w:r w:rsidRPr="00844BD4">
              <w:t>S</w:t>
            </w:r>
          </w:p>
        </w:tc>
        <w:tc>
          <w:tcPr>
            <w:tcW w:w="676" w:type="dxa"/>
            <w:tcBorders>
              <w:bottom w:val="nil"/>
            </w:tcBorders>
            <w:shd w:val="clear" w:color="auto" w:fill="auto"/>
            <w:vAlign w:val="center"/>
          </w:tcPr>
          <w:p w:rsidR="000724CB" w:rsidRPr="00844BD4" w:rsidRDefault="000724CB" w:rsidP="00FC4A2F">
            <w:pPr>
              <w:spacing w:line="480" w:lineRule="auto"/>
              <w:jc w:val="center"/>
            </w:pPr>
            <w:r w:rsidRPr="00844BD4">
              <w:t>R</w:t>
            </w:r>
          </w:p>
        </w:tc>
        <w:tc>
          <w:tcPr>
            <w:tcW w:w="696" w:type="dxa"/>
            <w:tcBorders>
              <w:bottom w:val="nil"/>
            </w:tcBorders>
            <w:vAlign w:val="center"/>
          </w:tcPr>
          <w:p w:rsidR="000724CB" w:rsidRPr="00844BD4" w:rsidRDefault="000724CB" w:rsidP="00FC4A2F">
            <w:pPr>
              <w:spacing w:line="480" w:lineRule="auto"/>
              <w:jc w:val="center"/>
            </w:pPr>
            <w:r w:rsidRPr="00844BD4">
              <w:t>S</w:t>
            </w:r>
          </w:p>
        </w:tc>
        <w:tc>
          <w:tcPr>
            <w:tcW w:w="615" w:type="dxa"/>
            <w:tcBorders>
              <w:top w:val="nil"/>
              <w:bottom w:val="nil"/>
              <w:right w:val="nil"/>
            </w:tcBorders>
            <w:shd w:val="clear" w:color="auto" w:fill="auto"/>
            <w:vAlign w:val="center"/>
          </w:tcPr>
          <w:p w:rsidR="000724CB" w:rsidRPr="00844BD4" w:rsidRDefault="000724CB" w:rsidP="00FC4A2F">
            <w:pPr>
              <w:spacing w:line="480" w:lineRule="auto"/>
              <w:jc w:val="center"/>
            </w:pPr>
          </w:p>
        </w:tc>
      </w:tr>
      <w:tr w:rsidR="000724CB" w:rsidRPr="00844BD4" w:rsidTr="00FC4A2F">
        <w:tc>
          <w:tcPr>
            <w:tcW w:w="830" w:type="dxa"/>
            <w:tcBorders>
              <w:top w:val="nil"/>
              <w:right w:val="single" w:sz="4" w:space="0" w:color="auto"/>
            </w:tcBorders>
            <w:shd w:val="clear" w:color="auto" w:fill="auto"/>
            <w:vAlign w:val="center"/>
          </w:tcPr>
          <w:p w:rsidR="000724CB" w:rsidRPr="00844BD4" w:rsidRDefault="000724CB" w:rsidP="00FC4A2F">
            <w:pPr>
              <w:spacing w:line="480" w:lineRule="auto"/>
              <w:jc w:val="center"/>
            </w:pPr>
          </w:p>
        </w:tc>
        <w:tc>
          <w:tcPr>
            <w:tcW w:w="790" w:type="dxa"/>
            <w:tcBorders>
              <w:left w:val="single" w:sz="4" w:space="0" w:color="auto"/>
            </w:tcBorders>
            <w:shd w:val="clear" w:color="auto" w:fill="auto"/>
            <w:vAlign w:val="center"/>
          </w:tcPr>
          <w:p w:rsidR="000724CB" w:rsidRPr="00844BD4" w:rsidRDefault="000724CB" w:rsidP="00FC4A2F">
            <w:pPr>
              <w:spacing w:line="480" w:lineRule="auto"/>
              <w:jc w:val="center"/>
            </w:pPr>
            <w:r w:rsidRPr="00844BD4">
              <w:t>sector</w:t>
            </w:r>
          </w:p>
        </w:tc>
        <w:tc>
          <w:tcPr>
            <w:tcW w:w="1116" w:type="dxa"/>
            <w:shd w:val="clear" w:color="auto" w:fill="auto"/>
            <w:vAlign w:val="center"/>
          </w:tcPr>
          <w:p w:rsidR="000724CB" w:rsidRPr="00844BD4" w:rsidRDefault="000724CB" w:rsidP="00FC4A2F">
            <w:pPr>
              <w:spacing w:line="480" w:lineRule="auto"/>
              <w:jc w:val="center"/>
            </w:pPr>
            <w:r w:rsidRPr="00844BD4">
              <w:t>1 2</w:t>
            </w:r>
          </w:p>
        </w:tc>
        <w:tc>
          <w:tcPr>
            <w:tcW w:w="1116" w:type="dxa"/>
            <w:vAlign w:val="center"/>
          </w:tcPr>
          <w:p w:rsidR="000724CB" w:rsidRPr="00844BD4" w:rsidRDefault="000724CB" w:rsidP="00FC4A2F">
            <w:pPr>
              <w:spacing w:line="480" w:lineRule="auto"/>
              <w:jc w:val="center"/>
            </w:pPr>
            <w:r w:rsidRPr="00844BD4">
              <w:t>1 2</w:t>
            </w:r>
          </w:p>
        </w:tc>
        <w:tc>
          <w:tcPr>
            <w:tcW w:w="676" w:type="dxa"/>
            <w:tcBorders>
              <w:top w:val="nil"/>
            </w:tcBorders>
            <w:shd w:val="clear" w:color="auto" w:fill="auto"/>
            <w:vAlign w:val="center"/>
          </w:tcPr>
          <w:p w:rsidR="000724CB" w:rsidRPr="00844BD4" w:rsidRDefault="000724CB" w:rsidP="00FC4A2F">
            <w:pPr>
              <w:spacing w:line="480" w:lineRule="auto"/>
              <w:jc w:val="center"/>
            </w:pPr>
          </w:p>
        </w:tc>
        <w:tc>
          <w:tcPr>
            <w:tcW w:w="696" w:type="dxa"/>
            <w:tcBorders>
              <w:top w:val="nil"/>
            </w:tcBorders>
            <w:vAlign w:val="center"/>
          </w:tcPr>
          <w:p w:rsidR="000724CB" w:rsidRPr="00844BD4" w:rsidRDefault="000724CB" w:rsidP="00FC4A2F">
            <w:pPr>
              <w:spacing w:line="480" w:lineRule="auto"/>
              <w:jc w:val="center"/>
            </w:pPr>
          </w:p>
        </w:tc>
        <w:tc>
          <w:tcPr>
            <w:tcW w:w="615" w:type="dxa"/>
            <w:tcBorders>
              <w:top w:val="nil"/>
              <w:right w:val="nil"/>
            </w:tcBorders>
            <w:shd w:val="clear" w:color="auto" w:fill="auto"/>
            <w:vAlign w:val="center"/>
          </w:tcPr>
          <w:p w:rsidR="000724CB" w:rsidRPr="00844BD4" w:rsidRDefault="000724CB" w:rsidP="00FC4A2F">
            <w:pPr>
              <w:spacing w:line="480" w:lineRule="auto"/>
              <w:jc w:val="center"/>
            </w:pPr>
          </w:p>
        </w:tc>
      </w:tr>
      <w:tr w:rsidR="000724CB" w:rsidRPr="00844BD4" w:rsidTr="00FC4A2F">
        <w:tc>
          <w:tcPr>
            <w:tcW w:w="830" w:type="dxa"/>
            <w:shd w:val="clear" w:color="auto" w:fill="auto"/>
            <w:vAlign w:val="center"/>
          </w:tcPr>
          <w:p w:rsidR="000724CB" w:rsidRPr="00844BD4" w:rsidRDefault="000724CB" w:rsidP="00FC4A2F">
            <w:pPr>
              <w:spacing w:line="480" w:lineRule="auto"/>
              <w:jc w:val="center"/>
            </w:pPr>
            <w:r w:rsidRPr="00844BD4">
              <w:t>R</w:t>
            </w:r>
          </w:p>
        </w:tc>
        <w:tc>
          <w:tcPr>
            <w:tcW w:w="790" w:type="dxa"/>
            <w:shd w:val="clear" w:color="auto" w:fill="auto"/>
            <w:vAlign w:val="center"/>
          </w:tcPr>
          <w:p w:rsidR="000724CB" w:rsidRPr="00844BD4" w:rsidRDefault="000724CB" w:rsidP="00FC4A2F">
            <w:pPr>
              <w:spacing w:line="480" w:lineRule="auto"/>
              <w:jc w:val="center"/>
            </w:pPr>
            <w:r w:rsidRPr="00844BD4">
              <w:t>1</w:t>
            </w:r>
          </w:p>
          <w:p w:rsidR="000724CB" w:rsidRPr="00844BD4" w:rsidRDefault="000724CB" w:rsidP="00FC4A2F">
            <w:pPr>
              <w:spacing w:line="480" w:lineRule="auto"/>
              <w:jc w:val="center"/>
            </w:pPr>
            <w:r w:rsidRPr="00844BD4">
              <w:t>2</w:t>
            </w:r>
          </w:p>
        </w:tc>
        <w:tc>
          <w:tcPr>
            <w:tcW w:w="1116" w:type="dxa"/>
            <w:shd w:val="clear" w:color="auto" w:fill="auto"/>
            <w:vAlign w:val="center"/>
          </w:tcPr>
          <w:p w:rsidR="000724CB" w:rsidRPr="00844BD4" w:rsidRDefault="000724CB" w:rsidP="00FC4A2F">
            <w:pPr>
              <w:spacing w:line="480" w:lineRule="auto"/>
              <w:jc w:val="center"/>
              <w:rPr>
                <w:rFonts w:ascii="Arial" w:hAnsi="Arial" w:cs="Arial"/>
                <w:b/>
              </w:rPr>
            </w:pPr>
            <w:r w:rsidRPr="00844BD4">
              <w:rPr>
                <w:rFonts w:ascii="Arial" w:hAnsi="Arial" w:cs="Arial"/>
                <w:b/>
              </w:rPr>
              <w:t>Z</w:t>
            </w:r>
            <w:r w:rsidRPr="00844BD4">
              <w:rPr>
                <w:rFonts w:ascii="Arial" w:hAnsi="Arial" w:cs="Arial"/>
                <w:b/>
                <w:vertAlign w:val="superscript"/>
              </w:rPr>
              <w:t>RR</w:t>
            </w:r>
          </w:p>
        </w:tc>
        <w:tc>
          <w:tcPr>
            <w:tcW w:w="1116" w:type="dxa"/>
            <w:vAlign w:val="center"/>
          </w:tcPr>
          <w:p w:rsidR="000724CB" w:rsidRPr="00844BD4" w:rsidRDefault="000724CB" w:rsidP="00FC4A2F">
            <w:pPr>
              <w:spacing w:line="480" w:lineRule="auto"/>
              <w:jc w:val="center"/>
            </w:pPr>
            <w:r w:rsidRPr="00844BD4">
              <w:rPr>
                <w:rFonts w:ascii="Arial" w:hAnsi="Arial" w:cs="Arial"/>
                <w:b/>
              </w:rPr>
              <w:t>Z</w:t>
            </w:r>
            <w:r w:rsidRPr="00844BD4">
              <w:rPr>
                <w:rFonts w:ascii="Arial" w:hAnsi="Arial" w:cs="Arial"/>
                <w:b/>
                <w:vertAlign w:val="superscript"/>
              </w:rPr>
              <w:t>RS</w:t>
            </w:r>
          </w:p>
        </w:tc>
        <w:tc>
          <w:tcPr>
            <w:tcW w:w="676" w:type="dxa"/>
            <w:shd w:val="clear" w:color="auto" w:fill="auto"/>
            <w:vAlign w:val="center"/>
          </w:tcPr>
          <w:p w:rsidR="000724CB" w:rsidRPr="00844BD4" w:rsidRDefault="000724CB" w:rsidP="00FC4A2F">
            <w:pPr>
              <w:spacing w:line="480" w:lineRule="auto"/>
              <w:jc w:val="center"/>
            </w:pPr>
            <w:r w:rsidRPr="00844BD4">
              <w:rPr>
                <w:rFonts w:ascii="Arial" w:hAnsi="Arial" w:cs="Arial"/>
                <w:b/>
              </w:rPr>
              <w:t>y</w:t>
            </w:r>
            <w:r w:rsidRPr="00844BD4">
              <w:rPr>
                <w:rFonts w:ascii="Arial" w:hAnsi="Arial" w:cs="Arial"/>
                <w:b/>
                <w:vertAlign w:val="superscript"/>
              </w:rPr>
              <w:t>RR</w:t>
            </w:r>
          </w:p>
        </w:tc>
        <w:tc>
          <w:tcPr>
            <w:tcW w:w="696" w:type="dxa"/>
            <w:vAlign w:val="center"/>
          </w:tcPr>
          <w:p w:rsidR="000724CB" w:rsidRPr="00844BD4" w:rsidRDefault="000724CB" w:rsidP="00FC4A2F">
            <w:pPr>
              <w:spacing w:line="480" w:lineRule="auto"/>
              <w:jc w:val="center"/>
            </w:pPr>
            <w:r w:rsidRPr="00844BD4">
              <w:rPr>
                <w:rFonts w:ascii="Arial" w:hAnsi="Arial" w:cs="Arial"/>
                <w:b/>
              </w:rPr>
              <w:t>y</w:t>
            </w:r>
            <w:r w:rsidRPr="00844BD4">
              <w:rPr>
                <w:rFonts w:ascii="Arial" w:hAnsi="Arial" w:cs="Arial"/>
                <w:b/>
                <w:vertAlign w:val="superscript"/>
              </w:rPr>
              <w:t>RS</w:t>
            </w:r>
          </w:p>
        </w:tc>
        <w:tc>
          <w:tcPr>
            <w:tcW w:w="615" w:type="dxa"/>
            <w:shd w:val="clear" w:color="auto" w:fill="auto"/>
            <w:vAlign w:val="center"/>
          </w:tcPr>
          <w:p w:rsidR="000724CB" w:rsidRPr="00844BD4" w:rsidRDefault="000724CB" w:rsidP="00FC4A2F">
            <w:pPr>
              <w:spacing w:line="480" w:lineRule="auto"/>
              <w:jc w:val="center"/>
            </w:pPr>
            <w:r w:rsidRPr="00844BD4">
              <w:rPr>
                <w:rFonts w:ascii="Arial" w:hAnsi="Arial" w:cs="Arial"/>
                <w:b/>
              </w:rPr>
              <w:t>x</w:t>
            </w:r>
            <w:r w:rsidRPr="00844BD4">
              <w:rPr>
                <w:rFonts w:ascii="Arial" w:hAnsi="Arial" w:cs="Arial"/>
                <w:b/>
                <w:vertAlign w:val="superscript"/>
              </w:rPr>
              <w:t>R</w:t>
            </w:r>
          </w:p>
        </w:tc>
      </w:tr>
      <w:tr w:rsidR="000724CB" w:rsidRPr="00844BD4" w:rsidTr="00FC4A2F">
        <w:tc>
          <w:tcPr>
            <w:tcW w:w="830" w:type="dxa"/>
            <w:shd w:val="clear" w:color="auto" w:fill="auto"/>
            <w:vAlign w:val="center"/>
          </w:tcPr>
          <w:p w:rsidR="000724CB" w:rsidRPr="00844BD4" w:rsidRDefault="000724CB" w:rsidP="00FC4A2F">
            <w:pPr>
              <w:spacing w:line="480" w:lineRule="auto"/>
              <w:jc w:val="center"/>
            </w:pPr>
            <w:r w:rsidRPr="00844BD4">
              <w:t>S</w:t>
            </w:r>
          </w:p>
        </w:tc>
        <w:tc>
          <w:tcPr>
            <w:tcW w:w="790" w:type="dxa"/>
            <w:shd w:val="clear" w:color="auto" w:fill="auto"/>
            <w:vAlign w:val="center"/>
          </w:tcPr>
          <w:p w:rsidR="000724CB" w:rsidRPr="00844BD4" w:rsidRDefault="000724CB" w:rsidP="00FC4A2F">
            <w:pPr>
              <w:spacing w:line="480" w:lineRule="auto"/>
              <w:jc w:val="center"/>
            </w:pPr>
            <w:r w:rsidRPr="00844BD4">
              <w:t>1</w:t>
            </w:r>
          </w:p>
          <w:p w:rsidR="000724CB" w:rsidRPr="00844BD4" w:rsidRDefault="000724CB" w:rsidP="00FC4A2F">
            <w:pPr>
              <w:spacing w:line="480" w:lineRule="auto"/>
              <w:jc w:val="center"/>
            </w:pPr>
            <w:r w:rsidRPr="00844BD4">
              <w:t>2</w:t>
            </w:r>
          </w:p>
        </w:tc>
        <w:tc>
          <w:tcPr>
            <w:tcW w:w="1116" w:type="dxa"/>
            <w:shd w:val="clear" w:color="auto" w:fill="auto"/>
            <w:vAlign w:val="center"/>
          </w:tcPr>
          <w:p w:rsidR="000724CB" w:rsidRPr="00844BD4" w:rsidRDefault="000724CB" w:rsidP="00FC4A2F">
            <w:pPr>
              <w:spacing w:line="480" w:lineRule="auto"/>
              <w:jc w:val="center"/>
            </w:pPr>
            <w:r w:rsidRPr="00844BD4">
              <w:rPr>
                <w:rFonts w:ascii="Arial" w:hAnsi="Arial" w:cs="Arial"/>
                <w:b/>
              </w:rPr>
              <w:t>Z</w:t>
            </w:r>
            <w:r w:rsidRPr="00844BD4">
              <w:rPr>
                <w:rFonts w:ascii="Arial" w:hAnsi="Arial" w:cs="Arial"/>
                <w:b/>
                <w:vertAlign w:val="superscript"/>
              </w:rPr>
              <w:t>SR</w:t>
            </w:r>
          </w:p>
        </w:tc>
        <w:tc>
          <w:tcPr>
            <w:tcW w:w="1116" w:type="dxa"/>
            <w:vAlign w:val="center"/>
          </w:tcPr>
          <w:p w:rsidR="000724CB" w:rsidRPr="00844BD4" w:rsidRDefault="000724CB" w:rsidP="00FC4A2F">
            <w:pPr>
              <w:spacing w:line="480" w:lineRule="auto"/>
              <w:jc w:val="center"/>
            </w:pPr>
            <w:r w:rsidRPr="00844BD4">
              <w:rPr>
                <w:rFonts w:ascii="Arial" w:hAnsi="Arial" w:cs="Arial"/>
                <w:b/>
              </w:rPr>
              <w:t>Z</w:t>
            </w:r>
            <w:r w:rsidRPr="00844BD4">
              <w:rPr>
                <w:rFonts w:ascii="Arial" w:hAnsi="Arial" w:cs="Arial"/>
                <w:b/>
                <w:vertAlign w:val="superscript"/>
              </w:rPr>
              <w:t>SS</w:t>
            </w:r>
          </w:p>
        </w:tc>
        <w:tc>
          <w:tcPr>
            <w:tcW w:w="676" w:type="dxa"/>
            <w:shd w:val="clear" w:color="auto" w:fill="auto"/>
            <w:vAlign w:val="center"/>
          </w:tcPr>
          <w:p w:rsidR="000724CB" w:rsidRPr="00844BD4" w:rsidRDefault="000724CB" w:rsidP="00FC4A2F">
            <w:pPr>
              <w:spacing w:line="480" w:lineRule="auto"/>
              <w:jc w:val="center"/>
            </w:pPr>
            <w:r w:rsidRPr="00844BD4">
              <w:rPr>
                <w:rFonts w:ascii="Arial" w:hAnsi="Arial" w:cs="Arial"/>
                <w:b/>
              </w:rPr>
              <w:t>y</w:t>
            </w:r>
            <w:r w:rsidRPr="00844BD4">
              <w:rPr>
                <w:rFonts w:ascii="Arial" w:hAnsi="Arial" w:cs="Arial"/>
                <w:b/>
                <w:vertAlign w:val="superscript"/>
              </w:rPr>
              <w:t>SR</w:t>
            </w:r>
          </w:p>
        </w:tc>
        <w:tc>
          <w:tcPr>
            <w:tcW w:w="696" w:type="dxa"/>
            <w:vAlign w:val="center"/>
          </w:tcPr>
          <w:p w:rsidR="000724CB" w:rsidRPr="00844BD4" w:rsidRDefault="000724CB" w:rsidP="00FC4A2F">
            <w:pPr>
              <w:spacing w:line="480" w:lineRule="auto"/>
              <w:jc w:val="center"/>
            </w:pPr>
            <w:r w:rsidRPr="00844BD4">
              <w:rPr>
                <w:rFonts w:ascii="Arial" w:hAnsi="Arial" w:cs="Arial"/>
                <w:b/>
              </w:rPr>
              <w:t>y</w:t>
            </w:r>
            <w:r w:rsidRPr="00844BD4">
              <w:rPr>
                <w:rFonts w:ascii="Arial" w:hAnsi="Arial" w:cs="Arial"/>
                <w:b/>
                <w:vertAlign w:val="superscript"/>
              </w:rPr>
              <w:t>SS</w:t>
            </w:r>
          </w:p>
        </w:tc>
        <w:tc>
          <w:tcPr>
            <w:tcW w:w="615" w:type="dxa"/>
            <w:shd w:val="clear" w:color="auto" w:fill="auto"/>
            <w:vAlign w:val="center"/>
          </w:tcPr>
          <w:p w:rsidR="000724CB" w:rsidRPr="00844BD4" w:rsidRDefault="000724CB" w:rsidP="00FC4A2F">
            <w:pPr>
              <w:spacing w:line="480" w:lineRule="auto"/>
              <w:jc w:val="center"/>
            </w:pPr>
            <w:r w:rsidRPr="00844BD4">
              <w:rPr>
                <w:rFonts w:ascii="Arial" w:hAnsi="Arial" w:cs="Arial"/>
                <w:b/>
              </w:rPr>
              <w:t>x</w:t>
            </w:r>
            <w:r w:rsidRPr="00844BD4">
              <w:rPr>
                <w:rFonts w:ascii="Arial" w:hAnsi="Arial" w:cs="Arial"/>
                <w:b/>
                <w:vertAlign w:val="superscript"/>
              </w:rPr>
              <w:t>S</w:t>
            </w:r>
          </w:p>
        </w:tc>
      </w:tr>
      <w:tr w:rsidR="000724CB" w:rsidRPr="00844BD4" w:rsidTr="00FC4A2F">
        <w:tc>
          <w:tcPr>
            <w:tcW w:w="830" w:type="dxa"/>
            <w:shd w:val="clear" w:color="auto" w:fill="auto"/>
            <w:vAlign w:val="center"/>
          </w:tcPr>
          <w:p w:rsidR="000724CB" w:rsidRPr="00844BD4" w:rsidRDefault="000724CB" w:rsidP="00FC4A2F">
            <w:pPr>
              <w:spacing w:line="480" w:lineRule="auto"/>
              <w:jc w:val="center"/>
            </w:pPr>
          </w:p>
        </w:tc>
        <w:tc>
          <w:tcPr>
            <w:tcW w:w="790" w:type="dxa"/>
            <w:shd w:val="clear" w:color="auto" w:fill="auto"/>
            <w:vAlign w:val="center"/>
          </w:tcPr>
          <w:p w:rsidR="000724CB" w:rsidRPr="00844BD4" w:rsidRDefault="000724CB" w:rsidP="00FC4A2F">
            <w:pPr>
              <w:spacing w:line="480" w:lineRule="auto"/>
              <w:jc w:val="center"/>
            </w:pPr>
          </w:p>
        </w:tc>
        <w:tc>
          <w:tcPr>
            <w:tcW w:w="1116" w:type="dxa"/>
            <w:shd w:val="clear" w:color="auto" w:fill="auto"/>
            <w:vAlign w:val="center"/>
          </w:tcPr>
          <w:p w:rsidR="000724CB" w:rsidRPr="00844BD4" w:rsidRDefault="000724CB" w:rsidP="00FC4A2F">
            <w:pPr>
              <w:spacing w:line="480" w:lineRule="auto"/>
              <w:jc w:val="center"/>
            </w:pPr>
            <w:r w:rsidRPr="00844BD4">
              <w:rPr>
                <w:rFonts w:ascii="Arial" w:hAnsi="Arial" w:cs="Arial"/>
                <w:b/>
              </w:rPr>
              <w:t>(w</w:t>
            </w:r>
            <w:r w:rsidRPr="00844BD4">
              <w:rPr>
                <w:rFonts w:ascii="Arial" w:hAnsi="Arial" w:cs="Arial"/>
                <w:b/>
                <w:vertAlign w:val="superscript"/>
              </w:rPr>
              <w:t>R</w:t>
            </w:r>
            <w:r w:rsidRPr="00844BD4">
              <w:rPr>
                <w:rFonts w:ascii="Arial" w:hAnsi="Arial" w:cs="Arial"/>
                <w:b/>
              </w:rPr>
              <w:t>)'</w:t>
            </w:r>
          </w:p>
        </w:tc>
        <w:tc>
          <w:tcPr>
            <w:tcW w:w="1116" w:type="dxa"/>
            <w:vAlign w:val="center"/>
          </w:tcPr>
          <w:p w:rsidR="000724CB" w:rsidRPr="00844BD4" w:rsidRDefault="000724CB" w:rsidP="00FC4A2F">
            <w:pPr>
              <w:spacing w:line="480" w:lineRule="auto"/>
              <w:jc w:val="center"/>
            </w:pPr>
            <w:r w:rsidRPr="00844BD4">
              <w:rPr>
                <w:rFonts w:ascii="Arial" w:hAnsi="Arial" w:cs="Arial"/>
                <w:b/>
              </w:rPr>
              <w:t>(w</w:t>
            </w:r>
            <w:r w:rsidRPr="00844BD4">
              <w:rPr>
                <w:rFonts w:ascii="Arial" w:hAnsi="Arial" w:cs="Arial"/>
                <w:b/>
                <w:vertAlign w:val="superscript"/>
              </w:rPr>
              <w:t>S</w:t>
            </w:r>
            <w:r w:rsidRPr="00844BD4">
              <w:rPr>
                <w:rFonts w:ascii="Arial" w:hAnsi="Arial" w:cs="Arial"/>
                <w:b/>
              </w:rPr>
              <w:t>)'</w:t>
            </w:r>
          </w:p>
        </w:tc>
        <w:tc>
          <w:tcPr>
            <w:tcW w:w="676" w:type="dxa"/>
            <w:shd w:val="clear" w:color="auto" w:fill="auto"/>
            <w:vAlign w:val="center"/>
          </w:tcPr>
          <w:p w:rsidR="000724CB" w:rsidRPr="00844BD4" w:rsidRDefault="000724CB" w:rsidP="00FC4A2F">
            <w:pPr>
              <w:spacing w:line="480" w:lineRule="auto"/>
              <w:jc w:val="center"/>
            </w:pPr>
          </w:p>
        </w:tc>
        <w:tc>
          <w:tcPr>
            <w:tcW w:w="696" w:type="dxa"/>
            <w:vAlign w:val="center"/>
          </w:tcPr>
          <w:p w:rsidR="000724CB" w:rsidRPr="00844BD4" w:rsidRDefault="000724CB" w:rsidP="00FC4A2F">
            <w:pPr>
              <w:spacing w:line="480" w:lineRule="auto"/>
              <w:jc w:val="center"/>
            </w:pPr>
          </w:p>
        </w:tc>
        <w:tc>
          <w:tcPr>
            <w:tcW w:w="615" w:type="dxa"/>
            <w:shd w:val="clear" w:color="auto" w:fill="auto"/>
            <w:vAlign w:val="center"/>
          </w:tcPr>
          <w:p w:rsidR="000724CB" w:rsidRPr="00844BD4" w:rsidRDefault="000724CB" w:rsidP="00FC4A2F">
            <w:pPr>
              <w:spacing w:line="480" w:lineRule="auto"/>
              <w:jc w:val="center"/>
            </w:pPr>
          </w:p>
        </w:tc>
      </w:tr>
      <w:tr w:rsidR="000724CB" w:rsidRPr="00844BD4" w:rsidTr="00FC4A2F">
        <w:tc>
          <w:tcPr>
            <w:tcW w:w="830" w:type="dxa"/>
            <w:shd w:val="clear" w:color="auto" w:fill="auto"/>
            <w:vAlign w:val="center"/>
          </w:tcPr>
          <w:p w:rsidR="000724CB" w:rsidRPr="00844BD4" w:rsidRDefault="000724CB" w:rsidP="00FC4A2F">
            <w:pPr>
              <w:spacing w:line="480" w:lineRule="auto"/>
              <w:jc w:val="center"/>
            </w:pPr>
          </w:p>
        </w:tc>
        <w:tc>
          <w:tcPr>
            <w:tcW w:w="790" w:type="dxa"/>
            <w:shd w:val="clear" w:color="auto" w:fill="auto"/>
            <w:vAlign w:val="center"/>
          </w:tcPr>
          <w:p w:rsidR="000724CB" w:rsidRPr="00844BD4" w:rsidRDefault="000724CB" w:rsidP="00FC4A2F">
            <w:pPr>
              <w:spacing w:line="480" w:lineRule="auto"/>
              <w:jc w:val="center"/>
            </w:pPr>
          </w:p>
        </w:tc>
        <w:tc>
          <w:tcPr>
            <w:tcW w:w="1116" w:type="dxa"/>
            <w:shd w:val="clear" w:color="auto" w:fill="auto"/>
            <w:vAlign w:val="center"/>
          </w:tcPr>
          <w:p w:rsidR="000724CB" w:rsidRPr="00844BD4" w:rsidRDefault="000724CB" w:rsidP="00FC4A2F">
            <w:pPr>
              <w:spacing w:line="480" w:lineRule="auto"/>
              <w:jc w:val="center"/>
            </w:pPr>
            <w:r w:rsidRPr="00844BD4">
              <w:rPr>
                <w:rFonts w:ascii="Arial" w:hAnsi="Arial" w:cs="Arial"/>
                <w:b/>
              </w:rPr>
              <w:t>(x</w:t>
            </w:r>
            <w:r w:rsidRPr="00844BD4">
              <w:rPr>
                <w:rFonts w:ascii="Arial" w:hAnsi="Arial" w:cs="Arial"/>
                <w:b/>
                <w:vertAlign w:val="superscript"/>
              </w:rPr>
              <w:t>R</w:t>
            </w:r>
            <w:r w:rsidRPr="00844BD4">
              <w:rPr>
                <w:rFonts w:ascii="Arial" w:hAnsi="Arial" w:cs="Arial"/>
                <w:b/>
              </w:rPr>
              <w:t>)'</w:t>
            </w:r>
          </w:p>
        </w:tc>
        <w:tc>
          <w:tcPr>
            <w:tcW w:w="1116" w:type="dxa"/>
            <w:vAlign w:val="center"/>
          </w:tcPr>
          <w:p w:rsidR="000724CB" w:rsidRPr="00844BD4" w:rsidRDefault="000724CB" w:rsidP="00FC4A2F">
            <w:pPr>
              <w:spacing w:line="480" w:lineRule="auto"/>
              <w:jc w:val="center"/>
            </w:pPr>
            <w:r w:rsidRPr="00844BD4">
              <w:rPr>
                <w:rFonts w:ascii="Arial" w:hAnsi="Arial" w:cs="Arial"/>
                <w:b/>
              </w:rPr>
              <w:t>(x</w:t>
            </w:r>
            <w:r w:rsidRPr="00844BD4">
              <w:rPr>
                <w:rFonts w:ascii="Arial" w:hAnsi="Arial" w:cs="Arial"/>
                <w:b/>
                <w:vertAlign w:val="superscript"/>
              </w:rPr>
              <w:t>S</w:t>
            </w:r>
            <w:r w:rsidRPr="00844BD4">
              <w:rPr>
                <w:rFonts w:ascii="Arial" w:hAnsi="Arial" w:cs="Arial"/>
                <w:b/>
              </w:rPr>
              <w:t>)'</w:t>
            </w:r>
          </w:p>
        </w:tc>
        <w:tc>
          <w:tcPr>
            <w:tcW w:w="676" w:type="dxa"/>
            <w:shd w:val="clear" w:color="auto" w:fill="auto"/>
            <w:vAlign w:val="center"/>
          </w:tcPr>
          <w:p w:rsidR="000724CB" w:rsidRPr="00844BD4" w:rsidRDefault="000724CB" w:rsidP="00FC4A2F">
            <w:pPr>
              <w:spacing w:line="480" w:lineRule="auto"/>
              <w:jc w:val="center"/>
            </w:pPr>
          </w:p>
        </w:tc>
        <w:tc>
          <w:tcPr>
            <w:tcW w:w="696" w:type="dxa"/>
            <w:vAlign w:val="center"/>
          </w:tcPr>
          <w:p w:rsidR="000724CB" w:rsidRPr="00844BD4" w:rsidRDefault="000724CB" w:rsidP="00FC4A2F">
            <w:pPr>
              <w:spacing w:line="480" w:lineRule="auto"/>
              <w:jc w:val="center"/>
            </w:pPr>
          </w:p>
        </w:tc>
        <w:tc>
          <w:tcPr>
            <w:tcW w:w="615" w:type="dxa"/>
            <w:shd w:val="clear" w:color="auto" w:fill="auto"/>
            <w:vAlign w:val="center"/>
          </w:tcPr>
          <w:p w:rsidR="000724CB" w:rsidRPr="00844BD4" w:rsidRDefault="000724CB" w:rsidP="00FC4A2F">
            <w:pPr>
              <w:spacing w:line="480" w:lineRule="auto"/>
              <w:jc w:val="center"/>
            </w:pPr>
          </w:p>
        </w:tc>
      </w:tr>
    </w:tbl>
    <w:p w:rsidR="000724CB" w:rsidRDefault="000724CB" w:rsidP="000724CB">
      <w:pPr>
        <w:spacing w:line="480" w:lineRule="auto"/>
        <w:jc w:val="both"/>
        <w:rPr>
          <w:bCs/>
        </w:rPr>
      </w:pPr>
    </w:p>
    <w:p w:rsidR="00A24957" w:rsidRPr="00844BD4" w:rsidRDefault="00A24957" w:rsidP="000724CB">
      <w:pPr>
        <w:spacing w:line="480" w:lineRule="auto"/>
        <w:jc w:val="both"/>
        <w:rPr>
          <w:bCs/>
        </w:rPr>
      </w:pPr>
    </w:p>
    <w:p w:rsidR="00D74099" w:rsidRPr="00844BD4" w:rsidRDefault="00D74099" w:rsidP="00D74099">
      <w:pPr>
        <w:jc w:val="both"/>
        <w:rPr>
          <w:b/>
        </w:rPr>
      </w:pPr>
      <w:r w:rsidRPr="00844BD4">
        <w:rPr>
          <w:b/>
        </w:rPr>
        <w:t xml:space="preserve">Figure </w:t>
      </w:r>
      <w:r>
        <w:rPr>
          <w:b/>
        </w:rPr>
        <w:t>2</w:t>
      </w:r>
      <w:r w:rsidRPr="00844BD4">
        <w:rPr>
          <w:b/>
        </w:rPr>
        <w:t>. Flowchart of backward impacts calculated with the standard mixed MRIO model</w:t>
      </w:r>
    </w:p>
    <w:p w:rsidR="00D74099" w:rsidRPr="00844BD4" w:rsidRDefault="00D74099" w:rsidP="00D74099">
      <w:pPr>
        <w:spacing w:line="480" w:lineRule="auto"/>
        <w:jc w:val="both"/>
      </w:pPr>
      <w:r>
        <w:rPr>
          <w:noProof/>
        </w:rPr>
        <w:drawing>
          <wp:inline distT="0" distB="0" distL="0" distR="0" wp14:anchorId="04E55697" wp14:editId="6D379B52">
            <wp:extent cx="5943600" cy="26955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rsidR="00D74099" w:rsidRPr="00844BD4" w:rsidRDefault="00D74099" w:rsidP="00D74099">
      <w:pPr>
        <w:jc w:val="both"/>
        <w:rPr>
          <w:sz w:val="20"/>
          <w:szCs w:val="20"/>
        </w:rPr>
      </w:pPr>
      <w:r w:rsidRPr="00844BD4">
        <w:rPr>
          <w:sz w:val="20"/>
          <w:szCs w:val="20"/>
        </w:rPr>
        <w:t>Source: own elaboration.</w:t>
      </w:r>
    </w:p>
    <w:p w:rsidR="00D74099" w:rsidRPr="00844BD4" w:rsidRDefault="00D74099" w:rsidP="00D74099">
      <w:pPr>
        <w:jc w:val="both"/>
        <w:rPr>
          <w:sz w:val="20"/>
          <w:szCs w:val="20"/>
        </w:rPr>
      </w:pPr>
      <w:r w:rsidRPr="00844BD4">
        <w:rPr>
          <w:sz w:val="20"/>
          <w:szCs w:val="20"/>
        </w:rPr>
        <w:t>Note: circles denote exogenous variables; rectangles denote endogenous variables;</w:t>
      </w:r>
      <w:r w:rsidR="00A24957">
        <w:rPr>
          <w:sz w:val="20"/>
          <w:szCs w:val="20"/>
        </w:rPr>
        <w:t xml:space="preserve"> solid</w:t>
      </w:r>
      <w:r w:rsidRPr="00844BD4">
        <w:rPr>
          <w:sz w:val="20"/>
          <w:szCs w:val="20"/>
        </w:rPr>
        <w:t xml:space="preserve"> arrows denote interactions explicitly captured by the model; arrowheads denote the direction of the impacts.</w:t>
      </w:r>
    </w:p>
    <w:p w:rsidR="00D74099" w:rsidRPr="00844BD4" w:rsidRDefault="00D74099" w:rsidP="00D74099">
      <w:pPr>
        <w:spacing w:line="480" w:lineRule="auto"/>
        <w:jc w:val="both"/>
      </w:pPr>
    </w:p>
    <w:p w:rsidR="005C7F82" w:rsidRDefault="005C7F82" w:rsidP="005C7F82">
      <w:pPr>
        <w:jc w:val="center"/>
        <w:rPr>
          <w:b/>
        </w:rPr>
      </w:pPr>
      <w:r>
        <w:rPr>
          <w:b/>
        </w:rPr>
        <w:br w:type="page"/>
      </w:r>
      <w:r w:rsidRPr="00844BD4">
        <w:rPr>
          <w:b/>
        </w:rPr>
        <w:t xml:space="preserve">Figure </w:t>
      </w:r>
      <w:r>
        <w:rPr>
          <w:b/>
        </w:rPr>
        <w:t>3</w:t>
      </w:r>
      <w:r w:rsidRPr="00844BD4">
        <w:rPr>
          <w:b/>
        </w:rPr>
        <w:t xml:space="preserve">. Flowchart of impacts </w:t>
      </w:r>
      <w:r>
        <w:rPr>
          <w:b/>
        </w:rPr>
        <w:t xml:space="preserve">due to the disruption of the supply chain </w:t>
      </w:r>
      <w:r w:rsidRPr="00844BD4">
        <w:rPr>
          <w:b/>
        </w:rPr>
        <w:t>calculated with the</w:t>
      </w:r>
      <w:r>
        <w:rPr>
          <w:b/>
        </w:rPr>
        <w:t xml:space="preserve"> </w:t>
      </w:r>
      <w:r w:rsidRPr="00844BD4">
        <w:rPr>
          <w:b/>
        </w:rPr>
        <w:t>mixed MRIO model with information on the first</w:t>
      </w:r>
      <w:r>
        <w:rPr>
          <w:b/>
        </w:rPr>
        <w:t xml:space="preserve"> </w:t>
      </w:r>
      <w:r w:rsidRPr="00844BD4">
        <w:rPr>
          <w:b/>
        </w:rPr>
        <w:t>round impacts</w:t>
      </w:r>
    </w:p>
    <w:p w:rsidR="005C7F82" w:rsidRPr="00844BD4" w:rsidRDefault="005C7F82" w:rsidP="005C7F82">
      <w:pPr>
        <w:jc w:val="center"/>
        <w:rPr>
          <w:b/>
        </w:rPr>
      </w:pPr>
      <w:r>
        <w:rPr>
          <w:noProof/>
        </w:rPr>
        <w:drawing>
          <wp:inline distT="0" distB="0" distL="0" distR="0" wp14:anchorId="2871A8EB" wp14:editId="2B69F5B2">
            <wp:extent cx="5943600" cy="2667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943600" cy="2667000"/>
                    </a:xfrm>
                    <a:prstGeom prst="rect">
                      <a:avLst/>
                    </a:prstGeom>
                    <a:noFill/>
                    <a:ln>
                      <a:noFill/>
                    </a:ln>
                  </pic:spPr>
                </pic:pic>
              </a:graphicData>
            </a:graphic>
          </wp:inline>
        </w:drawing>
      </w:r>
    </w:p>
    <w:p w:rsidR="005C7F82" w:rsidRPr="00844BD4" w:rsidRDefault="005C7F82" w:rsidP="005C7F82">
      <w:pPr>
        <w:jc w:val="center"/>
        <w:rPr>
          <w:b/>
        </w:rPr>
      </w:pPr>
    </w:p>
    <w:p w:rsidR="005C7F82" w:rsidRPr="00844BD4" w:rsidRDefault="005C7F82" w:rsidP="005C7F82">
      <w:pPr>
        <w:jc w:val="both"/>
        <w:rPr>
          <w:sz w:val="20"/>
          <w:szCs w:val="20"/>
        </w:rPr>
      </w:pPr>
      <w:r w:rsidRPr="00844BD4">
        <w:rPr>
          <w:sz w:val="20"/>
          <w:szCs w:val="20"/>
        </w:rPr>
        <w:t>Source: own elaboration.</w:t>
      </w:r>
    </w:p>
    <w:p w:rsidR="005C7F82" w:rsidRPr="00844BD4" w:rsidRDefault="005C7F82" w:rsidP="005C7F82">
      <w:pPr>
        <w:jc w:val="both"/>
        <w:rPr>
          <w:sz w:val="20"/>
          <w:szCs w:val="20"/>
        </w:rPr>
      </w:pPr>
      <w:r w:rsidRPr="00844BD4">
        <w:rPr>
          <w:sz w:val="20"/>
          <w:szCs w:val="20"/>
        </w:rPr>
        <w:t>Note: circles denote exogenous variables; rectangles denote endogenous variables;</w:t>
      </w:r>
      <w:r w:rsidR="00A24957">
        <w:rPr>
          <w:sz w:val="20"/>
          <w:szCs w:val="20"/>
        </w:rPr>
        <w:t xml:space="preserve"> solid</w:t>
      </w:r>
      <w:r w:rsidRPr="00844BD4">
        <w:rPr>
          <w:sz w:val="20"/>
          <w:szCs w:val="20"/>
        </w:rPr>
        <w:t xml:space="preserve"> arrows denote interactions explicitly capt</w:t>
      </w:r>
      <w:r w:rsidR="00A24957">
        <w:rPr>
          <w:sz w:val="20"/>
          <w:szCs w:val="20"/>
        </w:rPr>
        <w:t>ured by the model; dashed</w:t>
      </w:r>
      <w:r w:rsidRPr="00844BD4">
        <w:rPr>
          <w:sz w:val="20"/>
          <w:szCs w:val="20"/>
        </w:rPr>
        <w:t xml:space="preserve"> arrows denote interactions implicitly captured by the model; arrowheads denote the direction of the impacts.</w:t>
      </w:r>
    </w:p>
    <w:p w:rsidR="000724CB" w:rsidRDefault="000724CB" w:rsidP="00236D5B">
      <w:pPr>
        <w:spacing w:before="120" w:line="480" w:lineRule="auto"/>
        <w:ind w:left="720" w:hanging="720"/>
        <w:jc w:val="both"/>
      </w:pPr>
    </w:p>
    <w:p w:rsidR="00003B37" w:rsidRDefault="00003B37" w:rsidP="00236D5B">
      <w:pPr>
        <w:spacing w:before="120" w:line="480" w:lineRule="auto"/>
        <w:ind w:left="720" w:hanging="720"/>
        <w:jc w:val="both"/>
      </w:pPr>
    </w:p>
    <w:p w:rsidR="00003B37" w:rsidRPr="00236D5B" w:rsidRDefault="00003B37" w:rsidP="00003B37">
      <w:pPr>
        <w:jc w:val="both"/>
        <w:rPr>
          <w:b/>
        </w:rPr>
      </w:pPr>
      <w:r>
        <w:br w:type="page"/>
      </w:r>
      <w:r w:rsidRPr="00844BD4">
        <w:rPr>
          <w:b/>
        </w:rPr>
        <w:t xml:space="preserve">Table </w:t>
      </w:r>
      <w:r>
        <w:rPr>
          <w:b/>
        </w:rPr>
        <w:t>1</w:t>
      </w:r>
      <w:r w:rsidRPr="00844BD4">
        <w:rPr>
          <w:b/>
        </w:rPr>
        <w:t>. Change in the output of the "Transport Equipment" sector by region</w:t>
      </w:r>
    </w:p>
    <w:tbl>
      <w:tblPr>
        <w:tblW w:w="7865" w:type="dxa"/>
        <w:tblInd w:w="93" w:type="dxa"/>
        <w:tblLayout w:type="fixed"/>
        <w:tblLook w:val="0000" w:firstRow="0" w:lastRow="0" w:firstColumn="0" w:lastColumn="0" w:noHBand="0" w:noVBand="0"/>
      </w:tblPr>
      <w:tblGrid>
        <w:gridCol w:w="1438"/>
        <w:gridCol w:w="936"/>
        <w:gridCol w:w="876"/>
        <w:gridCol w:w="1067"/>
        <w:gridCol w:w="1184"/>
        <w:gridCol w:w="1182"/>
        <w:gridCol w:w="1182"/>
      </w:tblGrid>
      <w:tr w:rsidR="00003B37" w:rsidRPr="00844BD4" w:rsidTr="00FC4A2F">
        <w:trPr>
          <w:trHeight w:val="1127"/>
        </w:trPr>
        <w:tc>
          <w:tcPr>
            <w:tcW w:w="1438" w:type="dxa"/>
            <w:tcBorders>
              <w:top w:val="single" w:sz="8" w:space="0" w:color="auto"/>
              <w:left w:val="single" w:sz="8" w:space="0" w:color="auto"/>
              <w:bottom w:val="single" w:sz="8" w:space="0" w:color="auto"/>
              <w:right w:val="single" w:sz="8" w:space="0" w:color="auto"/>
            </w:tcBorders>
            <w:shd w:val="clear" w:color="auto" w:fill="auto"/>
            <w:noWrap/>
            <w:vAlign w:val="bottom"/>
          </w:tcPr>
          <w:p w:rsidR="00003B37" w:rsidRPr="00844BD4" w:rsidRDefault="00003B37" w:rsidP="00FC4A2F">
            <w:pPr>
              <w:jc w:val="center"/>
              <w:rPr>
                <w:sz w:val="16"/>
                <w:szCs w:val="16"/>
              </w:rPr>
            </w:pPr>
          </w:p>
        </w:tc>
        <w:tc>
          <w:tcPr>
            <w:tcW w:w="1812" w:type="dxa"/>
            <w:gridSpan w:val="2"/>
            <w:tcBorders>
              <w:top w:val="single" w:sz="8" w:space="0" w:color="auto"/>
              <w:left w:val="nil"/>
              <w:bottom w:val="single" w:sz="8" w:space="0" w:color="auto"/>
              <w:right w:val="single" w:sz="8" w:space="0" w:color="auto"/>
            </w:tcBorders>
            <w:vAlign w:val="bottom"/>
          </w:tcPr>
          <w:p w:rsidR="00003B37" w:rsidRPr="00844BD4" w:rsidRDefault="00003B37" w:rsidP="00FC4A2F">
            <w:pPr>
              <w:jc w:val="center"/>
              <w:rPr>
                <w:sz w:val="16"/>
                <w:szCs w:val="16"/>
              </w:rPr>
            </w:pPr>
            <w:r w:rsidRPr="00844BD4">
              <w:rPr>
                <w:sz w:val="16"/>
                <w:szCs w:val="16"/>
              </w:rPr>
              <w:t>Reduction</w:t>
            </w:r>
          </w:p>
          <w:p w:rsidR="00003B37" w:rsidRPr="00844BD4" w:rsidRDefault="00003B37" w:rsidP="00FC4A2F">
            <w:pPr>
              <w:jc w:val="center"/>
              <w:rPr>
                <w:sz w:val="16"/>
                <w:szCs w:val="16"/>
              </w:rPr>
            </w:pPr>
            <w:r w:rsidRPr="00844BD4">
              <w:rPr>
                <w:sz w:val="16"/>
                <w:szCs w:val="16"/>
              </w:rPr>
              <w:t>in the</w:t>
            </w:r>
          </w:p>
          <w:p w:rsidR="00003B37" w:rsidRPr="00844BD4" w:rsidRDefault="00003B37" w:rsidP="00FC4A2F">
            <w:pPr>
              <w:jc w:val="center"/>
              <w:rPr>
                <w:sz w:val="16"/>
                <w:szCs w:val="16"/>
              </w:rPr>
            </w:pPr>
            <w:r w:rsidRPr="00844BD4">
              <w:rPr>
                <w:sz w:val="16"/>
                <w:szCs w:val="16"/>
              </w:rPr>
              <w:t>production of LV</w:t>
            </w:r>
          </w:p>
          <w:p w:rsidR="00003B37" w:rsidRPr="00844BD4" w:rsidRDefault="00003B37" w:rsidP="00FC4A2F">
            <w:pPr>
              <w:jc w:val="center"/>
              <w:rPr>
                <w:sz w:val="16"/>
                <w:szCs w:val="16"/>
              </w:rPr>
            </w:pPr>
            <w:r w:rsidRPr="00844BD4">
              <w:rPr>
                <w:sz w:val="16"/>
                <w:szCs w:val="16"/>
              </w:rPr>
              <w:t>201</w:t>
            </w:r>
            <w:r>
              <w:rPr>
                <w:sz w:val="16"/>
                <w:szCs w:val="16"/>
              </w:rPr>
              <w:t>0</w:t>
            </w:r>
          </w:p>
          <w:p w:rsidR="00003B37" w:rsidRPr="00844BD4" w:rsidRDefault="00003B37" w:rsidP="00FC4A2F">
            <w:pPr>
              <w:jc w:val="center"/>
              <w:rPr>
                <w:sz w:val="16"/>
                <w:szCs w:val="16"/>
              </w:rPr>
            </w:pPr>
          </w:p>
        </w:tc>
        <w:tc>
          <w:tcPr>
            <w:tcW w:w="1067" w:type="dxa"/>
            <w:vMerge w:val="restart"/>
            <w:tcBorders>
              <w:top w:val="single" w:sz="8" w:space="0" w:color="auto"/>
              <w:left w:val="nil"/>
              <w:right w:val="single" w:sz="8" w:space="0" w:color="auto"/>
            </w:tcBorders>
            <w:shd w:val="clear" w:color="auto" w:fill="auto"/>
            <w:noWrap/>
            <w:vAlign w:val="bottom"/>
          </w:tcPr>
          <w:p w:rsidR="00003B37" w:rsidRPr="00844BD4" w:rsidRDefault="00003B37" w:rsidP="00FC4A2F">
            <w:pPr>
              <w:jc w:val="center"/>
              <w:rPr>
                <w:sz w:val="16"/>
                <w:szCs w:val="16"/>
              </w:rPr>
            </w:pPr>
            <w:r w:rsidRPr="00844BD4">
              <w:rPr>
                <w:sz w:val="16"/>
                <w:szCs w:val="16"/>
              </w:rPr>
              <w:t>LV</w:t>
            </w:r>
          </w:p>
          <w:p w:rsidR="00003B37" w:rsidRPr="00844BD4" w:rsidRDefault="00003B37" w:rsidP="00FC4A2F">
            <w:pPr>
              <w:jc w:val="center"/>
              <w:rPr>
                <w:sz w:val="16"/>
                <w:szCs w:val="16"/>
              </w:rPr>
            </w:pPr>
            <w:r w:rsidRPr="00844BD4">
              <w:rPr>
                <w:sz w:val="16"/>
                <w:szCs w:val="16"/>
              </w:rPr>
              <w:t>Production</w:t>
            </w:r>
            <w:r>
              <w:rPr>
                <w:sz w:val="16"/>
                <w:szCs w:val="16"/>
              </w:rPr>
              <w:t xml:space="preserve">, </w:t>
            </w:r>
          </w:p>
          <w:p w:rsidR="00003B37" w:rsidRPr="00844BD4" w:rsidRDefault="00003B37" w:rsidP="00FC4A2F">
            <w:pPr>
              <w:jc w:val="center"/>
              <w:rPr>
                <w:sz w:val="16"/>
                <w:szCs w:val="16"/>
              </w:rPr>
            </w:pPr>
            <w:r w:rsidRPr="00844BD4">
              <w:rPr>
                <w:sz w:val="16"/>
                <w:szCs w:val="16"/>
              </w:rPr>
              <w:t>2010 (units)</w:t>
            </w:r>
          </w:p>
          <w:p w:rsidR="00003B37" w:rsidRPr="00844BD4" w:rsidRDefault="00003B37" w:rsidP="00FC4A2F">
            <w:pPr>
              <w:jc w:val="center"/>
              <w:rPr>
                <w:sz w:val="16"/>
                <w:szCs w:val="16"/>
              </w:rPr>
            </w:pPr>
            <w:r w:rsidRPr="00844BD4">
              <w:rPr>
                <w:sz w:val="16"/>
                <w:szCs w:val="16"/>
              </w:rPr>
              <w:t>(3)</w:t>
            </w:r>
          </w:p>
        </w:tc>
        <w:tc>
          <w:tcPr>
            <w:tcW w:w="1184" w:type="dxa"/>
            <w:vMerge w:val="restart"/>
            <w:tcBorders>
              <w:top w:val="single" w:sz="8" w:space="0" w:color="auto"/>
              <w:left w:val="nil"/>
              <w:right w:val="single" w:sz="8" w:space="0" w:color="auto"/>
            </w:tcBorders>
            <w:shd w:val="clear" w:color="auto" w:fill="auto"/>
            <w:noWrap/>
            <w:vAlign w:val="bottom"/>
          </w:tcPr>
          <w:p w:rsidR="00003B37" w:rsidRPr="00844BD4" w:rsidRDefault="00003B37" w:rsidP="00FC4A2F">
            <w:pPr>
              <w:jc w:val="center"/>
              <w:rPr>
                <w:sz w:val="16"/>
                <w:szCs w:val="16"/>
              </w:rPr>
            </w:pPr>
            <w:r w:rsidRPr="00844BD4">
              <w:rPr>
                <w:sz w:val="16"/>
                <w:szCs w:val="16"/>
              </w:rPr>
              <w:t>% change</w:t>
            </w:r>
          </w:p>
          <w:p w:rsidR="00003B37" w:rsidRPr="00844BD4" w:rsidRDefault="00003B37" w:rsidP="00FC4A2F">
            <w:pPr>
              <w:jc w:val="center"/>
              <w:rPr>
                <w:sz w:val="16"/>
                <w:szCs w:val="16"/>
              </w:rPr>
            </w:pPr>
            <w:r w:rsidRPr="00844BD4">
              <w:rPr>
                <w:sz w:val="16"/>
                <w:szCs w:val="16"/>
              </w:rPr>
              <w:t>LV</w:t>
            </w:r>
          </w:p>
          <w:p w:rsidR="00003B37" w:rsidRPr="00844BD4" w:rsidRDefault="00003B37" w:rsidP="00FC4A2F">
            <w:pPr>
              <w:jc w:val="center"/>
              <w:rPr>
                <w:sz w:val="16"/>
                <w:szCs w:val="16"/>
              </w:rPr>
            </w:pPr>
            <w:r w:rsidRPr="00844BD4">
              <w:rPr>
                <w:sz w:val="16"/>
                <w:szCs w:val="16"/>
              </w:rPr>
              <w:t>production</w:t>
            </w:r>
          </w:p>
          <w:p w:rsidR="00003B37" w:rsidRPr="00844BD4" w:rsidRDefault="00003B37" w:rsidP="00FC4A2F">
            <w:pPr>
              <w:jc w:val="center"/>
              <w:rPr>
                <w:sz w:val="16"/>
                <w:szCs w:val="16"/>
              </w:rPr>
            </w:pPr>
            <w:r w:rsidRPr="00844BD4">
              <w:rPr>
                <w:sz w:val="16"/>
                <w:szCs w:val="16"/>
              </w:rPr>
              <w:t>(4)=(3)/(1)</w:t>
            </w:r>
          </w:p>
        </w:tc>
        <w:tc>
          <w:tcPr>
            <w:tcW w:w="1182" w:type="dxa"/>
            <w:vMerge w:val="restart"/>
            <w:tcBorders>
              <w:top w:val="single" w:sz="8" w:space="0" w:color="auto"/>
              <w:left w:val="nil"/>
              <w:right w:val="single" w:sz="8" w:space="0" w:color="auto"/>
            </w:tcBorders>
            <w:shd w:val="clear" w:color="auto" w:fill="auto"/>
            <w:vAlign w:val="bottom"/>
          </w:tcPr>
          <w:p w:rsidR="00003B37" w:rsidRPr="00844BD4" w:rsidRDefault="00003B37" w:rsidP="00FC4A2F">
            <w:pPr>
              <w:jc w:val="center"/>
              <w:rPr>
                <w:sz w:val="16"/>
                <w:szCs w:val="16"/>
              </w:rPr>
            </w:pPr>
            <w:r w:rsidRPr="00844BD4">
              <w:rPr>
                <w:sz w:val="16"/>
                <w:szCs w:val="16"/>
              </w:rPr>
              <w:t>Gross output</w:t>
            </w:r>
          </w:p>
          <w:p w:rsidR="00003B37" w:rsidRPr="00844BD4" w:rsidRDefault="00003B37" w:rsidP="00FC4A2F">
            <w:pPr>
              <w:jc w:val="center"/>
              <w:rPr>
                <w:sz w:val="16"/>
                <w:szCs w:val="16"/>
              </w:rPr>
            </w:pPr>
            <w:r w:rsidRPr="00844BD4">
              <w:rPr>
                <w:sz w:val="16"/>
                <w:szCs w:val="16"/>
              </w:rPr>
              <w:t>TEI</w:t>
            </w:r>
            <w:r>
              <w:rPr>
                <w:sz w:val="16"/>
                <w:szCs w:val="16"/>
              </w:rPr>
              <w:t>, 2010</w:t>
            </w:r>
          </w:p>
          <w:p w:rsidR="00003B37" w:rsidRPr="00844BD4" w:rsidRDefault="00003B37" w:rsidP="00FC4A2F">
            <w:pPr>
              <w:jc w:val="center"/>
              <w:rPr>
                <w:sz w:val="16"/>
                <w:szCs w:val="16"/>
              </w:rPr>
            </w:pPr>
            <w:r w:rsidRPr="00844BD4">
              <w:rPr>
                <w:sz w:val="16"/>
                <w:szCs w:val="16"/>
              </w:rPr>
              <w:t>(million US$)</w:t>
            </w:r>
          </w:p>
          <w:p w:rsidR="00003B37" w:rsidRPr="00844BD4" w:rsidRDefault="00003B37" w:rsidP="00FC4A2F">
            <w:pPr>
              <w:jc w:val="center"/>
              <w:rPr>
                <w:sz w:val="16"/>
                <w:szCs w:val="16"/>
              </w:rPr>
            </w:pPr>
            <w:r w:rsidRPr="00844BD4">
              <w:rPr>
                <w:sz w:val="16"/>
                <w:szCs w:val="16"/>
              </w:rPr>
              <w:t>(5)</w:t>
            </w:r>
          </w:p>
        </w:tc>
        <w:tc>
          <w:tcPr>
            <w:tcW w:w="1182" w:type="dxa"/>
            <w:vMerge w:val="restart"/>
            <w:tcBorders>
              <w:top w:val="single" w:sz="8" w:space="0" w:color="auto"/>
              <w:left w:val="nil"/>
              <w:right w:val="single" w:sz="8" w:space="0" w:color="auto"/>
            </w:tcBorders>
            <w:shd w:val="clear" w:color="auto" w:fill="auto"/>
            <w:vAlign w:val="bottom"/>
          </w:tcPr>
          <w:p w:rsidR="00003B37" w:rsidRPr="00844BD4" w:rsidRDefault="00003B37" w:rsidP="00FC4A2F">
            <w:pPr>
              <w:jc w:val="center"/>
              <w:rPr>
                <w:sz w:val="16"/>
                <w:szCs w:val="16"/>
              </w:rPr>
            </w:pPr>
            <w:r w:rsidRPr="00844BD4">
              <w:rPr>
                <w:sz w:val="16"/>
                <w:szCs w:val="16"/>
              </w:rPr>
              <w:t>Change</w:t>
            </w:r>
          </w:p>
          <w:p w:rsidR="00003B37" w:rsidRPr="00844BD4" w:rsidRDefault="00003B37" w:rsidP="00FC4A2F">
            <w:pPr>
              <w:jc w:val="center"/>
              <w:rPr>
                <w:sz w:val="16"/>
                <w:szCs w:val="16"/>
              </w:rPr>
            </w:pPr>
            <w:r w:rsidRPr="00844BD4">
              <w:rPr>
                <w:sz w:val="16"/>
                <w:szCs w:val="16"/>
              </w:rPr>
              <w:t>Gross output</w:t>
            </w:r>
          </w:p>
          <w:p w:rsidR="00003B37" w:rsidRPr="00844BD4" w:rsidRDefault="00003B37" w:rsidP="00FC4A2F">
            <w:pPr>
              <w:jc w:val="center"/>
              <w:rPr>
                <w:sz w:val="16"/>
                <w:szCs w:val="16"/>
              </w:rPr>
            </w:pPr>
            <w:r w:rsidRPr="00844BD4">
              <w:rPr>
                <w:sz w:val="16"/>
                <w:szCs w:val="16"/>
              </w:rPr>
              <w:t>TEI</w:t>
            </w:r>
            <w:r>
              <w:rPr>
                <w:sz w:val="16"/>
                <w:szCs w:val="16"/>
              </w:rPr>
              <w:t>, 2010</w:t>
            </w:r>
          </w:p>
          <w:p w:rsidR="00003B37" w:rsidRPr="00844BD4" w:rsidRDefault="00003B37" w:rsidP="00FC4A2F">
            <w:pPr>
              <w:jc w:val="center"/>
              <w:rPr>
                <w:sz w:val="16"/>
                <w:szCs w:val="16"/>
              </w:rPr>
            </w:pPr>
            <w:r w:rsidRPr="00844BD4">
              <w:rPr>
                <w:sz w:val="16"/>
                <w:szCs w:val="16"/>
              </w:rPr>
              <w:t>(million US$)</w:t>
            </w:r>
          </w:p>
          <w:p w:rsidR="00003B37" w:rsidRPr="00844BD4" w:rsidRDefault="00003B37" w:rsidP="00FC4A2F">
            <w:pPr>
              <w:jc w:val="center"/>
              <w:rPr>
                <w:sz w:val="16"/>
                <w:szCs w:val="16"/>
              </w:rPr>
            </w:pPr>
            <w:r w:rsidRPr="00844BD4">
              <w:rPr>
                <w:sz w:val="16"/>
                <w:szCs w:val="16"/>
              </w:rPr>
              <w:t>(6)=(4)*(5)</w:t>
            </w:r>
          </w:p>
        </w:tc>
      </w:tr>
      <w:tr w:rsidR="00003B37" w:rsidRPr="00844BD4" w:rsidTr="00FC4A2F">
        <w:trPr>
          <w:trHeight w:val="1127"/>
        </w:trPr>
        <w:tc>
          <w:tcPr>
            <w:tcW w:w="1438" w:type="dxa"/>
            <w:tcBorders>
              <w:top w:val="single" w:sz="8" w:space="0" w:color="auto"/>
              <w:left w:val="single" w:sz="8" w:space="0" w:color="auto"/>
              <w:bottom w:val="single" w:sz="8" w:space="0" w:color="auto"/>
              <w:right w:val="single" w:sz="8" w:space="0" w:color="auto"/>
            </w:tcBorders>
            <w:shd w:val="clear" w:color="auto" w:fill="auto"/>
            <w:noWrap/>
            <w:vAlign w:val="bottom"/>
          </w:tcPr>
          <w:p w:rsidR="00003B37" w:rsidRPr="00844BD4" w:rsidRDefault="00003B37" w:rsidP="00FC4A2F">
            <w:pPr>
              <w:jc w:val="center"/>
              <w:rPr>
                <w:sz w:val="16"/>
                <w:szCs w:val="16"/>
              </w:rPr>
            </w:pPr>
          </w:p>
        </w:tc>
        <w:tc>
          <w:tcPr>
            <w:tcW w:w="936" w:type="dxa"/>
            <w:tcBorders>
              <w:top w:val="single" w:sz="8" w:space="0" w:color="auto"/>
              <w:left w:val="nil"/>
              <w:bottom w:val="single" w:sz="8" w:space="0" w:color="auto"/>
              <w:right w:val="single" w:sz="8" w:space="0" w:color="auto"/>
            </w:tcBorders>
            <w:vAlign w:val="bottom"/>
          </w:tcPr>
          <w:p w:rsidR="00003B37" w:rsidRPr="00844BD4" w:rsidRDefault="00003B37" w:rsidP="00FC4A2F">
            <w:pPr>
              <w:jc w:val="center"/>
              <w:rPr>
                <w:sz w:val="16"/>
                <w:szCs w:val="16"/>
              </w:rPr>
            </w:pPr>
            <w:r w:rsidRPr="00844BD4">
              <w:rPr>
                <w:sz w:val="16"/>
                <w:szCs w:val="16"/>
              </w:rPr>
              <w:t>Units</w:t>
            </w:r>
          </w:p>
          <w:p w:rsidR="00003B37" w:rsidRPr="00844BD4" w:rsidRDefault="00003B37" w:rsidP="00FC4A2F">
            <w:pPr>
              <w:jc w:val="center"/>
              <w:rPr>
                <w:sz w:val="16"/>
                <w:szCs w:val="16"/>
              </w:rPr>
            </w:pPr>
            <w:r w:rsidRPr="00844BD4">
              <w:rPr>
                <w:sz w:val="16"/>
                <w:szCs w:val="16"/>
              </w:rPr>
              <w:t>(1)</w:t>
            </w:r>
          </w:p>
        </w:tc>
        <w:tc>
          <w:tcPr>
            <w:tcW w:w="876" w:type="dxa"/>
            <w:tcBorders>
              <w:top w:val="single" w:sz="8" w:space="0" w:color="auto"/>
              <w:left w:val="single" w:sz="8" w:space="0" w:color="auto"/>
              <w:bottom w:val="single" w:sz="8" w:space="0" w:color="auto"/>
              <w:right w:val="single" w:sz="8" w:space="0" w:color="auto"/>
            </w:tcBorders>
            <w:shd w:val="clear" w:color="auto" w:fill="auto"/>
            <w:noWrap/>
            <w:vAlign w:val="bottom"/>
          </w:tcPr>
          <w:p w:rsidR="00003B37" w:rsidRPr="00844BD4" w:rsidRDefault="00003B37" w:rsidP="00FC4A2F">
            <w:pPr>
              <w:jc w:val="center"/>
              <w:rPr>
                <w:sz w:val="16"/>
                <w:szCs w:val="16"/>
              </w:rPr>
            </w:pPr>
            <w:r w:rsidRPr="00844BD4">
              <w:rPr>
                <w:sz w:val="16"/>
                <w:szCs w:val="16"/>
              </w:rPr>
              <w:t>Number</w:t>
            </w:r>
          </w:p>
          <w:p w:rsidR="00003B37" w:rsidRPr="00844BD4" w:rsidRDefault="00003B37" w:rsidP="00FC4A2F">
            <w:pPr>
              <w:jc w:val="center"/>
              <w:rPr>
                <w:sz w:val="16"/>
                <w:szCs w:val="16"/>
              </w:rPr>
            </w:pPr>
            <w:r w:rsidRPr="00844BD4">
              <w:rPr>
                <w:sz w:val="16"/>
                <w:szCs w:val="16"/>
              </w:rPr>
              <w:t>Facilities</w:t>
            </w:r>
          </w:p>
          <w:p w:rsidR="00003B37" w:rsidRPr="00844BD4" w:rsidRDefault="00003B37" w:rsidP="00FC4A2F">
            <w:pPr>
              <w:jc w:val="center"/>
              <w:rPr>
                <w:sz w:val="16"/>
                <w:szCs w:val="16"/>
              </w:rPr>
            </w:pPr>
            <w:r w:rsidRPr="00844BD4">
              <w:rPr>
                <w:sz w:val="16"/>
                <w:szCs w:val="16"/>
              </w:rPr>
              <w:t>Affected</w:t>
            </w:r>
          </w:p>
          <w:p w:rsidR="00003B37" w:rsidRPr="00844BD4" w:rsidRDefault="00003B37" w:rsidP="00FC4A2F">
            <w:pPr>
              <w:jc w:val="center"/>
              <w:rPr>
                <w:sz w:val="16"/>
                <w:szCs w:val="16"/>
              </w:rPr>
            </w:pPr>
            <w:r w:rsidRPr="00844BD4">
              <w:rPr>
                <w:sz w:val="16"/>
                <w:szCs w:val="16"/>
              </w:rPr>
              <w:t>(2)</w:t>
            </w:r>
          </w:p>
        </w:tc>
        <w:tc>
          <w:tcPr>
            <w:tcW w:w="1067" w:type="dxa"/>
            <w:vMerge/>
            <w:tcBorders>
              <w:left w:val="nil"/>
              <w:bottom w:val="single" w:sz="8" w:space="0" w:color="auto"/>
              <w:right w:val="single" w:sz="8" w:space="0" w:color="auto"/>
            </w:tcBorders>
            <w:shd w:val="clear" w:color="auto" w:fill="auto"/>
            <w:noWrap/>
            <w:vAlign w:val="bottom"/>
          </w:tcPr>
          <w:p w:rsidR="00003B37" w:rsidRPr="00844BD4" w:rsidRDefault="00003B37" w:rsidP="00FC4A2F">
            <w:pPr>
              <w:jc w:val="center"/>
              <w:rPr>
                <w:sz w:val="16"/>
                <w:szCs w:val="16"/>
              </w:rPr>
            </w:pPr>
          </w:p>
        </w:tc>
        <w:tc>
          <w:tcPr>
            <w:tcW w:w="1184" w:type="dxa"/>
            <w:vMerge/>
            <w:tcBorders>
              <w:left w:val="nil"/>
              <w:bottom w:val="single" w:sz="8" w:space="0" w:color="auto"/>
              <w:right w:val="single" w:sz="8" w:space="0" w:color="auto"/>
            </w:tcBorders>
            <w:shd w:val="clear" w:color="auto" w:fill="auto"/>
            <w:noWrap/>
            <w:vAlign w:val="bottom"/>
          </w:tcPr>
          <w:p w:rsidR="00003B37" w:rsidRPr="00844BD4" w:rsidRDefault="00003B37" w:rsidP="00FC4A2F">
            <w:pPr>
              <w:jc w:val="center"/>
              <w:rPr>
                <w:sz w:val="16"/>
                <w:szCs w:val="16"/>
              </w:rPr>
            </w:pPr>
          </w:p>
        </w:tc>
        <w:tc>
          <w:tcPr>
            <w:tcW w:w="1182" w:type="dxa"/>
            <w:vMerge/>
            <w:tcBorders>
              <w:left w:val="nil"/>
              <w:bottom w:val="single" w:sz="8" w:space="0" w:color="auto"/>
              <w:right w:val="single" w:sz="8" w:space="0" w:color="auto"/>
            </w:tcBorders>
            <w:shd w:val="clear" w:color="auto" w:fill="auto"/>
            <w:vAlign w:val="bottom"/>
          </w:tcPr>
          <w:p w:rsidR="00003B37" w:rsidRPr="00844BD4" w:rsidRDefault="00003B37" w:rsidP="00FC4A2F">
            <w:pPr>
              <w:jc w:val="center"/>
              <w:rPr>
                <w:sz w:val="16"/>
                <w:szCs w:val="16"/>
              </w:rPr>
            </w:pPr>
          </w:p>
        </w:tc>
        <w:tc>
          <w:tcPr>
            <w:tcW w:w="1182" w:type="dxa"/>
            <w:vMerge/>
            <w:tcBorders>
              <w:left w:val="nil"/>
              <w:bottom w:val="single" w:sz="8" w:space="0" w:color="auto"/>
              <w:right w:val="single" w:sz="8" w:space="0" w:color="auto"/>
            </w:tcBorders>
            <w:shd w:val="clear" w:color="auto" w:fill="auto"/>
            <w:vAlign w:val="bottom"/>
          </w:tcPr>
          <w:p w:rsidR="00003B37" w:rsidRPr="00844BD4" w:rsidRDefault="00003B37" w:rsidP="00FC4A2F">
            <w:pPr>
              <w:jc w:val="center"/>
              <w:rPr>
                <w:sz w:val="16"/>
                <w:szCs w:val="16"/>
              </w:rPr>
            </w:pPr>
          </w:p>
        </w:tc>
      </w:tr>
      <w:tr w:rsidR="00003B37" w:rsidRPr="00844BD4" w:rsidTr="00FC4A2F">
        <w:trPr>
          <w:trHeight w:val="315"/>
        </w:trPr>
        <w:tc>
          <w:tcPr>
            <w:tcW w:w="1438" w:type="dxa"/>
            <w:tcBorders>
              <w:top w:val="nil"/>
              <w:left w:val="single" w:sz="8" w:space="0" w:color="auto"/>
              <w:bottom w:val="single" w:sz="8" w:space="0" w:color="auto"/>
              <w:right w:val="single" w:sz="8" w:space="0" w:color="auto"/>
            </w:tcBorders>
            <w:shd w:val="clear" w:color="auto" w:fill="auto"/>
            <w:noWrap/>
            <w:vAlign w:val="bottom"/>
          </w:tcPr>
          <w:p w:rsidR="00003B37" w:rsidRPr="00844BD4" w:rsidRDefault="00003B37" w:rsidP="00FC4A2F">
            <w:pPr>
              <w:rPr>
                <w:sz w:val="16"/>
                <w:szCs w:val="16"/>
              </w:rPr>
            </w:pPr>
            <w:r w:rsidRPr="00844BD4">
              <w:rPr>
                <w:sz w:val="16"/>
                <w:szCs w:val="16"/>
              </w:rPr>
              <w:t>Austria</w:t>
            </w:r>
          </w:p>
        </w:tc>
        <w:tc>
          <w:tcPr>
            <w:tcW w:w="936" w:type="dxa"/>
            <w:tcBorders>
              <w:top w:val="single" w:sz="8" w:space="0" w:color="auto"/>
              <w:left w:val="nil"/>
              <w:bottom w:val="single" w:sz="8" w:space="0" w:color="auto"/>
              <w:right w:val="single" w:sz="8" w:space="0" w:color="auto"/>
            </w:tcBorders>
            <w:vAlign w:val="center"/>
          </w:tcPr>
          <w:p w:rsidR="00003B37" w:rsidRPr="00BA4AD2" w:rsidRDefault="00003B37" w:rsidP="00FC4A2F">
            <w:pPr>
              <w:jc w:val="right"/>
              <w:rPr>
                <w:sz w:val="16"/>
                <w:szCs w:val="16"/>
              </w:rPr>
            </w:pPr>
            <w:r w:rsidRPr="00BA4AD2">
              <w:rPr>
                <w:sz w:val="16"/>
                <w:szCs w:val="16"/>
              </w:rPr>
              <w:t>11,863</w:t>
            </w:r>
          </w:p>
        </w:tc>
        <w:tc>
          <w:tcPr>
            <w:tcW w:w="876" w:type="dxa"/>
            <w:tcBorders>
              <w:top w:val="nil"/>
              <w:left w:val="single" w:sz="8" w:space="0" w:color="auto"/>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1</w:t>
            </w:r>
          </w:p>
        </w:tc>
        <w:tc>
          <w:tcPr>
            <w:tcW w:w="1067"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205,334</w:t>
            </w:r>
          </w:p>
        </w:tc>
        <w:tc>
          <w:tcPr>
            <w:tcW w:w="1184"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5.78%</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18,684</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1,080</w:t>
            </w:r>
          </w:p>
        </w:tc>
      </w:tr>
      <w:tr w:rsidR="00003B37" w:rsidRPr="00844BD4" w:rsidTr="00FC4A2F">
        <w:trPr>
          <w:trHeight w:val="315"/>
        </w:trPr>
        <w:tc>
          <w:tcPr>
            <w:tcW w:w="1438" w:type="dxa"/>
            <w:tcBorders>
              <w:top w:val="nil"/>
              <w:left w:val="single" w:sz="8" w:space="0" w:color="auto"/>
              <w:bottom w:val="single" w:sz="8" w:space="0" w:color="auto"/>
              <w:right w:val="single" w:sz="8" w:space="0" w:color="auto"/>
            </w:tcBorders>
            <w:shd w:val="clear" w:color="auto" w:fill="auto"/>
            <w:noWrap/>
            <w:vAlign w:val="bottom"/>
          </w:tcPr>
          <w:p w:rsidR="00003B37" w:rsidRPr="00844BD4" w:rsidRDefault="00003B37" w:rsidP="00FC4A2F">
            <w:pPr>
              <w:rPr>
                <w:sz w:val="16"/>
                <w:szCs w:val="16"/>
              </w:rPr>
            </w:pPr>
            <w:r w:rsidRPr="00844BD4">
              <w:rPr>
                <w:sz w:val="16"/>
                <w:szCs w:val="16"/>
              </w:rPr>
              <w:t>Belgium</w:t>
            </w:r>
          </w:p>
        </w:tc>
        <w:tc>
          <w:tcPr>
            <w:tcW w:w="936" w:type="dxa"/>
            <w:tcBorders>
              <w:top w:val="single" w:sz="8" w:space="0" w:color="auto"/>
              <w:left w:val="nil"/>
              <w:bottom w:val="single" w:sz="8" w:space="0" w:color="auto"/>
              <w:right w:val="single" w:sz="8" w:space="0" w:color="auto"/>
            </w:tcBorders>
            <w:vAlign w:val="center"/>
          </w:tcPr>
          <w:p w:rsidR="00003B37" w:rsidRPr="00BA4AD2" w:rsidRDefault="00003B37" w:rsidP="00FC4A2F">
            <w:pPr>
              <w:jc w:val="right"/>
              <w:rPr>
                <w:sz w:val="16"/>
                <w:szCs w:val="16"/>
              </w:rPr>
            </w:pPr>
            <w:r w:rsidRPr="00BA4AD2">
              <w:rPr>
                <w:sz w:val="16"/>
                <w:szCs w:val="16"/>
              </w:rPr>
              <w:t>3,184</w:t>
            </w:r>
          </w:p>
        </w:tc>
        <w:tc>
          <w:tcPr>
            <w:tcW w:w="876" w:type="dxa"/>
            <w:tcBorders>
              <w:top w:val="nil"/>
              <w:left w:val="single" w:sz="8" w:space="0" w:color="auto"/>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1</w:t>
            </w:r>
          </w:p>
        </w:tc>
        <w:tc>
          <w:tcPr>
            <w:tcW w:w="1067"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528,996</w:t>
            </w:r>
          </w:p>
        </w:tc>
        <w:tc>
          <w:tcPr>
            <w:tcW w:w="1184"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0.60%</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23,868</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143</w:t>
            </w:r>
          </w:p>
        </w:tc>
      </w:tr>
      <w:tr w:rsidR="00003B37" w:rsidRPr="00844BD4" w:rsidTr="00FC4A2F">
        <w:trPr>
          <w:trHeight w:val="315"/>
        </w:trPr>
        <w:tc>
          <w:tcPr>
            <w:tcW w:w="1438" w:type="dxa"/>
            <w:tcBorders>
              <w:top w:val="nil"/>
              <w:left w:val="single" w:sz="8" w:space="0" w:color="auto"/>
              <w:bottom w:val="single" w:sz="8" w:space="0" w:color="auto"/>
              <w:right w:val="single" w:sz="8" w:space="0" w:color="auto"/>
            </w:tcBorders>
            <w:shd w:val="clear" w:color="auto" w:fill="auto"/>
            <w:noWrap/>
            <w:vAlign w:val="bottom"/>
          </w:tcPr>
          <w:p w:rsidR="00003B37" w:rsidRPr="00844BD4" w:rsidRDefault="00003B37" w:rsidP="00FC4A2F">
            <w:pPr>
              <w:rPr>
                <w:sz w:val="16"/>
                <w:szCs w:val="16"/>
              </w:rPr>
            </w:pPr>
            <w:r w:rsidRPr="00844BD4">
              <w:rPr>
                <w:sz w:val="16"/>
                <w:szCs w:val="16"/>
              </w:rPr>
              <w:t>Brazil</w:t>
            </w:r>
          </w:p>
        </w:tc>
        <w:tc>
          <w:tcPr>
            <w:tcW w:w="936" w:type="dxa"/>
            <w:tcBorders>
              <w:top w:val="single" w:sz="8" w:space="0" w:color="auto"/>
              <w:left w:val="nil"/>
              <w:bottom w:val="single" w:sz="8" w:space="0" w:color="auto"/>
              <w:right w:val="single" w:sz="8" w:space="0" w:color="auto"/>
            </w:tcBorders>
            <w:vAlign w:val="center"/>
          </w:tcPr>
          <w:p w:rsidR="00003B37" w:rsidRPr="00BA4AD2" w:rsidRDefault="00003B37" w:rsidP="00FC4A2F">
            <w:pPr>
              <w:jc w:val="right"/>
              <w:rPr>
                <w:sz w:val="16"/>
                <w:szCs w:val="16"/>
              </w:rPr>
            </w:pPr>
            <w:r w:rsidRPr="00BA4AD2">
              <w:rPr>
                <w:sz w:val="16"/>
                <w:szCs w:val="16"/>
              </w:rPr>
              <w:t>55,820</w:t>
            </w:r>
          </w:p>
        </w:tc>
        <w:tc>
          <w:tcPr>
            <w:tcW w:w="876" w:type="dxa"/>
            <w:tcBorders>
              <w:top w:val="nil"/>
              <w:left w:val="single" w:sz="8" w:space="0" w:color="auto"/>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2</w:t>
            </w:r>
          </w:p>
        </w:tc>
        <w:tc>
          <w:tcPr>
            <w:tcW w:w="1067"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2,828,273</w:t>
            </w:r>
          </w:p>
        </w:tc>
        <w:tc>
          <w:tcPr>
            <w:tcW w:w="1184"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1.97%</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136,576</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2,691</w:t>
            </w:r>
          </w:p>
        </w:tc>
      </w:tr>
      <w:tr w:rsidR="00003B37" w:rsidRPr="00844BD4" w:rsidTr="00FC4A2F">
        <w:trPr>
          <w:trHeight w:val="315"/>
        </w:trPr>
        <w:tc>
          <w:tcPr>
            <w:tcW w:w="1438" w:type="dxa"/>
            <w:tcBorders>
              <w:top w:val="nil"/>
              <w:left w:val="single" w:sz="8" w:space="0" w:color="auto"/>
              <w:bottom w:val="single" w:sz="8" w:space="0" w:color="auto"/>
              <w:right w:val="single" w:sz="8" w:space="0" w:color="auto"/>
            </w:tcBorders>
            <w:shd w:val="clear" w:color="auto" w:fill="auto"/>
            <w:noWrap/>
            <w:vAlign w:val="bottom"/>
          </w:tcPr>
          <w:p w:rsidR="00003B37" w:rsidRPr="00844BD4" w:rsidRDefault="00003B37" w:rsidP="00FC4A2F">
            <w:pPr>
              <w:rPr>
                <w:sz w:val="16"/>
                <w:szCs w:val="16"/>
              </w:rPr>
            </w:pPr>
            <w:r w:rsidRPr="00844BD4">
              <w:rPr>
                <w:sz w:val="16"/>
                <w:szCs w:val="16"/>
              </w:rPr>
              <w:t>Canada</w:t>
            </w:r>
          </w:p>
        </w:tc>
        <w:tc>
          <w:tcPr>
            <w:tcW w:w="936" w:type="dxa"/>
            <w:tcBorders>
              <w:top w:val="single" w:sz="8" w:space="0" w:color="auto"/>
              <w:left w:val="nil"/>
              <w:bottom w:val="single" w:sz="8" w:space="0" w:color="auto"/>
              <w:right w:val="single" w:sz="8" w:space="0" w:color="auto"/>
            </w:tcBorders>
            <w:vAlign w:val="center"/>
          </w:tcPr>
          <w:p w:rsidR="00003B37" w:rsidRPr="00BA4AD2" w:rsidRDefault="00003B37" w:rsidP="00FC4A2F">
            <w:pPr>
              <w:jc w:val="right"/>
              <w:rPr>
                <w:sz w:val="16"/>
                <w:szCs w:val="16"/>
              </w:rPr>
            </w:pPr>
            <w:r w:rsidRPr="00BA4AD2">
              <w:rPr>
                <w:sz w:val="16"/>
                <w:szCs w:val="16"/>
              </w:rPr>
              <w:t>105,306</w:t>
            </w:r>
          </w:p>
        </w:tc>
        <w:tc>
          <w:tcPr>
            <w:tcW w:w="876" w:type="dxa"/>
            <w:tcBorders>
              <w:top w:val="nil"/>
              <w:left w:val="single" w:sz="8" w:space="0" w:color="auto"/>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5</w:t>
            </w:r>
          </w:p>
        </w:tc>
        <w:tc>
          <w:tcPr>
            <w:tcW w:w="1067"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968,860</w:t>
            </w:r>
          </w:p>
        </w:tc>
        <w:tc>
          <w:tcPr>
            <w:tcW w:w="1184"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10.87%</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201,834</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21,939</w:t>
            </w:r>
          </w:p>
        </w:tc>
      </w:tr>
      <w:tr w:rsidR="00003B37" w:rsidRPr="00844BD4" w:rsidTr="00FC4A2F">
        <w:trPr>
          <w:trHeight w:val="315"/>
        </w:trPr>
        <w:tc>
          <w:tcPr>
            <w:tcW w:w="1438" w:type="dxa"/>
            <w:tcBorders>
              <w:top w:val="nil"/>
              <w:left w:val="single" w:sz="8" w:space="0" w:color="auto"/>
              <w:bottom w:val="single" w:sz="8" w:space="0" w:color="auto"/>
              <w:right w:val="single" w:sz="8" w:space="0" w:color="auto"/>
            </w:tcBorders>
            <w:shd w:val="clear" w:color="auto" w:fill="auto"/>
            <w:noWrap/>
            <w:vAlign w:val="bottom"/>
          </w:tcPr>
          <w:p w:rsidR="00003B37" w:rsidRPr="00844BD4" w:rsidRDefault="00003B37" w:rsidP="00FC4A2F">
            <w:pPr>
              <w:rPr>
                <w:sz w:val="16"/>
                <w:szCs w:val="16"/>
              </w:rPr>
            </w:pPr>
            <w:r w:rsidRPr="00844BD4">
              <w:rPr>
                <w:sz w:val="16"/>
                <w:szCs w:val="16"/>
              </w:rPr>
              <w:t>China</w:t>
            </w:r>
          </w:p>
        </w:tc>
        <w:tc>
          <w:tcPr>
            <w:tcW w:w="936" w:type="dxa"/>
            <w:tcBorders>
              <w:top w:val="single" w:sz="8" w:space="0" w:color="auto"/>
              <w:left w:val="nil"/>
              <w:bottom w:val="single" w:sz="8" w:space="0" w:color="auto"/>
              <w:right w:val="single" w:sz="8" w:space="0" w:color="auto"/>
            </w:tcBorders>
            <w:vAlign w:val="center"/>
          </w:tcPr>
          <w:p w:rsidR="00003B37" w:rsidRPr="00BA4AD2" w:rsidRDefault="00003B37" w:rsidP="00FC4A2F">
            <w:pPr>
              <w:jc w:val="right"/>
              <w:rPr>
                <w:sz w:val="16"/>
                <w:szCs w:val="16"/>
              </w:rPr>
            </w:pPr>
            <w:r w:rsidRPr="00BA4AD2">
              <w:rPr>
                <w:sz w:val="16"/>
                <w:szCs w:val="16"/>
              </w:rPr>
              <w:t>284,000</w:t>
            </w:r>
          </w:p>
        </w:tc>
        <w:tc>
          <w:tcPr>
            <w:tcW w:w="876" w:type="dxa"/>
            <w:tcBorders>
              <w:top w:val="nil"/>
              <w:left w:val="single" w:sz="8" w:space="0" w:color="auto"/>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16</w:t>
            </w:r>
          </w:p>
        </w:tc>
        <w:tc>
          <w:tcPr>
            <w:tcW w:w="1067"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13,897,083</w:t>
            </w:r>
          </w:p>
        </w:tc>
        <w:tc>
          <w:tcPr>
            <w:tcW w:w="1184"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2.04%</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674,956</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13,769</w:t>
            </w:r>
          </w:p>
        </w:tc>
      </w:tr>
      <w:tr w:rsidR="00003B37" w:rsidRPr="00844BD4" w:rsidTr="00FC4A2F">
        <w:trPr>
          <w:trHeight w:val="315"/>
        </w:trPr>
        <w:tc>
          <w:tcPr>
            <w:tcW w:w="1438" w:type="dxa"/>
            <w:tcBorders>
              <w:top w:val="nil"/>
              <w:left w:val="single" w:sz="8" w:space="0" w:color="auto"/>
              <w:bottom w:val="single" w:sz="8" w:space="0" w:color="auto"/>
              <w:right w:val="single" w:sz="8" w:space="0" w:color="auto"/>
            </w:tcBorders>
            <w:shd w:val="clear" w:color="auto" w:fill="auto"/>
            <w:noWrap/>
            <w:vAlign w:val="bottom"/>
          </w:tcPr>
          <w:p w:rsidR="00003B37" w:rsidRPr="00844BD4" w:rsidRDefault="00003B37" w:rsidP="00FC4A2F">
            <w:pPr>
              <w:rPr>
                <w:sz w:val="16"/>
                <w:szCs w:val="16"/>
              </w:rPr>
            </w:pPr>
            <w:r w:rsidRPr="00844BD4">
              <w:rPr>
                <w:sz w:val="16"/>
                <w:szCs w:val="16"/>
              </w:rPr>
              <w:t>France</w:t>
            </w:r>
          </w:p>
        </w:tc>
        <w:tc>
          <w:tcPr>
            <w:tcW w:w="936" w:type="dxa"/>
            <w:tcBorders>
              <w:top w:val="single" w:sz="8" w:space="0" w:color="auto"/>
              <w:left w:val="nil"/>
              <w:bottom w:val="single" w:sz="8" w:space="0" w:color="auto"/>
              <w:right w:val="single" w:sz="8" w:space="0" w:color="auto"/>
            </w:tcBorders>
            <w:vAlign w:val="center"/>
          </w:tcPr>
          <w:p w:rsidR="00003B37" w:rsidRPr="00BA4AD2" w:rsidRDefault="00003B37" w:rsidP="00FC4A2F">
            <w:pPr>
              <w:jc w:val="right"/>
              <w:rPr>
                <w:sz w:val="16"/>
                <w:szCs w:val="16"/>
              </w:rPr>
            </w:pPr>
            <w:r w:rsidRPr="00BA4AD2">
              <w:rPr>
                <w:sz w:val="16"/>
                <w:szCs w:val="16"/>
              </w:rPr>
              <w:t>18,585</w:t>
            </w:r>
          </w:p>
        </w:tc>
        <w:tc>
          <w:tcPr>
            <w:tcW w:w="876" w:type="dxa"/>
            <w:tcBorders>
              <w:top w:val="nil"/>
              <w:left w:val="single" w:sz="8" w:space="0" w:color="auto"/>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2</w:t>
            </w:r>
          </w:p>
        </w:tc>
        <w:tc>
          <w:tcPr>
            <w:tcW w:w="1067"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1,924,171</w:t>
            </w:r>
          </w:p>
        </w:tc>
        <w:tc>
          <w:tcPr>
            <w:tcW w:w="1184"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0.97%</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218,622</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2,121</w:t>
            </w:r>
          </w:p>
        </w:tc>
      </w:tr>
      <w:tr w:rsidR="00003B37" w:rsidRPr="00844BD4" w:rsidTr="00FC4A2F">
        <w:trPr>
          <w:trHeight w:val="315"/>
        </w:trPr>
        <w:tc>
          <w:tcPr>
            <w:tcW w:w="1438" w:type="dxa"/>
            <w:tcBorders>
              <w:top w:val="nil"/>
              <w:left w:val="single" w:sz="8" w:space="0" w:color="auto"/>
              <w:bottom w:val="single" w:sz="8" w:space="0" w:color="auto"/>
              <w:right w:val="single" w:sz="8" w:space="0" w:color="auto"/>
            </w:tcBorders>
            <w:shd w:val="clear" w:color="auto" w:fill="auto"/>
            <w:noWrap/>
            <w:vAlign w:val="bottom"/>
          </w:tcPr>
          <w:p w:rsidR="00003B37" w:rsidRPr="00844BD4" w:rsidRDefault="00003B37" w:rsidP="00FC4A2F">
            <w:pPr>
              <w:rPr>
                <w:sz w:val="16"/>
                <w:szCs w:val="16"/>
              </w:rPr>
            </w:pPr>
            <w:r w:rsidRPr="00844BD4">
              <w:rPr>
                <w:sz w:val="16"/>
                <w:szCs w:val="16"/>
              </w:rPr>
              <w:t>Germany</w:t>
            </w:r>
          </w:p>
        </w:tc>
        <w:tc>
          <w:tcPr>
            <w:tcW w:w="936" w:type="dxa"/>
            <w:tcBorders>
              <w:top w:val="single" w:sz="8" w:space="0" w:color="auto"/>
              <w:left w:val="nil"/>
              <w:bottom w:val="single" w:sz="8" w:space="0" w:color="auto"/>
              <w:right w:val="single" w:sz="8" w:space="0" w:color="auto"/>
            </w:tcBorders>
            <w:vAlign w:val="center"/>
          </w:tcPr>
          <w:p w:rsidR="00003B37" w:rsidRPr="00BA4AD2" w:rsidRDefault="00003B37" w:rsidP="00FC4A2F">
            <w:pPr>
              <w:jc w:val="right"/>
              <w:rPr>
                <w:sz w:val="16"/>
                <w:szCs w:val="16"/>
              </w:rPr>
            </w:pPr>
            <w:r w:rsidRPr="00BA4AD2">
              <w:rPr>
                <w:sz w:val="16"/>
                <w:szCs w:val="16"/>
              </w:rPr>
              <w:t>5,403</w:t>
            </w:r>
          </w:p>
        </w:tc>
        <w:tc>
          <w:tcPr>
            <w:tcW w:w="876" w:type="dxa"/>
            <w:tcBorders>
              <w:top w:val="nil"/>
              <w:left w:val="single" w:sz="8" w:space="0" w:color="auto"/>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1</w:t>
            </w:r>
          </w:p>
        </w:tc>
        <w:tc>
          <w:tcPr>
            <w:tcW w:w="1067"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5,552,409</w:t>
            </w:r>
          </w:p>
        </w:tc>
        <w:tc>
          <w:tcPr>
            <w:tcW w:w="1184"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0.10%</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437,252</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437</w:t>
            </w:r>
          </w:p>
        </w:tc>
      </w:tr>
      <w:tr w:rsidR="00003B37" w:rsidRPr="00844BD4" w:rsidTr="00FC4A2F">
        <w:trPr>
          <w:trHeight w:val="315"/>
        </w:trPr>
        <w:tc>
          <w:tcPr>
            <w:tcW w:w="1438" w:type="dxa"/>
            <w:tcBorders>
              <w:top w:val="nil"/>
              <w:left w:val="single" w:sz="8" w:space="0" w:color="auto"/>
              <w:bottom w:val="single" w:sz="8" w:space="0" w:color="auto"/>
              <w:right w:val="single" w:sz="8" w:space="0" w:color="auto"/>
            </w:tcBorders>
            <w:shd w:val="clear" w:color="auto" w:fill="auto"/>
            <w:noWrap/>
            <w:vAlign w:val="bottom"/>
          </w:tcPr>
          <w:p w:rsidR="00003B37" w:rsidRPr="00844BD4" w:rsidRDefault="00003B37" w:rsidP="00FC4A2F">
            <w:pPr>
              <w:rPr>
                <w:sz w:val="16"/>
                <w:szCs w:val="16"/>
              </w:rPr>
            </w:pPr>
            <w:r w:rsidRPr="00844BD4">
              <w:rPr>
                <w:sz w:val="16"/>
                <w:szCs w:val="16"/>
              </w:rPr>
              <w:t>Hungary</w:t>
            </w:r>
          </w:p>
        </w:tc>
        <w:tc>
          <w:tcPr>
            <w:tcW w:w="936" w:type="dxa"/>
            <w:tcBorders>
              <w:top w:val="single" w:sz="8" w:space="0" w:color="auto"/>
              <w:left w:val="nil"/>
              <w:bottom w:val="single" w:sz="8" w:space="0" w:color="auto"/>
              <w:right w:val="single" w:sz="8" w:space="0" w:color="auto"/>
            </w:tcBorders>
            <w:vAlign w:val="center"/>
          </w:tcPr>
          <w:p w:rsidR="00003B37" w:rsidRPr="00BA4AD2" w:rsidRDefault="00003B37" w:rsidP="00FC4A2F">
            <w:pPr>
              <w:jc w:val="right"/>
              <w:rPr>
                <w:sz w:val="16"/>
                <w:szCs w:val="16"/>
              </w:rPr>
            </w:pPr>
            <w:r w:rsidRPr="00BA4AD2">
              <w:rPr>
                <w:sz w:val="16"/>
                <w:szCs w:val="16"/>
              </w:rPr>
              <w:t>2,404</w:t>
            </w:r>
          </w:p>
        </w:tc>
        <w:tc>
          <w:tcPr>
            <w:tcW w:w="876" w:type="dxa"/>
            <w:tcBorders>
              <w:top w:val="nil"/>
              <w:left w:val="single" w:sz="8" w:space="0" w:color="auto"/>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1</w:t>
            </w:r>
          </w:p>
        </w:tc>
        <w:tc>
          <w:tcPr>
            <w:tcW w:w="1067"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208,571</w:t>
            </w:r>
          </w:p>
        </w:tc>
        <w:tc>
          <w:tcPr>
            <w:tcW w:w="1184"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1.15%</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15,188</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175</w:t>
            </w:r>
          </w:p>
        </w:tc>
      </w:tr>
      <w:tr w:rsidR="00003B37" w:rsidRPr="00844BD4" w:rsidTr="00FC4A2F">
        <w:trPr>
          <w:trHeight w:val="315"/>
        </w:trPr>
        <w:tc>
          <w:tcPr>
            <w:tcW w:w="1438" w:type="dxa"/>
            <w:tcBorders>
              <w:top w:val="nil"/>
              <w:left w:val="single" w:sz="8" w:space="0" w:color="auto"/>
              <w:bottom w:val="single" w:sz="8" w:space="0" w:color="auto"/>
              <w:right w:val="single" w:sz="8" w:space="0" w:color="auto"/>
            </w:tcBorders>
            <w:shd w:val="clear" w:color="auto" w:fill="auto"/>
            <w:noWrap/>
            <w:vAlign w:val="bottom"/>
          </w:tcPr>
          <w:p w:rsidR="00003B37" w:rsidRPr="00844BD4" w:rsidRDefault="00003B37" w:rsidP="00FC4A2F">
            <w:pPr>
              <w:rPr>
                <w:sz w:val="16"/>
                <w:szCs w:val="16"/>
              </w:rPr>
            </w:pPr>
            <w:r w:rsidRPr="00844BD4">
              <w:rPr>
                <w:sz w:val="16"/>
                <w:szCs w:val="16"/>
              </w:rPr>
              <w:t>India</w:t>
            </w:r>
          </w:p>
        </w:tc>
        <w:tc>
          <w:tcPr>
            <w:tcW w:w="936" w:type="dxa"/>
            <w:tcBorders>
              <w:top w:val="single" w:sz="8" w:space="0" w:color="auto"/>
              <w:left w:val="nil"/>
              <w:bottom w:val="single" w:sz="8" w:space="0" w:color="auto"/>
              <w:right w:val="single" w:sz="8" w:space="0" w:color="auto"/>
            </w:tcBorders>
            <w:vAlign w:val="center"/>
          </w:tcPr>
          <w:p w:rsidR="00003B37" w:rsidRPr="00BA4AD2" w:rsidRDefault="00003B37" w:rsidP="00FC4A2F">
            <w:pPr>
              <w:jc w:val="right"/>
              <w:rPr>
                <w:sz w:val="16"/>
                <w:szCs w:val="16"/>
              </w:rPr>
            </w:pPr>
            <w:r w:rsidRPr="00BA4AD2">
              <w:rPr>
                <w:sz w:val="16"/>
                <w:szCs w:val="16"/>
              </w:rPr>
              <w:t>35,355</w:t>
            </w:r>
          </w:p>
        </w:tc>
        <w:tc>
          <w:tcPr>
            <w:tcW w:w="876" w:type="dxa"/>
            <w:tcBorders>
              <w:top w:val="nil"/>
              <w:left w:val="single" w:sz="8" w:space="0" w:color="auto"/>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5</w:t>
            </w:r>
          </w:p>
        </w:tc>
        <w:tc>
          <w:tcPr>
            <w:tcW w:w="1067"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2,814,584</w:t>
            </w:r>
          </w:p>
        </w:tc>
        <w:tc>
          <w:tcPr>
            <w:tcW w:w="1184"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1.26%</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101,404</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1,278</w:t>
            </w:r>
          </w:p>
        </w:tc>
      </w:tr>
      <w:tr w:rsidR="00003B37" w:rsidRPr="00844BD4" w:rsidTr="00FC4A2F">
        <w:trPr>
          <w:trHeight w:val="315"/>
        </w:trPr>
        <w:tc>
          <w:tcPr>
            <w:tcW w:w="1438" w:type="dxa"/>
            <w:tcBorders>
              <w:top w:val="nil"/>
              <w:left w:val="single" w:sz="8" w:space="0" w:color="auto"/>
              <w:bottom w:val="single" w:sz="8" w:space="0" w:color="auto"/>
              <w:right w:val="single" w:sz="8" w:space="0" w:color="auto"/>
            </w:tcBorders>
            <w:shd w:val="clear" w:color="auto" w:fill="auto"/>
            <w:noWrap/>
            <w:vAlign w:val="bottom"/>
          </w:tcPr>
          <w:p w:rsidR="00003B37" w:rsidRPr="00844BD4" w:rsidRDefault="00003B37" w:rsidP="00FC4A2F">
            <w:pPr>
              <w:rPr>
                <w:sz w:val="16"/>
                <w:szCs w:val="16"/>
              </w:rPr>
            </w:pPr>
            <w:r w:rsidRPr="00844BD4">
              <w:rPr>
                <w:sz w:val="16"/>
                <w:szCs w:val="16"/>
              </w:rPr>
              <w:t>Indonesia</w:t>
            </w:r>
          </w:p>
        </w:tc>
        <w:tc>
          <w:tcPr>
            <w:tcW w:w="936" w:type="dxa"/>
            <w:tcBorders>
              <w:top w:val="single" w:sz="8" w:space="0" w:color="auto"/>
              <w:left w:val="nil"/>
              <w:bottom w:val="single" w:sz="8" w:space="0" w:color="auto"/>
              <w:right w:val="single" w:sz="8" w:space="0" w:color="auto"/>
            </w:tcBorders>
            <w:vAlign w:val="center"/>
          </w:tcPr>
          <w:p w:rsidR="00003B37" w:rsidRPr="00BA4AD2" w:rsidRDefault="00003B37" w:rsidP="00FC4A2F">
            <w:pPr>
              <w:jc w:val="right"/>
              <w:rPr>
                <w:sz w:val="16"/>
                <w:szCs w:val="16"/>
              </w:rPr>
            </w:pPr>
            <w:r w:rsidRPr="00BA4AD2">
              <w:rPr>
                <w:sz w:val="16"/>
                <w:szCs w:val="16"/>
              </w:rPr>
              <w:t>42,306</w:t>
            </w:r>
          </w:p>
        </w:tc>
        <w:tc>
          <w:tcPr>
            <w:tcW w:w="876" w:type="dxa"/>
            <w:tcBorders>
              <w:top w:val="nil"/>
              <w:left w:val="single" w:sz="8" w:space="0" w:color="auto"/>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3</w:t>
            </w:r>
          </w:p>
        </w:tc>
        <w:tc>
          <w:tcPr>
            <w:tcW w:w="1067"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496,524</w:t>
            </w:r>
          </w:p>
        </w:tc>
        <w:tc>
          <w:tcPr>
            <w:tcW w:w="1184"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8.52%</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50,953</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4,341</w:t>
            </w:r>
          </w:p>
        </w:tc>
      </w:tr>
      <w:tr w:rsidR="00003B37" w:rsidRPr="00844BD4" w:rsidTr="00FC4A2F">
        <w:trPr>
          <w:trHeight w:val="315"/>
        </w:trPr>
        <w:tc>
          <w:tcPr>
            <w:tcW w:w="1438" w:type="dxa"/>
            <w:tcBorders>
              <w:top w:val="nil"/>
              <w:left w:val="single" w:sz="8" w:space="0" w:color="auto"/>
              <w:bottom w:val="single" w:sz="8" w:space="0" w:color="auto"/>
              <w:right w:val="single" w:sz="8" w:space="0" w:color="auto"/>
            </w:tcBorders>
            <w:shd w:val="clear" w:color="auto" w:fill="auto"/>
            <w:noWrap/>
            <w:vAlign w:val="bottom"/>
          </w:tcPr>
          <w:p w:rsidR="00003B37" w:rsidRPr="00844BD4" w:rsidRDefault="00003B37" w:rsidP="00FC4A2F">
            <w:pPr>
              <w:rPr>
                <w:sz w:val="16"/>
                <w:szCs w:val="16"/>
              </w:rPr>
            </w:pPr>
            <w:r w:rsidRPr="00844BD4">
              <w:rPr>
                <w:sz w:val="16"/>
                <w:szCs w:val="16"/>
              </w:rPr>
              <w:t>Japan</w:t>
            </w:r>
          </w:p>
        </w:tc>
        <w:tc>
          <w:tcPr>
            <w:tcW w:w="936" w:type="dxa"/>
            <w:tcBorders>
              <w:top w:val="single" w:sz="8" w:space="0" w:color="auto"/>
              <w:left w:val="nil"/>
              <w:bottom w:val="single" w:sz="8" w:space="0" w:color="auto"/>
              <w:right w:val="single" w:sz="8" w:space="0" w:color="auto"/>
            </w:tcBorders>
            <w:vAlign w:val="center"/>
          </w:tcPr>
          <w:p w:rsidR="00003B37" w:rsidRPr="00BA4AD2" w:rsidRDefault="00003B37" w:rsidP="00FC4A2F">
            <w:pPr>
              <w:jc w:val="right"/>
              <w:rPr>
                <w:sz w:val="16"/>
                <w:szCs w:val="16"/>
              </w:rPr>
            </w:pPr>
            <w:r w:rsidRPr="00BA4AD2">
              <w:rPr>
                <w:sz w:val="16"/>
                <w:szCs w:val="16"/>
              </w:rPr>
              <w:t>1,716,000</w:t>
            </w:r>
          </w:p>
        </w:tc>
        <w:tc>
          <w:tcPr>
            <w:tcW w:w="876" w:type="dxa"/>
            <w:tcBorders>
              <w:top w:val="nil"/>
              <w:left w:val="single" w:sz="8" w:space="0" w:color="auto"/>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41</w:t>
            </w:r>
          </w:p>
        </w:tc>
        <w:tc>
          <w:tcPr>
            <w:tcW w:w="1067"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8,307,382</w:t>
            </w:r>
          </w:p>
        </w:tc>
        <w:tc>
          <w:tcPr>
            <w:tcW w:w="1184"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20.66%</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507,684</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104,887</w:t>
            </w:r>
          </w:p>
        </w:tc>
      </w:tr>
      <w:tr w:rsidR="00003B37" w:rsidRPr="00844BD4" w:rsidTr="00FC4A2F">
        <w:trPr>
          <w:trHeight w:val="315"/>
        </w:trPr>
        <w:tc>
          <w:tcPr>
            <w:tcW w:w="1438" w:type="dxa"/>
            <w:tcBorders>
              <w:top w:val="nil"/>
              <w:left w:val="single" w:sz="8" w:space="0" w:color="auto"/>
              <w:bottom w:val="single" w:sz="8" w:space="0" w:color="auto"/>
              <w:right w:val="single" w:sz="8" w:space="0" w:color="auto"/>
            </w:tcBorders>
            <w:shd w:val="clear" w:color="auto" w:fill="auto"/>
            <w:noWrap/>
            <w:vAlign w:val="bottom"/>
          </w:tcPr>
          <w:p w:rsidR="00003B37" w:rsidRPr="00844BD4" w:rsidRDefault="00003B37" w:rsidP="00FC4A2F">
            <w:pPr>
              <w:rPr>
                <w:sz w:val="16"/>
                <w:szCs w:val="16"/>
              </w:rPr>
            </w:pPr>
            <w:r w:rsidRPr="00844BD4">
              <w:rPr>
                <w:sz w:val="16"/>
                <w:szCs w:val="16"/>
              </w:rPr>
              <w:t>Mexico</w:t>
            </w:r>
          </w:p>
        </w:tc>
        <w:tc>
          <w:tcPr>
            <w:tcW w:w="936" w:type="dxa"/>
            <w:tcBorders>
              <w:top w:val="single" w:sz="8" w:space="0" w:color="auto"/>
              <w:left w:val="nil"/>
              <w:bottom w:val="single" w:sz="8" w:space="0" w:color="auto"/>
              <w:right w:val="single" w:sz="8" w:space="0" w:color="auto"/>
            </w:tcBorders>
            <w:vAlign w:val="center"/>
          </w:tcPr>
          <w:p w:rsidR="00003B37" w:rsidRPr="00BA4AD2" w:rsidRDefault="00003B37" w:rsidP="00FC4A2F">
            <w:pPr>
              <w:jc w:val="right"/>
              <w:rPr>
                <w:sz w:val="16"/>
                <w:szCs w:val="16"/>
              </w:rPr>
            </w:pPr>
            <w:r w:rsidRPr="00BA4AD2">
              <w:rPr>
                <w:sz w:val="16"/>
                <w:szCs w:val="16"/>
              </w:rPr>
              <w:t>24,478</w:t>
            </w:r>
          </w:p>
        </w:tc>
        <w:tc>
          <w:tcPr>
            <w:tcW w:w="876" w:type="dxa"/>
            <w:tcBorders>
              <w:top w:val="nil"/>
              <w:left w:val="single" w:sz="8" w:space="0" w:color="auto"/>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1</w:t>
            </w:r>
          </w:p>
        </w:tc>
        <w:tc>
          <w:tcPr>
            <w:tcW w:w="1067"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1,390,163</w:t>
            </w:r>
          </w:p>
        </w:tc>
        <w:tc>
          <w:tcPr>
            <w:tcW w:w="1184"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1.76%</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90,241</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1,588</w:t>
            </w:r>
          </w:p>
        </w:tc>
      </w:tr>
      <w:tr w:rsidR="00003B37" w:rsidRPr="00844BD4" w:rsidTr="00FC4A2F">
        <w:trPr>
          <w:trHeight w:val="315"/>
        </w:trPr>
        <w:tc>
          <w:tcPr>
            <w:tcW w:w="1438" w:type="dxa"/>
            <w:tcBorders>
              <w:top w:val="nil"/>
              <w:left w:val="single" w:sz="8" w:space="0" w:color="auto"/>
              <w:bottom w:val="single" w:sz="8" w:space="0" w:color="auto"/>
              <w:right w:val="single" w:sz="8" w:space="0" w:color="auto"/>
            </w:tcBorders>
            <w:shd w:val="clear" w:color="auto" w:fill="auto"/>
            <w:noWrap/>
            <w:vAlign w:val="bottom"/>
          </w:tcPr>
          <w:p w:rsidR="00003B37" w:rsidRPr="00844BD4" w:rsidRDefault="00003B37" w:rsidP="00FC4A2F">
            <w:pPr>
              <w:rPr>
                <w:sz w:val="16"/>
                <w:szCs w:val="16"/>
              </w:rPr>
            </w:pPr>
            <w:r w:rsidRPr="00844BD4">
              <w:rPr>
                <w:sz w:val="16"/>
                <w:szCs w:val="16"/>
              </w:rPr>
              <w:t>Russia</w:t>
            </w:r>
          </w:p>
        </w:tc>
        <w:tc>
          <w:tcPr>
            <w:tcW w:w="936" w:type="dxa"/>
            <w:tcBorders>
              <w:top w:val="single" w:sz="8" w:space="0" w:color="auto"/>
              <w:left w:val="nil"/>
              <w:bottom w:val="single" w:sz="8" w:space="0" w:color="auto"/>
              <w:right w:val="single" w:sz="8" w:space="0" w:color="auto"/>
            </w:tcBorders>
            <w:vAlign w:val="center"/>
          </w:tcPr>
          <w:p w:rsidR="00003B37" w:rsidRPr="00BA4AD2" w:rsidRDefault="00003B37" w:rsidP="00FC4A2F">
            <w:pPr>
              <w:jc w:val="right"/>
              <w:rPr>
                <w:sz w:val="16"/>
                <w:szCs w:val="16"/>
              </w:rPr>
            </w:pPr>
            <w:r w:rsidRPr="00BA4AD2">
              <w:rPr>
                <w:sz w:val="16"/>
                <w:szCs w:val="16"/>
              </w:rPr>
              <w:t>2,765</w:t>
            </w:r>
          </w:p>
        </w:tc>
        <w:tc>
          <w:tcPr>
            <w:tcW w:w="876" w:type="dxa"/>
            <w:tcBorders>
              <w:top w:val="nil"/>
              <w:left w:val="single" w:sz="8" w:space="0" w:color="auto"/>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1</w:t>
            </w:r>
          </w:p>
        </w:tc>
        <w:tc>
          <w:tcPr>
            <w:tcW w:w="1067"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1,208,362</w:t>
            </w:r>
          </w:p>
        </w:tc>
        <w:tc>
          <w:tcPr>
            <w:tcW w:w="1184"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0.23%</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58,203</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134</w:t>
            </w:r>
          </w:p>
        </w:tc>
      </w:tr>
      <w:tr w:rsidR="00003B37" w:rsidRPr="00844BD4" w:rsidTr="00FC4A2F">
        <w:trPr>
          <w:trHeight w:val="315"/>
        </w:trPr>
        <w:tc>
          <w:tcPr>
            <w:tcW w:w="1438" w:type="dxa"/>
            <w:tcBorders>
              <w:top w:val="nil"/>
              <w:left w:val="single" w:sz="8" w:space="0" w:color="auto"/>
              <w:bottom w:val="single" w:sz="8" w:space="0" w:color="auto"/>
              <w:right w:val="single" w:sz="8" w:space="0" w:color="auto"/>
            </w:tcBorders>
            <w:shd w:val="clear" w:color="auto" w:fill="auto"/>
            <w:noWrap/>
            <w:vAlign w:val="bottom"/>
          </w:tcPr>
          <w:p w:rsidR="00003B37" w:rsidRPr="00844BD4" w:rsidRDefault="00003B37" w:rsidP="00FC4A2F">
            <w:pPr>
              <w:rPr>
                <w:sz w:val="16"/>
                <w:szCs w:val="16"/>
              </w:rPr>
            </w:pPr>
            <w:r w:rsidRPr="00844BD4">
              <w:rPr>
                <w:sz w:val="16"/>
                <w:szCs w:val="16"/>
              </w:rPr>
              <w:t>South Korea</w:t>
            </w:r>
          </w:p>
        </w:tc>
        <w:tc>
          <w:tcPr>
            <w:tcW w:w="936" w:type="dxa"/>
            <w:tcBorders>
              <w:top w:val="single" w:sz="8" w:space="0" w:color="auto"/>
              <w:left w:val="nil"/>
              <w:bottom w:val="single" w:sz="8" w:space="0" w:color="auto"/>
              <w:right w:val="single" w:sz="8" w:space="0" w:color="auto"/>
            </w:tcBorders>
            <w:vAlign w:val="center"/>
          </w:tcPr>
          <w:p w:rsidR="00003B37" w:rsidRPr="00BA4AD2" w:rsidRDefault="00003B37" w:rsidP="00FC4A2F">
            <w:pPr>
              <w:jc w:val="right"/>
              <w:rPr>
                <w:sz w:val="16"/>
                <w:szCs w:val="16"/>
              </w:rPr>
            </w:pPr>
            <w:r w:rsidRPr="00BA4AD2">
              <w:rPr>
                <w:sz w:val="16"/>
                <w:szCs w:val="16"/>
              </w:rPr>
              <w:t>2,433</w:t>
            </w:r>
          </w:p>
        </w:tc>
        <w:tc>
          <w:tcPr>
            <w:tcW w:w="876" w:type="dxa"/>
            <w:tcBorders>
              <w:top w:val="nil"/>
              <w:left w:val="single" w:sz="8" w:space="0" w:color="auto"/>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1</w:t>
            </w:r>
          </w:p>
        </w:tc>
        <w:tc>
          <w:tcPr>
            <w:tcW w:w="1067"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3,866,206</w:t>
            </w:r>
          </w:p>
        </w:tc>
        <w:tc>
          <w:tcPr>
            <w:tcW w:w="1184"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0.06%</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208,693</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125</w:t>
            </w:r>
          </w:p>
        </w:tc>
      </w:tr>
      <w:tr w:rsidR="00003B37" w:rsidRPr="00844BD4" w:rsidTr="00FC4A2F">
        <w:trPr>
          <w:trHeight w:val="315"/>
        </w:trPr>
        <w:tc>
          <w:tcPr>
            <w:tcW w:w="1438" w:type="dxa"/>
            <w:tcBorders>
              <w:top w:val="nil"/>
              <w:left w:val="single" w:sz="8" w:space="0" w:color="auto"/>
              <w:bottom w:val="single" w:sz="8" w:space="0" w:color="auto"/>
              <w:right w:val="single" w:sz="8" w:space="0" w:color="auto"/>
            </w:tcBorders>
            <w:shd w:val="clear" w:color="auto" w:fill="auto"/>
            <w:noWrap/>
            <w:vAlign w:val="bottom"/>
          </w:tcPr>
          <w:p w:rsidR="00003B37" w:rsidRPr="00844BD4" w:rsidRDefault="00003B37" w:rsidP="00FC4A2F">
            <w:pPr>
              <w:rPr>
                <w:sz w:val="16"/>
                <w:szCs w:val="16"/>
              </w:rPr>
            </w:pPr>
            <w:r w:rsidRPr="00844BD4">
              <w:rPr>
                <w:sz w:val="16"/>
                <w:szCs w:val="16"/>
              </w:rPr>
              <w:t>Spain</w:t>
            </w:r>
          </w:p>
        </w:tc>
        <w:tc>
          <w:tcPr>
            <w:tcW w:w="936" w:type="dxa"/>
            <w:tcBorders>
              <w:top w:val="single" w:sz="8" w:space="0" w:color="auto"/>
              <w:left w:val="nil"/>
              <w:bottom w:val="single" w:sz="8" w:space="0" w:color="auto"/>
              <w:right w:val="single" w:sz="8" w:space="0" w:color="auto"/>
            </w:tcBorders>
            <w:vAlign w:val="center"/>
          </w:tcPr>
          <w:p w:rsidR="00003B37" w:rsidRPr="00BA4AD2" w:rsidRDefault="00003B37" w:rsidP="00FC4A2F">
            <w:pPr>
              <w:jc w:val="right"/>
              <w:rPr>
                <w:sz w:val="16"/>
                <w:szCs w:val="16"/>
              </w:rPr>
            </w:pPr>
            <w:r w:rsidRPr="00BA4AD2">
              <w:rPr>
                <w:sz w:val="16"/>
                <w:szCs w:val="16"/>
              </w:rPr>
              <w:t>15,346</w:t>
            </w:r>
          </w:p>
        </w:tc>
        <w:tc>
          <w:tcPr>
            <w:tcW w:w="876" w:type="dxa"/>
            <w:tcBorders>
              <w:top w:val="nil"/>
              <w:left w:val="single" w:sz="8" w:space="0" w:color="auto"/>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2</w:t>
            </w:r>
          </w:p>
        </w:tc>
        <w:tc>
          <w:tcPr>
            <w:tcW w:w="1067"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1,913,513</w:t>
            </w:r>
          </w:p>
        </w:tc>
        <w:tc>
          <w:tcPr>
            <w:tcW w:w="1184"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0.80%</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78,740</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630</w:t>
            </w:r>
          </w:p>
        </w:tc>
      </w:tr>
      <w:tr w:rsidR="00003B37" w:rsidRPr="00844BD4" w:rsidTr="00FC4A2F">
        <w:trPr>
          <w:trHeight w:val="315"/>
        </w:trPr>
        <w:tc>
          <w:tcPr>
            <w:tcW w:w="1438" w:type="dxa"/>
            <w:tcBorders>
              <w:top w:val="nil"/>
              <w:left w:val="single" w:sz="8" w:space="0" w:color="auto"/>
              <w:bottom w:val="single" w:sz="8" w:space="0" w:color="auto"/>
              <w:right w:val="single" w:sz="8" w:space="0" w:color="auto"/>
            </w:tcBorders>
            <w:shd w:val="clear" w:color="auto" w:fill="auto"/>
            <w:noWrap/>
            <w:vAlign w:val="bottom"/>
          </w:tcPr>
          <w:p w:rsidR="00003B37" w:rsidRPr="00844BD4" w:rsidRDefault="00003B37" w:rsidP="00FC4A2F">
            <w:pPr>
              <w:rPr>
                <w:sz w:val="16"/>
                <w:szCs w:val="16"/>
              </w:rPr>
            </w:pPr>
            <w:r w:rsidRPr="00844BD4">
              <w:rPr>
                <w:sz w:val="16"/>
                <w:szCs w:val="16"/>
              </w:rPr>
              <w:t>Turkey</w:t>
            </w:r>
          </w:p>
        </w:tc>
        <w:tc>
          <w:tcPr>
            <w:tcW w:w="936" w:type="dxa"/>
            <w:tcBorders>
              <w:top w:val="single" w:sz="8" w:space="0" w:color="auto"/>
              <w:left w:val="nil"/>
              <w:bottom w:val="single" w:sz="8" w:space="0" w:color="auto"/>
              <w:right w:val="single" w:sz="8" w:space="0" w:color="auto"/>
            </w:tcBorders>
            <w:vAlign w:val="center"/>
          </w:tcPr>
          <w:p w:rsidR="00003B37" w:rsidRPr="00BA4AD2" w:rsidRDefault="00003B37" w:rsidP="00FC4A2F">
            <w:pPr>
              <w:jc w:val="right"/>
              <w:rPr>
                <w:sz w:val="16"/>
                <w:szCs w:val="16"/>
              </w:rPr>
            </w:pPr>
            <w:r w:rsidRPr="00BA4AD2">
              <w:rPr>
                <w:sz w:val="16"/>
                <w:szCs w:val="16"/>
              </w:rPr>
              <w:t>15,124</w:t>
            </w:r>
          </w:p>
        </w:tc>
        <w:tc>
          <w:tcPr>
            <w:tcW w:w="876" w:type="dxa"/>
            <w:tcBorders>
              <w:top w:val="nil"/>
              <w:left w:val="single" w:sz="8" w:space="0" w:color="auto"/>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2</w:t>
            </w:r>
          </w:p>
        </w:tc>
        <w:tc>
          <w:tcPr>
            <w:tcW w:w="1067"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603,394</w:t>
            </w:r>
          </w:p>
        </w:tc>
        <w:tc>
          <w:tcPr>
            <w:tcW w:w="1184"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2.51%</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22,550</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566</w:t>
            </w:r>
          </w:p>
        </w:tc>
      </w:tr>
      <w:tr w:rsidR="00003B37" w:rsidRPr="00844BD4" w:rsidTr="00FC4A2F">
        <w:trPr>
          <w:trHeight w:val="315"/>
        </w:trPr>
        <w:tc>
          <w:tcPr>
            <w:tcW w:w="1438" w:type="dxa"/>
            <w:tcBorders>
              <w:top w:val="nil"/>
              <w:left w:val="single" w:sz="8" w:space="0" w:color="auto"/>
              <w:bottom w:val="single" w:sz="8" w:space="0" w:color="auto"/>
              <w:right w:val="single" w:sz="8" w:space="0" w:color="auto"/>
            </w:tcBorders>
            <w:shd w:val="clear" w:color="auto" w:fill="auto"/>
            <w:noWrap/>
            <w:vAlign w:val="bottom"/>
          </w:tcPr>
          <w:p w:rsidR="00003B37" w:rsidRPr="00844BD4" w:rsidRDefault="00003B37" w:rsidP="00FC4A2F">
            <w:pPr>
              <w:rPr>
                <w:sz w:val="16"/>
                <w:szCs w:val="16"/>
              </w:rPr>
            </w:pPr>
            <w:r w:rsidRPr="00844BD4">
              <w:rPr>
                <w:sz w:val="16"/>
                <w:szCs w:val="16"/>
              </w:rPr>
              <w:t>United Kingdom</w:t>
            </w:r>
          </w:p>
        </w:tc>
        <w:tc>
          <w:tcPr>
            <w:tcW w:w="936" w:type="dxa"/>
            <w:tcBorders>
              <w:top w:val="single" w:sz="8" w:space="0" w:color="auto"/>
              <w:left w:val="nil"/>
              <w:bottom w:val="single" w:sz="8" w:space="0" w:color="auto"/>
              <w:right w:val="single" w:sz="8" w:space="0" w:color="auto"/>
            </w:tcBorders>
            <w:vAlign w:val="center"/>
          </w:tcPr>
          <w:p w:rsidR="00003B37" w:rsidRPr="00BA4AD2" w:rsidRDefault="00003B37" w:rsidP="00FC4A2F">
            <w:pPr>
              <w:jc w:val="right"/>
              <w:rPr>
                <w:sz w:val="16"/>
                <w:szCs w:val="16"/>
              </w:rPr>
            </w:pPr>
            <w:r w:rsidRPr="00BA4AD2">
              <w:rPr>
                <w:sz w:val="16"/>
                <w:szCs w:val="16"/>
              </w:rPr>
              <w:t>65,473</w:t>
            </w:r>
          </w:p>
        </w:tc>
        <w:tc>
          <w:tcPr>
            <w:tcW w:w="876" w:type="dxa"/>
            <w:tcBorders>
              <w:top w:val="nil"/>
              <w:left w:val="single" w:sz="8" w:space="0" w:color="auto"/>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5</w:t>
            </w:r>
          </w:p>
        </w:tc>
        <w:tc>
          <w:tcPr>
            <w:tcW w:w="1067"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1,270,444</w:t>
            </w:r>
          </w:p>
        </w:tc>
        <w:tc>
          <w:tcPr>
            <w:tcW w:w="1184"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5.15%</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107,365</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5,529</w:t>
            </w:r>
          </w:p>
        </w:tc>
      </w:tr>
      <w:tr w:rsidR="00003B37" w:rsidRPr="00844BD4" w:rsidTr="00FC4A2F">
        <w:trPr>
          <w:trHeight w:val="315"/>
        </w:trPr>
        <w:tc>
          <w:tcPr>
            <w:tcW w:w="1438" w:type="dxa"/>
            <w:tcBorders>
              <w:top w:val="nil"/>
              <w:left w:val="single" w:sz="8" w:space="0" w:color="auto"/>
              <w:bottom w:val="single" w:sz="8" w:space="0" w:color="auto"/>
              <w:right w:val="single" w:sz="8" w:space="0" w:color="auto"/>
            </w:tcBorders>
            <w:shd w:val="clear" w:color="auto" w:fill="auto"/>
            <w:noWrap/>
            <w:vAlign w:val="bottom"/>
          </w:tcPr>
          <w:p w:rsidR="00003B37" w:rsidRPr="00844BD4" w:rsidRDefault="00003B37" w:rsidP="00FC4A2F">
            <w:pPr>
              <w:rPr>
                <w:sz w:val="16"/>
                <w:szCs w:val="16"/>
              </w:rPr>
            </w:pPr>
            <w:r w:rsidRPr="00844BD4">
              <w:rPr>
                <w:sz w:val="16"/>
                <w:szCs w:val="16"/>
              </w:rPr>
              <w:t>United States</w:t>
            </w:r>
          </w:p>
        </w:tc>
        <w:tc>
          <w:tcPr>
            <w:tcW w:w="936" w:type="dxa"/>
            <w:tcBorders>
              <w:top w:val="single" w:sz="8" w:space="0" w:color="auto"/>
              <w:left w:val="nil"/>
              <w:bottom w:val="single" w:sz="8" w:space="0" w:color="auto"/>
              <w:right w:val="single" w:sz="8" w:space="0" w:color="auto"/>
            </w:tcBorders>
            <w:vAlign w:val="center"/>
          </w:tcPr>
          <w:p w:rsidR="00003B37" w:rsidRPr="00BA4AD2" w:rsidRDefault="00003B37" w:rsidP="00FC4A2F">
            <w:pPr>
              <w:jc w:val="right"/>
              <w:rPr>
                <w:sz w:val="16"/>
                <w:szCs w:val="16"/>
              </w:rPr>
            </w:pPr>
            <w:r w:rsidRPr="00BA4AD2">
              <w:rPr>
                <w:sz w:val="16"/>
                <w:szCs w:val="16"/>
              </w:rPr>
              <w:t>248,216</w:t>
            </w:r>
          </w:p>
        </w:tc>
        <w:tc>
          <w:tcPr>
            <w:tcW w:w="876" w:type="dxa"/>
            <w:tcBorders>
              <w:top w:val="nil"/>
              <w:left w:val="single" w:sz="8" w:space="0" w:color="auto"/>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24</w:t>
            </w:r>
          </w:p>
        </w:tc>
        <w:tc>
          <w:tcPr>
            <w:tcW w:w="1067"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2,731,105</w:t>
            </w:r>
          </w:p>
        </w:tc>
        <w:tc>
          <w:tcPr>
            <w:tcW w:w="1184"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9.09%</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582,933</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52,989</w:t>
            </w:r>
          </w:p>
        </w:tc>
      </w:tr>
      <w:tr w:rsidR="00003B37" w:rsidRPr="00844BD4" w:rsidTr="00FC4A2F">
        <w:trPr>
          <w:trHeight w:val="315"/>
        </w:trPr>
        <w:tc>
          <w:tcPr>
            <w:tcW w:w="1438" w:type="dxa"/>
            <w:tcBorders>
              <w:top w:val="nil"/>
              <w:left w:val="single" w:sz="8" w:space="0" w:color="auto"/>
              <w:bottom w:val="single" w:sz="8" w:space="0" w:color="auto"/>
              <w:right w:val="single" w:sz="8" w:space="0" w:color="auto"/>
            </w:tcBorders>
            <w:shd w:val="clear" w:color="auto" w:fill="auto"/>
            <w:noWrap/>
            <w:vAlign w:val="bottom"/>
          </w:tcPr>
          <w:p w:rsidR="00003B37" w:rsidRPr="00844BD4" w:rsidRDefault="00003B37" w:rsidP="00FC4A2F">
            <w:pPr>
              <w:rPr>
                <w:sz w:val="16"/>
                <w:szCs w:val="16"/>
              </w:rPr>
            </w:pPr>
            <w:r w:rsidRPr="00844BD4">
              <w:rPr>
                <w:sz w:val="16"/>
                <w:szCs w:val="16"/>
              </w:rPr>
              <w:t>Rest of the World</w:t>
            </w:r>
          </w:p>
        </w:tc>
        <w:tc>
          <w:tcPr>
            <w:tcW w:w="936" w:type="dxa"/>
            <w:tcBorders>
              <w:top w:val="single" w:sz="8" w:space="0" w:color="auto"/>
              <w:left w:val="nil"/>
              <w:bottom w:val="single" w:sz="8" w:space="0" w:color="auto"/>
              <w:right w:val="single" w:sz="8" w:space="0" w:color="auto"/>
            </w:tcBorders>
            <w:vAlign w:val="center"/>
          </w:tcPr>
          <w:p w:rsidR="00003B37" w:rsidRPr="00BA4AD2" w:rsidRDefault="00003B37" w:rsidP="00FC4A2F">
            <w:pPr>
              <w:jc w:val="right"/>
              <w:rPr>
                <w:sz w:val="16"/>
                <w:szCs w:val="16"/>
              </w:rPr>
            </w:pPr>
            <w:r w:rsidRPr="00BA4AD2">
              <w:rPr>
                <w:sz w:val="16"/>
                <w:szCs w:val="16"/>
              </w:rPr>
              <w:t>100,595</w:t>
            </w:r>
          </w:p>
        </w:tc>
        <w:tc>
          <w:tcPr>
            <w:tcW w:w="876" w:type="dxa"/>
            <w:tcBorders>
              <w:top w:val="nil"/>
              <w:left w:val="single" w:sz="8" w:space="0" w:color="auto"/>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15</w:t>
            </w:r>
          </w:p>
        </w:tc>
        <w:tc>
          <w:tcPr>
            <w:tcW w:w="1067"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7,439,849</w:t>
            </w:r>
          </w:p>
        </w:tc>
        <w:tc>
          <w:tcPr>
            <w:tcW w:w="1184"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1.35%</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331,305</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4,473</w:t>
            </w:r>
          </w:p>
        </w:tc>
      </w:tr>
      <w:tr w:rsidR="00003B37" w:rsidRPr="00844BD4" w:rsidTr="00FC4A2F">
        <w:trPr>
          <w:trHeight w:val="315"/>
        </w:trPr>
        <w:tc>
          <w:tcPr>
            <w:tcW w:w="1438" w:type="dxa"/>
            <w:tcBorders>
              <w:top w:val="nil"/>
              <w:left w:val="single" w:sz="8" w:space="0" w:color="auto"/>
              <w:bottom w:val="single" w:sz="8" w:space="0" w:color="auto"/>
              <w:right w:val="single" w:sz="8" w:space="0" w:color="auto"/>
            </w:tcBorders>
            <w:shd w:val="clear" w:color="auto" w:fill="auto"/>
            <w:noWrap/>
            <w:vAlign w:val="bottom"/>
          </w:tcPr>
          <w:p w:rsidR="00003B37" w:rsidRPr="00844BD4" w:rsidRDefault="00003B37" w:rsidP="00FC4A2F">
            <w:pPr>
              <w:rPr>
                <w:sz w:val="16"/>
                <w:szCs w:val="16"/>
              </w:rPr>
            </w:pPr>
            <w:r w:rsidRPr="00844BD4">
              <w:rPr>
                <w:sz w:val="16"/>
                <w:szCs w:val="16"/>
              </w:rPr>
              <w:t>World total</w:t>
            </w:r>
          </w:p>
        </w:tc>
        <w:tc>
          <w:tcPr>
            <w:tcW w:w="936" w:type="dxa"/>
            <w:tcBorders>
              <w:top w:val="single" w:sz="8" w:space="0" w:color="auto"/>
              <w:left w:val="nil"/>
              <w:bottom w:val="single" w:sz="8" w:space="0" w:color="auto"/>
              <w:right w:val="single" w:sz="8" w:space="0" w:color="auto"/>
            </w:tcBorders>
            <w:vAlign w:val="center"/>
          </w:tcPr>
          <w:p w:rsidR="00003B37" w:rsidRPr="00BA4AD2" w:rsidRDefault="00003B37" w:rsidP="00FC4A2F">
            <w:pPr>
              <w:jc w:val="right"/>
              <w:rPr>
                <w:sz w:val="16"/>
                <w:szCs w:val="16"/>
              </w:rPr>
            </w:pPr>
            <w:r w:rsidRPr="00BA4AD2">
              <w:rPr>
                <w:sz w:val="16"/>
                <w:szCs w:val="16"/>
              </w:rPr>
              <w:t>2,754,656</w:t>
            </w:r>
          </w:p>
        </w:tc>
        <w:tc>
          <w:tcPr>
            <w:tcW w:w="876" w:type="dxa"/>
            <w:tcBorders>
              <w:top w:val="nil"/>
              <w:left w:val="single" w:sz="8" w:space="0" w:color="auto"/>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129</w:t>
            </w:r>
          </w:p>
        </w:tc>
        <w:tc>
          <w:tcPr>
            <w:tcW w:w="1067"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58,155,223</w:t>
            </w:r>
          </w:p>
        </w:tc>
        <w:tc>
          <w:tcPr>
            <w:tcW w:w="1184" w:type="dxa"/>
            <w:tcBorders>
              <w:top w:val="nil"/>
              <w:left w:val="nil"/>
              <w:bottom w:val="single" w:sz="8" w:space="0" w:color="auto"/>
              <w:right w:val="single" w:sz="8" w:space="0" w:color="auto"/>
            </w:tcBorders>
            <w:shd w:val="clear" w:color="auto" w:fill="auto"/>
            <w:noWrap/>
            <w:vAlign w:val="center"/>
          </w:tcPr>
          <w:p w:rsidR="00003B37" w:rsidRPr="00BA4AD2" w:rsidRDefault="00003B37" w:rsidP="00FC4A2F">
            <w:pPr>
              <w:jc w:val="right"/>
              <w:rPr>
                <w:sz w:val="16"/>
                <w:szCs w:val="16"/>
              </w:rPr>
            </w:pPr>
            <w:r w:rsidRPr="00BA4AD2">
              <w:rPr>
                <w:sz w:val="16"/>
                <w:szCs w:val="16"/>
              </w:rPr>
              <w:t>-4.74%</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4,187,594</w:t>
            </w:r>
          </w:p>
        </w:tc>
        <w:tc>
          <w:tcPr>
            <w:tcW w:w="1182" w:type="dxa"/>
            <w:tcBorders>
              <w:top w:val="nil"/>
              <w:left w:val="nil"/>
              <w:bottom w:val="single" w:sz="8" w:space="0" w:color="auto"/>
              <w:right w:val="single" w:sz="8" w:space="0" w:color="auto"/>
            </w:tcBorders>
            <w:shd w:val="clear" w:color="auto" w:fill="auto"/>
            <w:vAlign w:val="center"/>
          </w:tcPr>
          <w:p w:rsidR="00003B37" w:rsidRPr="00BA4AD2" w:rsidRDefault="00003B37" w:rsidP="00FC4A2F">
            <w:pPr>
              <w:jc w:val="right"/>
              <w:rPr>
                <w:sz w:val="16"/>
                <w:szCs w:val="16"/>
              </w:rPr>
            </w:pPr>
            <w:r w:rsidRPr="007722AE">
              <w:rPr>
                <w:sz w:val="16"/>
                <w:szCs w:val="16"/>
              </w:rPr>
              <w:t>-198,492</w:t>
            </w:r>
          </w:p>
        </w:tc>
      </w:tr>
    </w:tbl>
    <w:p w:rsidR="00003B37" w:rsidRDefault="00003B37" w:rsidP="00003B37">
      <w:pPr>
        <w:jc w:val="both"/>
        <w:rPr>
          <w:sz w:val="20"/>
          <w:szCs w:val="20"/>
        </w:rPr>
      </w:pPr>
      <w:r w:rsidRPr="00844BD4">
        <w:rPr>
          <w:sz w:val="20"/>
          <w:szCs w:val="20"/>
        </w:rPr>
        <w:t>Source: own elaboration based on</w:t>
      </w:r>
      <w:r>
        <w:rPr>
          <w:sz w:val="20"/>
          <w:szCs w:val="20"/>
        </w:rPr>
        <w:t xml:space="preserve"> </w:t>
      </w:r>
      <w:r>
        <w:rPr>
          <w:sz w:val="20"/>
          <w:szCs w:val="20"/>
        </w:rPr>
        <w:fldChar w:fldCharType="begin"/>
      </w:r>
      <w:r>
        <w:rPr>
          <w:sz w:val="20"/>
          <w:szCs w:val="20"/>
        </w:rPr>
        <w:instrText xml:space="preserve"> ADDIN ZOTERO_ITEM CSL_CITATION {"citationID":"2q6jc9d7v2","properties":{"formattedCitation":"(Robinet, 2011)","plainCitation":"(Robinet, 2011)"},"citationItems":[{"id":2815,"uris":["http://zotero.org/groups/271383/items/IB4T5ZHG"],"uri":["http://zotero.org/groups/271383/items/IB4T5ZHG"],"itemData":{"id":2815,"type":"webpage","title":"Japan Disaster Output Impacts Update","URL":"http://www.oesa.org/Doc-Vault/Knowledge-Center/Archived-Docs/Japan-Earthquake-Information/IHS-Japan-Disaster-Output-Impact-Update-June-10.pdf","author":[{"family":"Robinet","given":"M."}],"issued":{"date-parts":[["2011"]]}}}],"schema":"https://github.com/citation-style-language/schema/raw/master/csl-citation.json"} </w:instrText>
      </w:r>
      <w:r>
        <w:rPr>
          <w:sz w:val="20"/>
          <w:szCs w:val="20"/>
        </w:rPr>
        <w:fldChar w:fldCharType="separate"/>
      </w:r>
      <w:r>
        <w:rPr>
          <w:sz w:val="20"/>
        </w:rPr>
        <w:t>Robinet</w:t>
      </w:r>
      <w:r w:rsidRPr="00CE414C">
        <w:rPr>
          <w:sz w:val="20"/>
        </w:rPr>
        <w:t xml:space="preserve"> </w:t>
      </w:r>
      <w:r>
        <w:rPr>
          <w:sz w:val="20"/>
        </w:rPr>
        <w:t>(</w:t>
      </w:r>
      <w:r w:rsidRPr="00CE414C">
        <w:rPr>
          <w:sz w:val="20"/>
        </w:rPr>
        <w:t>2011)</w:t>
      </w:r>
      <w:r>
        <w:rPr>
          <w:sz w:val="20"/>
          <w:szCs w:val="20"/>
        </w:rPr>
        <w:fldChar w:fldCharType="end"/>
      </w:r>
      <w:r w:rsidRPr="00844BD4">
        <w:rPr>
          <w:sz w:val="20"/>
          <w:szCs w:val="20"/>
        </w:rPr>
        <w:t xml:space="preserve">, </w:t>
      </w:r>
      <w:r>
        <w:rPr>
          <w:sz w:val="20"/>
          <w:szCs w:val="20"/>
        </w:rPr>
        <w:fldChar w:fldCharType="begin"/>
      </w:r>
      <w:r>
        <w:rPr>
          <w:sz w:val="20"/>
          <w:szCs w:val="20"/>
        </w:rPr>
        <w:instrText xml:space="preserve"> ADDIN ZOTERO_ITEM CSL_CITATION {"citationID":"je1313e33","properties":{"formattedCitation":"(OICA, 2012)","plainCitation":"(OICA, 2012)"},"citationItems":[{"id":2794,"uris":["http://zotero.org/groups/271383/items/5RSQSF9F"],"uri":["http://zotero.org/groups/271383/items/5RSQSF9F"],"itemData":{"id":2794,"type":"webpage","title":"Production Statistics. 2010 Statistics","URL":"http://oica.net/category/production-statistics/2010-statistics/","author":[{"family":"OICA","given":""}],"issued":{"date-parts":[["2012"]]}}}],"schema":"https://github.com/citation-style-language/schema/raw/master/csl-citation.json"} </w:instrText>
      </w:r>
      <w:r>
        <w:rPr>
          <w:sz w:val="20"/>
          <w:szCs w:val="20"/>
        </w:rPr>
        <w:fldChar w:fldCharType="separate"/>
      </w:r>
      <w:r>
        <w:rPr>
          <w:sz w:val="20"/>
        </w:rPr>
        <w:t>OICA</w:t>
      </w:r>
      <w:r w:rsidRPr="00CE414C">
        <w:rPr>
          <w:sz w:val="20"/>
        </w:rPr>
        <w:t xml:space="preserve"> </w:t>
      </w:r>
      <w:r>
        <w:rPr>
          <w:sz w:val="20"/>
        </w:rPr>
        <w:t>(</w:t>
      </w:r>
      <w:r w:rsidRPr="00CE414C">
        <w:rPr>
          <w:sz w:val="20"/>
        </w:rPr>
        <w:t>2012)</w:t>
      </w:r>
      <w:r>
        <w:rPr>
          <w:sz w:val="20"/>
          <w:szCs w:val="20"/>
        </w:rPr>
        <w:fldChar w:fldCharType="end"/>
      </w:r>
      <w:r>
        <w:rPr>
          <w:sz w:val="20"/>
          <w:szCs w:val="20"/>
        </w:rPr>
        <w:t xml:space="preserve"> </w:t>
      </w:r>
      <w:r w:rsidRPr="00844BD4">
        <w:rPr>
          <w:sz w:val="20"/>
          <w:szCs w:val="20"/>
        </w:rPr>
        <w:t>and WIOD.</w:t>
      </w:r>
    </w:p>
    <w:p w:rsidR="00003B37" w:rsidRPr="00844BD4" w:rsidRDefault="00003B37" w:rsidP="00003B37">
      <w:pPr>
        <w:jc w:val="both"/>
        <w:rPr>
          <w:sz w:val="20"/>
          <w:szCs w:val="20"/>
        </w:rPr>
      </w:pPr>
      <w:r w:rsidRPr="00844BD4">
        <w:rPr>
          <w:sz w:val="20"/>
          <w:szCs w:val="20"/>
        </w:rPr>
        <w:t>Note: LV: Light Vehicles; TEI: Transport Equipment Industry.</w:t>
      </w:r>
    </w:p>
    <w:p w:rsidR="00003B37" w:rsidRDefault="00003B37" w:rsidP="00236D5B">
      <w:pPr>
        <w:spacing w:before="120" w:line="480" w:lineRule="auto"/>
        <w:ind w:left="720" w:hanging="720"/>
        <w:jc w:val="both"/>
      </w:pPr>
    </w:p>
    <w:p w:rsidR="00EF09BB" w:rsidRPr="00236D5B" w:rsidRDefault="00EF09BB" w:rsidP="00EF09BB">
      <w:pPr>
        <w:jc w:val="both"/>
        <w:rPr>
          <w:lang w:val="en-US"/>
        </w:rPr>
      </w:pPr>
      <w:r>
        <w:br w:type="page"/>
      </w:r>
      <w:r w:rsidRPr="00844BD4">
        <w:rPr>
          <w:b/>
        </w:rPr>
        <w:t xml:space="preserve">Table </w:t>
      </w:r>
      <w:r>
        <w:rPr>
          <w:b/>
        </w:rPr>
        <w:t>2</w:t>
      </w:r>
      <w:r w:rsidRPr="00844BD4">
        <w:rPr>
          <w:b/>
        </w:rPr>
        <w:t xml:space="preserve">. </w:t>
      </w:r>
      <w:r w:rsidRPr="00844BD4">
        <w:rPr>
          <w:b/>
          <w:lang w:val="en-US"/>
        </w:rPr>
        <w:t>Change in Value Added by region and impact category (million US$)</w:t>
      </w:r>
    </w:p>
    <w:tbl>
      <w:tblPr>
        <w:tblW w:w="8921"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75"/>
        <w:gridCol w:w="936"/>
        <w:gridCol w:w="791"/>
        <w:gridCol w:w="791"/>
        <w:gridCol w:w="791"/>
        <w:gridCol w:w="791"/>
        <w:gridCol w:w="791"/>
        <w:gridCol w:w="791"/>
        <w:gridCol w:w="808"/>
        <w:gridCol w:w="856"/>
      </w:tblGrid>
      <w:tr w:rsidR="00EF09BB" w:rsidRPr="00C558B9" w:rsidTr="00FC4A2F">
        <w:trPr>
          <w:trHeight w:val="315"/>
        </w:trPr>
        <w:tc>
          <w:tcPr>
            <w:tcW w:w="1575" w:type="dxa"/>
            <w:vMerge w:val="restart"/>
            <w:shd w:val="clear" w:color="auto" w:fill="auto"/>
            <w:noWrap/>
            <w:vAlign w:val="center"/>
          </w:tcPr>
          <w:p w:rsidR="00EF09BB" w:rsidRPr="00C558B9" w:rsidRDefault="00EF09BB" w:rsidP="00FC4A2F">
            <w:pPr>
              <w:rPr>
                <w:sz w:val="16"/>
                <w:szCs w:val="16"/>
              </w:rPr>
            </w:pPr>
          </w:p>
        </w:tc>
        <w:tc>
          <w:tcPr>
            <w:tcW w:w="936" w:type="dxa"/>
            <w:vMerge w:val="restart"/>
            <w:shd w:val="clear" w:color="auto" w:fill="auto"/>
            <w:noWrap/>
            <w:vAlign w:val="center"/>
          </w:tcPr>
          <w:p w:rsidR="00EF09BB" w:rsidRPr="00C558B9" w:rsidRDefault="00EF09BB" w:rsidP="00FC4A2F">
            <w:pPr>
              <w:jc w:val="center"/>
              <w:rPr>
                <w:sz w:val="16"/>
                <w:szCs w:val="16"/>
              </w:rPr>
            </w:pPr>
            <w:r w:rsidRPr="00C558B9">
              <w:rPr>
                <w:sz w:val="16"/>
                <w:szCs w:val="16"/>
              </w:rPr>
              <w:t>Base</w:t>
            </w:r>
          </w:p>
          <w:p w:rsidR="00EF09BB" w:rsidRPr="00C558B9" w:rsidRDefault="00EF09BB" w:rsidP="00FC4A2F">
            <w:pPr>
              <w:jc w:val="center"/>
              <w:rPr>
                <w:sz w:val="16"/>
                <w:szCs w:val="16"/>
              </w:rPr>
            </w:pPr>
            <w:r w:rsidRPr="00C558B9">
              <w:rPr>
                <w:sz w:val="16"/>
                <w:szCs w:val="16"/>
              </w:rPr>
              <w:t>Value</w:t>
            </w:r>
          </w:p>
          <w:p w:rsidR="00EF09BB" w:rsidRPr="00C558B9" w:rsidRDefault="00EF09BB" w:rsidP="00FC4A2F">
            <w:pPr>
              <w:jc w:val="center"/>
              <w:rPr>
                <w:sz w:val="16"/>
                <w:szCs w:val="16"/>
              </w:rPr>
            </w:pPr>
            <w:r w:rsidRPr="00C558B9">
              <w:rPr>
                <w:sz w:val="16"/>
                <w:szCs w:val="16"/>
              </w:rPr>
              <w:t>Added. 2010</w:t>
            </w:r>
          </w:p>
          <w:p w:rsidR="00EF09BB" w:rsidRPr="00C558B9" w:rsidRDefault="00EF09BB" w:rsidP="00FC4A2F">
            <w:pPr>
              <w:jc w:val="center"/>
              <w:rPr>
                <w:sz w:val="16"/>
                <w:szCs w:val="16"/>
              </w:rPr>
            </w:pPr>
            <w:r w:rsidRPr="00C558B9">
              <w:rPr>
                <w:sz w:val="16"/>
                <w:szCs w:val="16"/>
              </w:rPr>
              <w:t>(1)</w:t>
            </w:r>
          </w:p>
        </w:tc>
        <w:tc>
          <w:tcPr>
            <w:tcW w:w="2373" w:type="dxa"/>
            <w:gridSpan w:val="3"/>
            <w:shd w:val="clear" w:color="auto" w:fill="auto"/>
            <w:noWrap/>
            <w:vAlign w:val="center"/>
          </w:tcPr>
          <w:p w:rsidR="00EF09BB" w:rsidRPr="00B17A42" w:rsidRDefault="00EF09BB" w:rsidP="00FC4A2F">
            <w:pPr>
              <w:jc w:val="center"/>
              <w:rPr>
                <w:sz w:val="16"/>
                <w:szCs w:val="16"/>
              </w:rPr>
            </w:pPr>
            <w:r w:rsidRPr="00B17A42">
              <w:rPr>
                <w:sz w:val="16"/>
                <w:szCs w:val="16"/>
              </w:rPr>
              <w:t>Standard effect</w:t>
            </w:r>
          </w:p>
        </w:tc>
        <w:tc>
          <w:tcPr>
            <w:tcW w:w="2373" w:type="dxa"/>
            <w:gridSpan w:val="3"/>
            <w:shd w:val="clear" w:color="auto" w:fill="auto"/>
            <w:noWrap/>
            <w:vAlign w:val="center"/>
          </w:tcPr>
          <w:p w:rsidR="00EF09BB" w:rsidRPr="00B17A42" w:rsidRDefault="00EF09BB" w:rsidP="00FC4A2F">
            <w:pPr>
              <w:jc w:val="center"/>
              <w:rPr>
                <w:sz w:val="16"/>
                <w:szCs w:val="16"/>
              </w:rPr>
            </w:pPr>
            <w:r w:rsidRPr="00B17A42">
              <w:rPr>
                <w:sz w:val="16"/>
                <w:szCs w:val="16"/>
              </w:rPr>
              <w:t>Supply chain disruption effect</w:t>
            </w:r>
          </w:p>
        </w:tc>
        <w:tc>
          <w:tcPr>
            <w:tcW w:w="808" w:type="dxa"/>
            <w:vMerge w:val="restart"/>
            <w:vAlign w:val="center"/>
          </w:tcPr>
          <w:p w:rsidR="00EF09BB" w:rsidRPr="00C558B9" w:rsidRDefault="00EF09BB" w:rsidP="00FC4A2F">
            <w:pPr>
              <w:jc w:val="center"/>
              <w:rPr>
                <w:sz w:val="16"/>
                <w:szCs w:val="16"/>
              </w:rPr>
            </w:pPr>
            <w:r w:rsidRPr="00C558B9">
              <w:rPr>
                <w:sz w:val="16"/>
                <w:szCs w:val="16"/>
              </w:rPr>
              <w:t>Total</w:t>
            </w:r>
          </w:p>
          <w:p w:rsidR="00EF09BB" w:rsidRPr="00C558B9" w:rsidRDefault="00EF09BB" w:rsidP="00FC4A2F">
            <w:pPr>
              <w:jc w:val="center"/>
              <w:rPr>
                <w:sz w:val="16"/>
                <w:szCs w:val="16"/>
              </w:rPr>
            </w:pPr>
            <w:r w:rsidRPr="00C558B9">
              <w:rPr>
                <w:sz w:val="16"/>
                <w:szCs w:val="16"/>
              </w:rPr>
              <w:t>Change</w:t>
            </w:r>
          </w:p>
          <w:p w:rsidR="00EF09BB" w:rsidRPr="00C558B9" w:rsidRDefault="00EF09BB" w:rsidP="00FC4A2F">
            <w:pPr>
              <w:jc w:val="center"/>
              <w:rPr>
                <w:sz w:val="16"/>
                <w:szCs w:val="16"/>
              </w:rPr>
            </w:pPr>
            <w:r w:rsidRPr="00C558B9">
              <w:rPr>
                <w:sz w:val="16"/>
                <w:szCs w:val="16"/>
              </w:rPr>
              <w:t>(</w:t>
            </w:r>
            <w:r>
              <w:rPr>
                <w:sz w:val="16"/>
                <w:szCs w:val="16"/>
              </w:rPr>
              <w:t>8</w:t>
            </w:r>
            <w:r w:rsidRPr="00C558B9">
              <w:rPr>
                <w:sz w:val="16"/>
                <w:szCs w:val="16"/>
              </w:rPr>
              <w:t>) = (</w:t>
            </w:r>
            <w:r>
              <w:rPr>
                <w:sz w:val="16"/>
                <w:szCs w:val="16"/>
              </w:rPr>
              <w:t>2</w:t>
            </w:r>
            <w:r w:rsidRPr="00C558B9">
              <w:rPr>
                <w:sz w:val="16"/>
                <w:szCs w:val="16"/>
              </w:rPr>
              <w:t>) + (</w:t>
            </w:r>
            <w:r>
              <w:rPr>
                <w:sz w:val="16"/>
                <w:szCs w:val="16"/>
              </w:rPr>
              <w:t>7</w:t>
            </w:r>
            <w:r w:rsidRPr="00C558B9">
              <w:rPr>
                <w:sz w:val="16"/>
                <w:szCs w:val="16"/>
              </w:rPr>
              <w:t>)</w:t>
            </w:r>
          </w:p>
        </w:tc>
        <w:tc>
          <w:tcPr>
            <w:tcW w:w="856" w:type="dxa"/>
            <w:vMerge w:val="restart"/>
            <w:shd w:val="clear" w:color="auto" w:fill="auto"/>
            <w:noWrap/>
            <w:vAlign w:val="center"/>
          </w:tcPr>
          <w:p w:rsidR="00EF09BB" w:rsidRPr="00C558B9" w:rsidRDefault="00EF09BB" w:rsidP="00FC4A2F">
            <w:pPr>
              <w:jc w:val="center"/>
              <w:rPr>
                <w:sz w:val="16"/>
                <w:szCs w:val="16"/>
              </w:rPr>
            </w:pPr>
            <w:r w:rsidRPr="00C558B9">
              <w:rPr>
                <w:sz w:val="16"/>
                <w:szCs w:val="16"/>
              </w:rPr>
              <w:t>Share</w:t>
            </w:r>
          </w:p>
          <w:p w:rsidR="00EF09BB" w:rsidRPr="00C558B9" w:rsidRDefault="00EF09BB" w:rsidP="00FC4A2F">
            <w:pPr>
              <w:jc w:val="center"/>
              <w:rPr>
                <w:sz w:val="16"/>
                <w:szCs w:val="16"/>
              </w:rPr>
            </w:pPr>
            <w:r w:rsidRPr="00C558B9">
              <w:rPr>
                <w:sz w:val="16"/>
                <w:szCs w:val="16"/>
              </w:rPr>
              <w:t>Total</w:t>
            </w:r>
          </w:p>
          <w:p w:rsidR="00EF09BB" w:rsidRPr="00C558B9" w:rsidRDefault="00EF09BB" w:rsidP="00FC4A2F">
            <w:pPr>
              <w:jc w:val="center"/>
              <w:rPr>
                <w:sz w:val="16"/>
                <w:szCs w:val="16"/>
              </w:rPr>
            </w:pPr>
            <w:r w:rsidRPr="00C558B9">
              <w:rPr>
                <w:sz w:val="16"/>
                <w:szCs w:val="16"/>
              </w:rPr>
              <w:t>(</w:t>
            </w:r>
            <w:r>
              <w:rPr>
                <w:sz w:val="16"/>
                <w:szCs w:val="16"/>
              </w:rPr>
              <w:t>9</w:t>
            </w:r>
            <w:r w:rsidRPr="00C558B9">
              <w:rPr>
                <w:sz w:val="16"/>
                <w:szCs w:val="16"/>
              </w:rPr>
              <w:t>0)</w:t>
            </w:r>
          </w:p>
        </w:tc>
      </w:tr>
      <w:tr w:rsidR="00EF09BB" w:rsidRPr="00C558B9" w:rsidTr="00FC4A2F">
        <w:trPr>
          <w:trHeight w:val="780"/>
        </w:trPr>
        <w:tc>
          <w:tcPr>
            <w:tcW w:w="1575" w:type="dxa"/>
            <w:vMerge/>
            <w:shd w:val="clear" w:color="auto" w:fill="auto"/>
            <w:noWrap/>
            <w:vAlign w:val="center"/>
          </w:tcPr>
          <w:p w:rsidR="00EF09BB" w:rsidRPr="00C558B9" w:rsidRDefault="00EF09BB" w:rsidP="00FC4A2F">
            <w:pPr>
              <w:rPr>
                <w:sz w:val="16"/>
                <w:szCs w:val="16"/>
              </w:rPr>
            </w:pPr>
          </w:p>
        </w:tc>
        <w:tc>
          <w:tcPr>
            <w:tcW w:w="936" w:type="dxa"/>
            <w:vMerge/>
            <w:shd w:val="clear" w:color="auto" w:fill="auto"/>
            <w:noWrap/>
            <w:vAlign w:val="center"/>
          </w:tcPr>
          <w:p w:rsidR="00EF09BB" w:rsidRPr="00C558B9" w:rsidRDefault="00EF09BB" w:rsidP="00FC4A2F">
            <w:pPr>
              <w:jc w:val="center"/>
              <w:rPr>
                <w:sz w:val="16"/>
                <w:szCs w:val="16"/>
              </w:rPr>
            </w:pPr>
          </w:p>
        </w:tc>
        <w:tc>
          <w:tcPr>
            <w:tcW w:w="791" w:type="dxa"/>
            <w:shd w:val="clear" w:color="auto" w:fill="auto"/>
            <w:noWrap/>
            <w:vAlign w:val="center"/>
          </w:tcPr>
          <w:p w:rsidR="00EF09BB" w:rsidRPr="00C558B9" w:rsidRDefault="00EF09BB" w:rsidP="00FC4A2F">
            <w:pPr>
              <w:jc w:val="center"/>
              <w:rPr>
                <w:sz w:val="16"/>
                <w:szCs w:val="16"/>
              </w:rPr>
            </w:pPr>
            <w:r w:rsidRPr="00C558B9">
              <w:rPr>
                <w:sz w:val="16"/>
                <w:szCs w:val="16"/>
              </w:rPr>
              <w:t>I</w:t>
            </w:r>
          </w:p>
          <w:p w:rsidR="00EF09BB" w:rsidRPr="00C558B9" w:rsidRDefault="00EF09BB" w:rsidP="00FC4A2F">
            <w:pPr>
              <w:jc w:val="center"/>
              <w:rPr>
                <w:sz w:val="16"/>
                <w:szCs w:val="16"/>
              </w:rPr>
            </w:pPr>
            <w:r w:rsidRPr="00C558B9">
              <w:rPr>
                <w:sz w:val="16"/>
                <w:szCs w:val="16"/>
              </w:rPr>
              <w:t>(2)</w:t>
            </w:r>
          </w:p>
        </w:tc>
        <w:tc>
          <w:tcPr>
            <w:tcW w:w="791" w:type="dxa"/>
            <w:shd w:val="clear" w:color="auto" w:fill="auto"/>
            <w:noWrap/>
            <w:vAlign w:val="center"/>
          </w:tcPr>
          <w:p w:rsidR="00EF09BB" w:rsidRPr="00C558B9" w:rsidRDefault="00EF09BB" w:rsidP="00FC4A2F">
            <w:pPr>
              <w:jc w:val="center"/>
              <w:rPr>
                <w:sz w:val="16"/>
                <w:szCs w:val="16"/>
              </w:rPr>
            </w:pPr>
            <w:r w:rsidRPr="00C558B9">
              <w:rPr>
                <w:sz w:val="16"/>
                <w:szCs w:val="16"/>
              </w:rPr>
              <w:t>BD</w:t>
            </w:r>
          </w:p>
          <w:p w:rsidR="00EF09BB" w:rsidRPr="00C558B9" w:rsidRDefault="00EF09BB" w:rsidP="00FC4A2F">
            <w:pPr>
              <w:jc w:val="center"/>
              <w:rPr>
                <w:sz w:val="16"/>
                <w:szCs w:val="16"/>
              </w:rPr>
            </w:pPr>
            <w:r w:rsidRPr="00C558B9">
              <w:rPr>
                <w:sz w:val="16"/>
                <w:szCs w:val="16"/>
              </w:rPr>
              <w:t>(3)</w:t>
            </w:r>
          </w:p>
        </w:tc>
        <w:tc>
          <w:tcPr>
            <w:tcW w:w="791" w:type="dxa"/>
            <w:shd w:val="clear" w:color="auto" w:fill="auto"/>
            <w:noWrap/>
            <w:vAlign w:val="center"/>
          </w:tcPr>
          <w:p w:rsidR="00EF09BB" w:rsidRPr="00C558B9" w:rsidRDefault="00EF09BB" w:rsidP="00FC4A2F">
            <w:pPr>
              <w:jc w:val="center"/>
              <w:rPr>
                <w:sz w:val="16"/>
                <w:szCs w:val="16"/>
              </w:rPr>
            </w:pPr>
            <w:r w:rsidRPr="00C558B9">
              <w:rPr>
                <w:sz w:val="16"/>
                <w:szCs w:val="16"/>
              </w:rPr>
              <w:t>BI</w:t>
            </w:r>
          </w:p>
          <w:p w:rsidR="00EF09BB" w:rsidRPr="00C558B9" w:rsidRDefault="00EF09BB" w:rsidP="00FC4A2F">
            <w:pPr>
              <w:jc w:val="center"/>
              <w:rPr>
                <w:sz w:val="16"/>
                <w:szCs w:val="16"/>
              </w:rPr>
            </w:pPr>
            <w:r w:rsidRPr="00C558B9">
              <w:rPr>
                <w:sz w:val="16"/>
                <w:szCs w:val="16"/>
              </w:rPr>
              <w:t>(4)</w:t>
            </w:r>
          </w:p>
        </w:tc>
        <w:tc>
          <w:tcPr>
            <w:tcW w:w="791" w:type="dxa"/>
            <w:shd w:val="clear" w:color="auto" w:fill="auto"/>
            <w:noWrap/>
            <w:vAlign w:val="center"/>
          </w:tcPr>
          <w:p w:rsidR="00EF09BB" w:rsidRPr="00C558B9" w:rsidRDefault="00EF09BB" w:rsidP="00FC4A2F">
            <w:pPr>
              <w:jc w:val="center"/>
              <w:rPr>
                <w:sz w:val="16"/>
                <w:szCs w:val="16"/>
              </w:rPr>
            </w:pPr>
            <w:r>
              <w:rPr>
                <w:sz w:val="16"/>
                <w:szCs w:val="16"/>
              </w:rPr>
              <w:t>I</w:t>
            </w:r>
          </w:p>
          <w:p w:rsidR="00EF09BB" w:rsidRPr="00C558B9" w:rsidRDefault="00EF09BB" w:rsidP="00FC4A2F">
            <w:pPr>
              <w:jc w:val="center"/>
              <w:rPr>
                <w:sz w:val="16"/>
                <w:szCs w:val="16"/>
              </w:rPr>
            </w:pPr>
            <w:r w:rsidRPr="00C558B9">
              <w:rPr>
                <w:sz w:val="16"/>
                <w:szCs w:val="16"/>
              </w:rPr>
              <w:t>(5)</w:t>
            </w:r>
          </w:p>
        </w:tc>
        <w:tc>
          <w:tcPr>
            <w:tcW w:w="791" w:type="dxa"/>
            <w:shd w:val="clear" w:color="auto" w:fill="auto"/>
            <w:noWrap/>
            <w:vAlign w:val="center"/>
          </w:tcPr>
          <w:p w:rsidR="00EF09BB" w:rsidRPr="00C558B9" w:rsidRDefault="00EF09BB" w:rsidP="00FC4A2F">
            <w:pPr>
              <w:jc w:val="center"/>
              <w:rPr>
                <w:sz w:val="16"/>
                <w:szCs w:val="16"/>
              </w:rPr>
            </w:pPr>
            <w:r>
              <w:rPr>
                <w:sz w:val="16"/>
                <w:szCs w:val="16"/>
              </w:rPr>
              <w:t>BD</w:t>
            </w:r>
          </w:p>
          <w:p w:rsidR="00EF09BB" w:rsidRPr="00C558B9" w:rsidRDefault="00EF09BB" w:rsidP="00FC4A2F">
            <w:pPr>
              <w:jc w:val="center"/>
              <w:rPr>
                <w:sz w:val="16"/>
                <w:szCs w:val="16"/>
              </w:rPr>
            </w:pPr>
            <w:r w:rsidRPr="00C558B9">
              <w:rPr>
                <w:sz w:val="16"/>
                <w:szCs w:val="16"/>
              </w:rPr>
              <w:t>(6)</w:t>
            </w:r>
          </w:p>
        </w:tc>
        <w:tc>
          <w:tcPr>
            <w:tcW w:w="791" w:type="dxa"/>
            <w:shd w:val="clear" w:color="auto" w:fill="auto"/>
            <w:noWrap/>
            <w:vAlign w:val="center"/>
          </w:tcPr>
          <w:p w:rsidR="00EF09BB" w:rsidRPr="00C558B9" w:rsidRDefault="00EF09BB" w:rsidP="00FC4A2F">
            <w:pPr>
              <w:jc w:val="center"/>
              <w:rPr>
                <w:sz w:val="16"/>
                <w:szCs w:val="16"/>
              </w:rPr>
            </w:pPr>
            <w:r>
              <w:rPr>
                <w:sz w:val="16"/>
                <w:szCs w:val="16"/>
              </w:rPr>
              <w:t>B</w:t>
            </w:r>
            <w:r w:rsidRPr="00C558B9">
              <w:rPr>
                <w:sz w:val="16"/>
                <w:szCs w:val="16"/>
              </w:rPr>
              <w:t>I</w:t>
            </w:r>
          </w:p>
          <w:p w:rsidR="00EF09BB" w:rsidRPr="00C558B9" w:rsidRDefault="00EF09BB" w:rsidP="00FC4A2F">
            <w:pPr>
              <w:jc w:val="center"/>
              <w:rPr>
                <w:sz w:val="16"/>
                <w:szCs w:val="16"/>
              </w:rPr>
            </w:pPr>
            <w:r w:rsidRPr="00C558B9">
              <w:rPr>
                <w:sz w:val="16"/>
                <w:szCs w:val="16"/>
              </w:rPr>
              <w:t>(7)</w:t>
            </w:r>
          </w:p>
        </w:tc>
        <w:tc>
          <w:tcPr>
            <w:tcW w:w="808" w:type="dxa"/>
            <w:vMerge/>
            <w:vAlign w:val="center"/>
          </w:tcPr>
          <w:p w:rsidR="00EF09BB" w:rsidRPr="00C558B9" w:rsidRDefault="00EF09BB" w:rsidP="00FC4A2F">
            <w:pPr>
              <w:jc w:val="center"/>
              <w:rPr>
                <w:sz w:val="16"/>
                <w:szCs w:val="16"/>
              </w:rPr>
            </w:pPr>
          </w:p>
        </w:tc>
        <w:tc>
          <w:tcPr>
            <w:tcW w:w="856" w:type="dxa"/>
            <w:vMerge/>
            <w:shd w:val="clear" w:color="auto" w:fill="auto"/>
            <w:noWrap/>
            <w:vAlign w:val="center"/>
          </w:tcPr>
          <w:p w:rsidR="00EF09BB" w:rsidRPr="00C558B9" w:rsidRDefault="00EF09BB" w:rsidP="00FC4A2F">
            <w:pPr>
              <w:jc w:val="center"/>
              <w:rPr>
                <w:sz w:val="16"/>
                <w:szCs w:val="16"/>
              </w:rPr>
            </w:pPr>
          </w:p>
        </w:tc>
      </w:tr>
      <w:tr w:rsidR="00EF09BB" w:rsidRPr="00C558B9" w:rsidTr="00FC4A2F">
        <w:trPr>
          <w:trHeight w:val="225"/>
        </w:trPr>
        <w:tc>
          <w:tcPr>
            <w:tcW w:w="1575" w:type="dxa"/>
            <w:shd w:val="clear" w:color="auto" w:fill="auto"/>
            <w:noWrap/>
            <w:vAlign w:val="center"/>
          </w:tcPr>
          <w:p w:rsidR="00EF09BB" w:rsidRPr="00C558B9" w:rsidRDefault="00EF09BB" w:rsidP="00FC4A2F">
            <w:pPr>
              <w:rPr>
                <w:sz w:val="16"/>
                <w:szCs w:val="16"/>
              </w:rPr>
            </w:pPr>
            <w:r w:rsidRPr="00C558B9">
              <w:rPr>
                <w:sz w:val="16"/>
                <w:szCs w:val="16"/>
              </w:rPr>
              <w:t>Australia</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1,199,482</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43</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479</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48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502</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693</w:t>
            </w:r>
          </w:p>
        </w:tc>
        <w:tc>
          <w:tcPr>
            <w:tcW w:w="808" w:type="dxa"/>
            <w:vAlign w:val="center"/>
          </w:tcPr>
          <w:p w:rsidR="00EF09BB" w:rsidRPr="00C558B9" w:rsidRDefault="00EF09BB" w:rsidP="00FC4A2F">
            <w:pPr>
              <w:jc w:val="right"/>
              <w:rPr>
                <w:sz w:val="16"/>
                <w:szCs w:val="16"/>
              </w:rPr>
            </w:pPr>
            <w:r w:rsidRPr="00C558B9">
              <w:rPr>
                <w:sz w:val="16"/>
                <w:szCs w:val="16"/>
              </w:rPr>
              <w:t>-2,196</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1.58%</w:t>
            </w:r>
          </w:p>
        </w:tc>
      </w:tr>
      <w:tr w:rsidR="00EF09BB" w:rsidRPr="00C558B9" w:rsidTr="00FC4A2F">
        <w:trPr>
          <w:trHeight w:val="225"/>
        </w:trPr>
        <w:tc>
          <w:tcPr>
            <w:tcW w:w="1575" w:type="dxa"/>
            <w:shd w:val="clear" w:color="auto" w:fill="auto"/>
            <w:noWrap/>
            <w:vAlign w:val="center"/>
          </w:tcPr>
          <w:p w:rsidR="00EF09BB" w:rsidRPr="00C558B9" w:rsidRDefault="00EF09BB" w:rsidP="00FC4A2F">
            <w:pPr>
              <w:rPr>
                <w:sz w:val="16"/>
                <w:szCs w:val="16"/>
              </w:rPr>
            </w:pPr>
            <w:r w:rsidRPr="00C558B9">
              <w:rPr>
                <w:sz w:val="16"/>
                <w:szCs w:val="16"/>
              </w:rPr>
              <w:t>Brazil</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1,803,334</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4</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96</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527</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698</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455</w:t>
            </w:r>
          </w:p>
        </w:tc>
        <w:tc>
          <w:tcPr>
            <w:tcW w:w="808" w:type="dxa"/>
            <w:vAlign w:val="center"/>
          </w:tcPr>
          <w:p w:rsidR="00EF09BB" w:rsidRPr="00C558B9" w:rsidRDefault="00EF09BB" w:rsidP="00FC4A2F">
            <w:pPr>
              <w:jc w:val="right"/>
              <w:rPr>
                <w:sz w:val="16"/>
                <w:szCs w:val="16"/>
              </w:rPr>
            </w:pPr>
            <w:r w:rsidRPr="00C558B9">
              <w:rPr>
                <w:sz w:val="16"/>
                <w:szCs w:val="16"/>
              </w:rPr>
              <w:t>-1,791</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1.29%</w:t>
            </w:r>
          </w:p>
        </w:tc>
      </w:tr>
      <w:tr w:rsidR="00EF09BB" w:rsidRPr="00C558B9" w:rsidTr="00FC4A2F">
        <w:trPr>
          <w:trHeight w:val="225"/>
        </w:trPr>
        <w:tc>
          <w:tcPr>
            <w:tcW w:w="1575" w:type="dxa"/>
            <w:shd w:val="clear" w:color="auto" w:fill="auto"/>
            <w:noWrap/>
            <w:vAlign w:val="center"/>
          </w:tcPr>
          <w:p w:rsidR="00EF09BB" w:rsidRPr="00C558B9" w:rsidRDefault="00EF09BB" w:rsidP="00FC4A2F">
            <w:pPr>
              <w:rPr>
                <w:sz w:val="16"/>
                <w:szCs w:val="16"/>
              </w:rPr>
            </w:pPr>
            <w:r w:rsidRPr="00C558B9">
              <w:rPr>
                <w:sz w:val="16"/>
                <w:szCs w:val="16"/>
              </w:rPr>
              <w:t>Canada</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1,458,647</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7</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42</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4,521</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4,573</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859</w:t>
            </w:r>
          </w:p>
        </w:tc>
        <w:tc>
          <w:tcPr>
            <w:tcW w:w="808" w:type="dxa"/>
            <w:vAlign w:val="center"/>
          </w:tcPr>
          <w:p w:rsidR="00EF09BB" w:rsidRPr="00C558B9" w:rsidRDefault="00EF09BB" w:rsidP="00FC4A2F">
            <w:pPr>
              <w:jc w:val="right"/>
              <w:rPr>
                <w:sz w:val="16"/>
                <w:szCs w:val="16"/>
              </w:rPr>
            </w:pPr>
            <w:r w:rsidRPr="00C558B9">
              <w:rPr>
                <w:sz w:val="16"/>
                <w:szCs w:val="16"/>
              </w:rPr>
              <w:t>-10,112</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7.27%</w:t>
            </w:r>
          </w:p>
        </w:tc>
      </w:tr>
      <w:tr w:rsidR="00EF09BB" w:rsidRPr="00C558B9" w:rsidTr="00FC4A2F">
        <w:trPr>
          <w:trHeight w:val="225"/>
        </w:trPr>
        <w:tc>
          <w:tcPr>
            <w:tcW w:w="1575" w:type="dxa"/>
            <w:shd w:val="clear" w:color="auto" w:fill="auto"/>
            <w:noWrap/>
            <w:vAlign w:val="center"/>
          </w:tcPr>
          <w:p w:rsidR="00EF09BB" w:rsidRPr="00C558B9" w:rsidRDefault="00EF09BB" w:rsidP="00FC4A2F">
            <w:pPr>
              <w:rPr>
                <w:sz w:val="16"/>
                <w:szCs w:val="16"/>
              </w:rPr>
            </w:pPr>
            <w:r w:rsidRPr="00C558B9">
              <w:rPr>
                <w:sz w:val="16"/>
                <w:szCs w:val="16"/>
              </w:rPr>
              <w:t>China</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5,931,085</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89</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357</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686</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983</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3,810</w:t>
            </w:r>
          </w:p>
        </w:tc>
        <w:tc>
          <w:tcPr>
            <w:tcW w:w="808" w:type="dxa"/>
            <w:vAlign w:val="center"/>
          </w:tcPr>
          <w:p w:rsidR="00EF09BB" w:rsidRPr="00C558B9" w:rsidRDefault="00EF09BB" w:rsidP="00FC4A2F">
            <w:pPr>
              <w:jc w:val="right"/>
              <w:rPr>
                <w:sz w:val="16"/>
                <w:szCs w:val="16"/>
              </w:rPr>
            </w:pPr>
            <w:r w:rsidRPr="00C558B9">
              <w:rPr>
                <w:sz w:val="16"/>
                <w:szCs w:val="16"/>
              </w:rPr>
              <w:t>-11,124</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8.00%</w:t>
            </w:r>
          </w:p>
        </w:tc>
      </w:tr>
      <w:tr w:rsidR="00EF09BB" w:rsidRPr="00C558B9" w:rsidTr="00FC4A2F">
        <w:trPr>
          <w:trHeight w:val="225"/>
        </w:trPr>
        <w:tc>
          <w:tcPr>
            <w:tcW w:w="1575" w:type="dxa"/>
            <w:shd w:val="clear" w:color="auto" w:fill="auto"/>
            <w:noWrap/>
            <w:vAlign w:val="center"/>
          </w:tcPr>
          <w:p w:rsidR="00EF09BB" w:rsidRPr="00C558B9" w:rsidRDefault="00EF09BB" w:rsidP="00FC4A2F">
            <w:pPr>
              <w:rPr>
                <w:sz w:val="16"/>
                <w:szCs w:val="16"/>
              </w:rPr>
            </w:pPr>
            <w:r w:rsidRPr="00C558B9">
              <w:rPr>
                <w:sz w:val="16"/>
                <w:szCs w:val="16"/>
              </w:rPr>
              <w:t>European Union</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14,677,889</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85</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939</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475</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3,316</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3,476</w:t>
            </w:r>
          </w:p>
        </w:tc>
        <w:tc>
          <w:tcPr>
            <w:tcW w:w="808" w:type="dxa"/>
            <w:vAlign w:val="center"/>
          </w:tcPr>
          <w:p w:rsidR="00EF09BB" w:rsidRPr="00C558B9" w:rsidRDefault="00EF09BB" w:rsidP="00FC4A2F">
            <w:pPr>
              <w:jc w:val="right"/>
              <w:rPr>
                <w:sz w:val="16"/>
                <w:szCs w:val="16"/>
              </w:rPr>
            </w:pPr>
            <w:r w:rsidRPr="00C558B9">
              <w:rPr>
                <w:sz w:val="16"/>
                <w:szCs w:val="16"/>
              </w:rPr>
              <w:t>-10,391</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7.47%</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Austria</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339,119</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7</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9</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44</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91</w:t>
            </w:r>
          </w:p>
        </w:tc>
        <w:tc>
          <w:tcPr>
            <w:tcW w:w="808" w:type="dxa"/>
            <w:vAlign w:val="center"/>
          </w:tcPr>
          <w:p w:rsidR="00EF09BB" w:rsidRPr="00C558B9" w:rsidRDefault="00EF09BB" w:rsidP="00FC4A2F">
            <w:pPr>
              <w:jc w:val="right"/>
              <w:rPr>
                <w:sz w:val="16"/>
                <w:szCs w:val="16"/>
              </w:rPr>
            </w:pPr>
            <w:r w:rsidRPr="00C558B9">
              <w:rPr>
                <w:sz w:val="16"/>
                <w:szCs w:val="16"/>
              </w:rPr>
              <w:t>-172</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12%</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Belgium</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421,101</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4</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31</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4</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7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22</w:t>
            </w:r>
          </w:p>
        </w:tc>
        <w:tc>
          <w:tcPr>
            <w:tcW w:w="808" w:type="dxa"/>
            <w:vAlign w:val="center"/>
          </w:tcPr>
          <w:p w:rsidR="00EF09BB" w:rsidRPr="00C558B9" w:rsidRDefault="00EF09BB" w:rsidP="00FC4A2F">
            <w:pPr>
              <w:jc w:val="right"/>
              <w:rPr>
                <w:sz w:val="16"/>
                <w:szCs w:val="16"/>
              </w:rPr>
            </w:pPr>
            <w:r w:rsidRPr="00C558B9">
              <w:rPr>
                <w:sz w:val="16"/>
                <w:szCs w:val="16"/>
              </w:rPr>
              <w:t>-251</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18%</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Bulgaria</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38,532</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7</w:t>
            </w:r>
          </w:p>
        </w:tc>
        <w:tc>
          <w:tcPr>
            <w:tcW w:w="808" w:type="dxa"/>
            <w:vAlign w:val="center"/>
          </w:tcPr>
          <w:p w:rsidR="00EF09BB" w:rsidRPr="00C558B9" w:rsidRDefault="00EF09BB" w:rsidP="00FC4A2F">
            <w:pPr>
              <w:jc w:val="right"/>
              <w:rPr>
                <w:sz w:val="16"/>
                <w:szCs w:val="16"/>
              </w:rPr>
            </w:pPr>
            <w:r w:rsidRPr="00C558B9">
              <w:rPr>
                <w:sz w:val="16"/>
                <w:szCs w:val="16"/>
              </w:rPr>
              <w:t>-9</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01%</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Cyprus</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20,776</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w:t>
            </w:r>
          </w:p>
        </w:tc>
        <w:tc>
          <w:tcPr>
            <w:tcW w:w="808" w:type="dxa"/>
            <w:vAlign w:val="center"/>
          </w:tcPr>
          <w:p w:rsidR="00EF09BB" w:rsidRPr="00C558B9" w:rsidRDefault="00EF09BB" w:rsidP="00FC4A2F">
            <w:pPr>
              <w:jc w:val="right"/>
              <w:rPr>
                <w:sz w:val="16"/>
                <w:szCs w:val="16"/>
              </w:rPr>
            </w:pPr>
            <w:r w:rsidRPr="00C558B9">
              <w:rPr>
                <w:sz w:val="16"/>
                <w:szCs w:val="16"/>
              </w:rPr>
              <w:t>-2</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00%</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Czech R.</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172,005</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3</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3</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50</w:t>
            </w:r>
          </w:p>
        </w:tc>
        <w:tc>
          <w:tcPr>
            <w:tcW w:w="808" w:type="dxa"/>
            <w:vAlign w:val="center"/>
          </w:tcPr>
          <w:p w:rsidR="00EF09BB" w:rsidRPr="00C558B9" w:rsidRDefault="00EF09BB" w:rsidP="00FC4A2F">
            <w:pPr>
              <w:jc w:val="right"/>
              <w:rPr>
                <w:sz w:val="16"/>
                <w:szCs w:val="16"/>
              </w:rPr>
            </w:pPr>
            <w:r w:rsidRPr="00C558B9">
              <w:rPr>
                <w:sz w:val="16"/>
                <w:szCs w:val="16"/>
              </w:rPr>
              <w:t>-86</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06%</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Denmark</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268,88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5</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1</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54</w:t>
            </w:r>
          </w:p>
        </w:tc>
        <w:tc>
          <w:tcPr>
            <w:tcW w:w="808" w:type="dxa"/>
            <w:vAlign w:val="center"/>
          </w:tcPr>
          <w:p w:rsidR="00EF09BB" w:rsidRPr="00C558B9" w:rsidRDefault="00EF09BB" w:rsidP="00FC4A2F">
            <w:pPr>
              <w:jc w:val="right"/>
              <w:rPr>
                <w:sz w:val="16"/>
                <w:szCs w:val="16"/>
              </w:rPr>
            </w:pPr>
            <w:r w:rsidRPr="00C558B9">
              <w:rPr>
                <w:sz w:val="16"/>
                <w:szCs w:val="16"/>
              </w:rPr>
              <w:t>-91</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07%</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Estonia</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16,538</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3</w:t>
            </w:r>
          </w:p>
        </w:tc>
        <w:tc>
          <w:tcPr>
            <w:tcW w:w="808" w:type="dxa"/>
            <w:vAlign w:val="center"/>
          </w:tcPr>
          <w:p w:rsidR="00EF09BB" w:rsidRPr="00C558B9" w:rsidRDefault="00EF09BB" w:rsidP="00FC4A2F">
            <w:pPr>
              <w:jc w:val="right"/>
              <w:rPr>
                <w:sz w:val="16"/>
                <w:szCs w:val="16"/>
              </w:rPr>
            </w:pPr>
            <w:r w:rsidRPr="00C558B9">
              <w:rPr>
                <w:sz w:val="16"/>
                <w:szCs w:val="16"/>
              </w:rPr>
              <w:t>-6</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00%</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Finland</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205,147</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4</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2</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8</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57</w:t>
            </w:r>
          </w:p>
        </w:tc>
        <w:tc>
          <w:tcPr>
            <w:tcW w:w="808" w:type="dxa"/>
            <w:vAlign w:val="center"/>
          </w:tcPr>
          <w:p w:rsidR="00EF09BB" w:rsidRPr="00C558B9" w:rsidRDefault="00EF09BB" w:rsidP="00FC4A2F">
            <w:pPr>
              <w:jc w:val="right"/>
              <w:rPr>
                <w:sz w:val="16"/>
                <w:szCs w:val="16"/>
              </w:rPr>
            </w:pPr>
            <w:r w:rsidRPr="00C558B9">
              <w:rPr>
                <w:sz w:val="16"/>
                <w:szCs w:val="16"/>
              </w:rPr>
              <w:t>-101</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07%</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France</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2,346,94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2</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25</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347</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518</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457</w:t>
            </w:r>
          </w:p>
        </w:tc>
        <w:tc>
          <w:tcPr>
            <w:tcW w:w="808" w:type="dxa"/>
            <w:vAlign w:val="center"/>
          </w:tcPr>
          <w:p w:rsidR="00EF09BB" w:rsidRPr="00C558B9" w:rsidRDefault="00EF09BB" w:rsidP="00FC4A2F">
            <w:pPr>
              <w:jc w:val="right"/>
              <w:rPr>
                <w:sz w:val="16"/>
                <w:szCs w:val="16"/>
              </w:rPr>
            </w:pPr>
            <w:r w:rsidRPr="00C558B9">
              <w:rPr>
                <w:sz w:val="16"/>
                <w:szCs w:val="16"/>
              </w:rPr>
              <w:t>-1,469</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1.06%</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Germany</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2,992,408</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64</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77</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99</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595</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484</w:t>
            </w:r>
          </w:p>
        </w:tc>
        <w:tc>
          <w:tcPr>
            <w:tcW w:w="808" w:type="dxa"/>
            <w:vAlign w:val="center"/>
          </w:tcPr>
          <w:p w:rsidR="00EF09BB" w:rsidRPr="00C558B9" w:rsidRDefault="00EF09BB" w:rsidP="00FC4A2F">
            <w:pPr>
              <w:jc w:val="right"/>
              <w:rPr>
                <w:sz w:val="16"/>
                <w:szCs w:val="16"/>
              </w:rPr>
            </w:pPr>
            <w:r w:rsidRPr="00C558B9">
              <w:rPr>
                <w:sz w:val="16"/>
                <w:szCs w:val="16"/>
              </w:rPr>
              <w:t>-1,519</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1.09%</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Greece</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273,987</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6</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3</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6</w:t>
            </w:r>
          </w:p>
        </w:tc>
        <w:tc>
          <w:tcPr>
            <w:tcW w:w="808" w:type="dxa"/>
            <w:vAlign w:val="center"/>
          </w:tcPr>
          <w:p w:rsidR="00EF09BB" w:rsidRPr="00C558B9" w:rsidRDefault="00EF09BB" w:rsidP="00FC4A2F">
            <w:pPr>
              <w:jc w:val="right"/>
              <w:rPr>
                <w:sz w:val="16"/>
                <w:szCs w:val="16"/>
              </w:rPr>
            </w:pPr>
            <w:r w:rsidRPr="00C558B9">
              <w:rPr>
                <w:sz w:val="16"/>
                <w:szCs w:val="16"/>
              </w:rPr>
              <w:t>-25</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02%</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Hungary</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110,628</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36</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32</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5</w:t>
            </w:r>
          </w:p>
        </w:tc>
        <w:tc>
          <w:tcPr>
            <w:tcW w:w="808" w:type="dxa"/>
            <w:vAlign w:val="center"/>
          </w:tcPr>
          <w:p w:rsidR="00EF09BB" w:rsidRPr="00C558B9" w:rsidRDefault="00EF09BB" w:rsidP="00FC4A2F">
            <w:pPr>
              <w:jc w:val="right"/>
              <w:rPr>
                <w:sz w:val="16"/>
                <w:szCs w:val="16"/>
              </w:rPr>
            </w:pPr>
            <w:r w:rsidRPr="00C558B9">
              <w:rPr>
                <w:sz w:val="16"/>
                <w:szCs w:val="16"/>
              </w:rPr>
              <w:t>-105</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08%</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Ireland</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188,777</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3</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1</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9</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75</w:t>
            </w:r>
          </w:p>
        </w:tc>
        <w:tc>
          <w:tcPr>
            <w:tcW w:w="808" w:type="dxa"/>
            <w:vAlign w:val="center"/>
          </w:tcPr>
          <w:p w:rsidR="00EF09BB" w:rsidRPr="00C558B9" w:rsidRDefault="00EF09BB" w:rsidP="00FC4A2F">
            <w:pPr>
              <w:jc w:val="right"/>
              <w:rPr>
                <w:sz w:val="16"/>
                <w:szCs w:val="16"/>
              </w:rPr>
            </w:pPr>
            <w:r w:rsidRPr="00C558B9">
              <w:rPr>
                <w:sz w:val="16"/>
                <w:szCs w:val="16"/>
              </w:rPr>
              <w:t>-128</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09%</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Italy</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1,841,362</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3</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82</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32</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376</w:t>
            </w:r>
          </w:p>
        </w:tc>
        <w:tc>
          <w:tcPr>
            <w:tcW w:w="808" w:type="dxa"/>
            <w:vAlign w:val="center"/>
          </w:tcPr>
          <w:p w:rsidR="00EF09BB" w:rsidRPr="00C558B9" w:rsidRDefault="00EF09BB" w:rsidP="00FC4A2F">
            <w:pPr>
              <w:jc w:val="right"/>
              <w:rPr>
                <w:sz w:val="16"/>
                <w:szCs w:val="16"/>
              </w:rPr>
            </w:pPr>
            <w:r w:rsidRPr="00C558B9">
              <w:rPr>
                <w:sz w:val="16"/>
                <w:szCs w:val="16"/>
              </w:rPr>
              <w:t>-603</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43%</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Latvia</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21,699</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3</w:t>
            </w:r>
          </w:p>
        </w:tc>
        <w:tc>
          <w:tcPr>
            <w:tcW w:w="808" w:type="dxa"/>
            <w:vAlign w:val="center"/>
          </w:tcPr>
          <w:p w:rsidR="00EF09BB" w:rsidRPr="00C558B9" w:rsidRDefault="00EF09BB" w:rsidP="00FC4A2F">
            <w:pPr>
              <w:jc w:val="right"/>
              <w:rPr>
                <w:sz w:val="16"/>
                <w:szCs w:val="16"/>
              </w:rPr>
            </w:pPr>
            <w:r w:rsidRPr="00C558B9">
              <w:rPr>
                <w:sz w:val="16"/>
                <w:szCs w:val="16"/>
              </w:rPr>
              <w:t>-4</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00%</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Lithuania</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32,775</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4</w:t>
            </w:r>
          </w:p>
        </w:tc>
        <w:tc>
          <w:tcPr>
            <w:tcW w:w="808" w:type="dxa"/>
            <w:vAlign w:val="center"/>
          </w:tcPr>
          <w:p w:rsidR="00EF09BB" w:rsidRPr="00C558B9" w:rsidRDefault="00EF09BB" w:rsidP="00FC4A2F">
            <w:pPr>
              <w:jc w:val="right"/>
              <w:rPr>
                <w:sz w:val="16"/>
                <w:szCs w:val="16"/>
              </w:rPr>
            </w:pPr>
            <w:r w:rsidRPr="00C558B9">
              <w:rPr>
                <w:sz w:val="16"/>
                <w:szCs w:val="16"/>
              </w:rPr>
              <w:t>-6</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00%</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Luxembourg</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49,162</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5</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4</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4</w:t>
            </w:r>
          </w:p>
        </w:tc>
        <w:tc>
          <w:tcPr>
            <w:tcW w:w="808" w:type="dxa"/>
            <w:vAlign w:val="center"/>
          </w:tcPr>
          <w:p w:rsidR="00EF09BB" w:rsidRPr="00C558B9" w:rsidRDefault="00EF09BB" w:rsidP="00FC4A2F">
            <w:pPr>
              <w:jc w:val="right"/>
              <w:rPr>
                <w:sz w:val="16"/>
                <w:szCs w:val="16"/>
              </w:rPr>
            </w:pPr>
            <w:r w:rsidRPr="00C558B9">
              <w:rPr>
                <w:sz w:val="16"/>
                <w:szCs w:val="16"/>
              </w:rPr>
              <w:t>-23</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02%</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Malta</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7,185</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w:t>
            </w:r>
          </w:p>
        </w:tc>
        <w:tc>
          <w:tcPr>
            <w:tcW w:w="808" w:type="dxa"/>
            <w:vAlign w:val="center"/>
          </w:tcPr>
          <w:p w:rsidR="00EF09BB" w:rsidRPr="00C558B9" w:rsidRDefault="00EF09BB" w:rsidP="00FC4A2F">
            <w:pPr>
              <w:jc w:val="right"/>
              <w:rPr>
                <w:sz w:val="16"/>
                <w:szCs w:val="16"/>
              </w:rPr>
            </w:pPr>
            <w:r w:rsidRPr="00C558B9">
              <w:rPr>
                <w:sz w:val="16"/>
                <w:szCs w:val="16"/>
              </w:rPr>
              <w:t>-4</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00%</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Netherlands</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698,412</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1</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46</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83</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93</w:t>
            </w:r>
          </w:p>
        </w:tc>
        <w:tc>
          <w:tcPr>
            <w:tcW w:w="808" w:type="dxa"/>
            <w:vAlign w:val="center"/>
          </w:tcPr>
          <w:p w:rsidR="00EF09BB" w:rsidRPr="00C558B9" w:rsidRDefault="00EF09BB" w:rsidP="00FC4A2F">
            <w:pPr>
              <w:jc w:val="right"/>
              <w:rPr>
                <w:sz w:val="16"/>
                <w:szCs w:val="16"/>
              </w:rPr>
            </w:pPr>
            <w:r w:rsidRPr="00C558B9">
              <w:rPr>
                <w:sz w:val="16"/>
                <w:szCs w:val="16"/>
              </w:rPr>
              <w:t>-332</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24%</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Poland</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410,889</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6</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7</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43</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16</w:t>
            </w:r>
          </w:p>
        </w:tc>
        <w:tc>
          <w:tcPr>
            <w:tcW w:w="808" w:type="dxa"/>
            <w:vAlign w:val="center"/>
          </w:tcPr>
          <w:p w:rsidR="00EF09BB" w:rsidRPr="00C558B9" w:rsidRDefault="00EF09BB" w:rsidP="00FC4A2F">
            <w:pPr>
              <w:jc w:val="right"/>
              <w:rPr>
                <w:sz w:val="16"/>
                <w:szCs w:val="16"/>
              </w:rPr>
            </w:pPr>
            <w:r w:rsidRPr="00C558B9">
              <w:rPr>
                <w:sz w:val="16"/>
                <w:szCs w:val="16"/>
              </w:rPr>
              <w:t>-192</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14%</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Portugal</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200,292</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5</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7</w:t>
            </w:r>
          </w:p>
        </w:tc>
        <w:tc>
          <w:tcPr>
            <w:tcW w:w="808" w:type="dxa"/>
            <w:vAlign w:val="center"/>
          </w:tcPr>
          <w:p w:rsidR="00EF09BB" w:rsidRPr="00C558B9" w:rsidRDefault="00EF09BB" w:rsidP="00FC4A2F">
            <w:pPr>
              <w:jc w:val="right"/>
              <w:rPr>
                <w:sz w:val="16"/>
                <w:szCs w:val="16"/>
              </w:rPr>
            </w:pPr>
            <w:r w:rsidRPr="00C558B9">
              <w:rPr>
                <w:sz w:val="16"/>
                <w:szCs w:val="16"/>
              </w:rPr>
              <w:t>-42</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03%</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Romania</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147,328</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6</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8</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1</w:t>
            </w:r>
          </w:p>
        </w:tc>
        <w:tc>
          <w:tcPr>
            <w:tcW w:w="808" w:type="dxa"/>
            <w:vAlign w:val="center"/>
          </w:tcPr>
          <w:p w:rsidR="00EF09BB" w:rsidRPr="00C558B9" w:rsidRDefault="00EF09BB" w:rsidP="00FC4A2F">
            <w:pPr>
              <w:jc w:val="right"/>
              <w:rPr>
                <w:sz w:val="16"/>
                <w:szCs w:val="16"/>
              </w:rPr>
            </w:pPr>
            <w:r w:rsidRPr="00C558B9">
              <w:rPr>
                <w:sz w:val="16"/>
                <w:szCs w:val="16"/>
              </w:rPr>
              <w:t>-35</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03%</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Slovakia</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79,58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5</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5</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9</w:t>
            </w:r>
          </w:p>
        </w:tc>
        <w:tc>
          <w:tcPr>
            <w:tcW w:w="808" w:type="dxa"/>
            <w:vAlign w:val="center"/>
          </w:tcPr>
          <w:p w:rsidR="00EF09BB" w:rsidRPr="00C558B9" w:rsidRDefault="00EF09BB" w:rsidP="00FC4A2F">
            <w:pPr>
              <w:jc w:val="right"/>
              <w:rPr>
                <w:sz w:val="16"/>
                <w:szCs w:val="16"/>
              </w:rPr>
            </w:pPr>
            <w:r w:rsidRPr="00C558B9">
              <w:rPr>
                <w:sz w:val="16"/>
                <w:szCs w:val="16"/>
              </w:rPr>
              <w:t>-29</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02%</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Slovenia</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40,981</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3</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8</w:t>
            </w:r>
          </w:p>
        </w:tc>
        <w:tc>
          <w:tcPr>
            <w:tcW w:w="808" w:type="dxa"/>
            <w:vAlign w:val="center"/>
          </w:tcPr>
          <w:p w:rsidR="00EF09BB" w:rsidRPr="00C558B9" w:rsidRDefault="00EF09BB" w:rsidP="00FC4A2F">
            <w:pPr>
              <w:jc w:val="right"/>
              <w:rPr>
                <w:sz w:val="16"/>
                <w:szCs w:val="16"/>
              </w:rPr>
            </w:pPr>
            <w:r w:rsidRPr="00C558B9">
              <w:rPr>
                <w:sz w:val="16"/>
                <w:szCs w:val="16"/>
              </w:rPr>
              <w:t>-13</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01%</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Spain</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1,290,057</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6</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45</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26</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92</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01</w:t>
            </w:r>
          </w:p>
        </w:tc>
        <w:tc>
          <w:tcPr>
            <w:tcW w:w="808" w:type="dxa"/>
            <w:vAlign w:val="center"/>
          </w:tcPr>
          <w:p w:rsidR="00EF09BB" w:rsidRPr="00C558B9" w:rsidRDefault="00EF09BB" w:rsidP="00FC4A2F">
            <w:pPr>
              <w:jc w:val="right"/>
              <w:rPr>
                <w:sz w:val="16"/>
                <w:szCs w:val="16"/>
              </w:rPr>
            </w:pPr>
            <w:r w:rsidRPr="00C558B9">
              <w:rPr>
                <w:sz w:val="16"/>
                <w:szCs w:val="16"/>
              </w:rPr>
              <w:t>-569</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41%</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Sweden</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403,043</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5</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38</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52</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44</w:t>
            </w:r>
          </w:p>
        </w:tc>
        <w:tc>
          <w:tcPr>
            <w:tcW w:w="808" w:type="dxa"/>
            <w:vAlign w:val="center"/>
          </w:tcPr>
          <w:p w:rsidR="00EF09BB" w:rsidRPr="00C558B9" w:rsidRDefault="00EF09BB" w:rsidP="00FC4A2F">
            <w:pPr>
              <w:jc w:val="right"/>
              <w:rPr>
                <w:sz w:val="16"/>
                <w:szCs w:val="16"/>
              </w:rPr>
            </w:pPr>
            <w:r w:rsidRPr="00C558B9">
              <w:rPr>
                <w:sz w:val="16"/>
                <w:szCs w:val="16"/>
              </w:rPr>
              <w:t>-238</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17%</w:t>
            </w:r>
          </w:p>
        </w:tc>
      </w:tr>
      <w:tr w:rsidR="00EF09BB" w:rsidRPr="00C558B9" w:rsidTr="00FC4A2F">
        <w:trPr>
          <w:trHeight w:val="225"/>
        </w:trPr>
        <w:tc>
          <w:tcPr>
            <w:tcW w:w="1575" w:type="dxa"/>
            <w:shd w:val="clear" w:color="auto" w:fill="auto"/>
            <w:noWrap/>
            <w:vAlign w:val="center"/>
          </w:tcPr>
          <w:p w:rsidR="00EF09BB" w:rsidRPr="00C558B9" w:rsidRDefault="00EF09BB" w:rsidP="00FC4A2F">
            <w:pPr>
              <w:ind w:firstLineChars="100" w:firstLine="160"/>
              <w:rPr>
                <w:sz w:val="16"/>
                <w:szCs w:val="16"/>
              </w:rPr>
            </w:pPr>
            <w:r w:rsidRPr="00C558B9">
              <w:rPr>
                <w:sz w:val="16"/>
                <w:szCs w:val="16"/>
              </w:rPr>
              <w:t>United Kingdom</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2,060,286</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31</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22</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844</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432</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907</w:t>
            </w:r>
          </w:p>
        </w:tc>
        <w:tc>
          <w:tcPr>
            <w:tcW w:w="808" w:type="dxa"/>
            <w:vAlign w:val="center"/>
          </w:tcPr>
          <w:p w:rsidR="00EF09BB" w:rsidRPr="00C558B9" w:rsidRDefault="00EF09BB" w:rsidP="00FC4A2F">
            <w:pPr>
              <w:jc w:val="right"/>
              <w:rPr>
                <w:sz w:val="16"/>
                <w:szCs w:val="16"/>
              </w:rPr>
            </w:pPr>
            <w:r w:rsidRPr="00C558B9">
              <w:rPr>
                <w:sz w:val="16"/>
                <w:szCs w:val="16"/>
              </w:rPr>
              <w:t>-4,336</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3.12%</w:t>
            </w:r>
          </w:p>
        </w:tc>
      </w:tr>
      <w:tr w:rsidR="00EF09BB" w:rsidRPr="00C558B9" w:rsidTr="00FC4A2F">
        <w:trPr>
          <w:trHeight w:val="225"/>
        </w:trPr>
        <w:tc>
          <w:tcPr>
            <w:tcW w:w="1575" w:type="dxa"/>
            <w:shd w:val="clear" w:color="auto" w:fill="auto"/>
            <w:noWrap/>
            <w:vAlign w:val="center"/>
          </w:tcPr>
          <w:p w:rsidR="00EF09BB" w:rsidRPr="00C558B9" w:rsidRDefault="00EF09BB" w:rsidP="00FC4A2F">
            <w:pPr>
              <w:rPr>
                <w:sz w:val="16"/>
                <w:szCs w:val="16"/>
              </w:rPr>
            </w:pPr>
            <w:r w:rsidRPr="00C558B9">
              <w:rPr>
                <w:sz w:val="16"/>
                <w:szCs w:val="16"/>
              </w:rPr>
              <w:t>India</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1,564,494</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3</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86</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307</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372</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354</w:t>
            </w:r>
          </w:p>
        </w:tc>
        <w:tc>
          <w:tcPr>
            <w:tcW w:w="808" w:type="dxa"/>
            <w:vAlign w:val="center"/>
          </w:tcPr>
          <w:p w:rsidR="00EF09BB" w:rsidRPr="00C558B9" w:rsidRDefault="00EF09BB" w:rsidP="00FC4A2F">
            <w:pPr>
              <w:jc w:val="right"/>
              <w:rPr>
                <w:sz w:val="16"/>
                <w:szCs w:val="16"/>
              </w:rPr>
            </w:pPr>
            <w:r w:rsidRPr="00C558B9">
              <w:rPr>
                <w:sz w:val="16"/>
                <w:szCs w:val="16"/>
              </w:rPr>
              <w:t>-1,132</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81%</w:t>
            </w:r>
          </w:p>
        </w:tc>
      </w:tr>
      <w:tr w:rsidR="00EF09BB" w:rsidRPr="00C558B9" w:rsidTr="00FC4A2F">
        <w:trPr>
          <w:trHeight w:val="225"/>
        </w:trPr>
        <w:tc>
          <w:tcPr>
            <w:tcW w:w="1575" w:type="dxa"/>
            <w:shd w:val="clear" w:color="auto" w:fill="auto"/>
            <w:noWrap/>
            <w:vAlign w:val="center"/>
          </w:tcPr>
          <w:p w:rsidR="00EF09BB" w:rsidRPr="00C558B9" w:rsidRDefault="00EF09BB" w:rsidP="00FC4A2F">
            <w:pPr>
              <w:rPr>
                <w:sz w:val="16"/>
                <w:szCs w:val="16"/>
              </w:rPr>
            </w:pPr>
            <w:r w:rsidRPr="00C558B9">
              <w:rPr>
                <w:sz w:val="16"/>
                <w:szCs w:val="16"/>
              </w:rPr>
              <w:t>Indonesia</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708,944</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54</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86</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76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947</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90</w:t>
            </w:r>
          </w:p>
        </w:tc>
        <w:tc>
          <w:tcPr>
            <w:tcW w:w="808" w:type="dxa"/>
            <w:vAlign w:val="center"/>
          </w:tcPr>
          <w:p w:rsidR="00EF09BB" w:rsidRPr="00C558B9" w:rsidRDefault="00EF09BB" w:rsidP="00FC4A2F">
            <w:pPr>
              <w:jc w:val="right"/>
              <w:rPr>
                <w:sz w:val="16"/>
                <w:szCs w:val="16"/>
              </w:rPr>
            </w:pPr>
            <w:r w:rsidRPr="00C558B9">
              <w:rPr>
                <w:sz w:val="16"/>
                <w:szCs w:val="16"/>
              </w:rPr>
              <w:t>-2,857</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2.05%</w:t>
            </w:r>
          </w:p>
        </w:tc>
      </w:tr>
      <w:tr w:rsidR="00EF09BB" w:rsidRPr="00C558B9" w:rsidTr="00FC4A2F">
        <w:trPr>
          <w:trHeight w:val="225"/>
        </w:trPr>
        <w:tc>
          <w:tcPr>
            <w:tcW w:w="1575" w:type="dxa"/>
            <w:shd w:val="clear" w:color="auto" w:fill="auto"/>
            <w:noWrap/>
            <w:vAlign w:val="center"/>
          </w:tcPr>
          <w:p w:rsidR="00EF09BB" w:rsidRPr="00C558B9" w:rsidRDefault="00EF09BB" w:rsidP="00FC4A2F">
            <w:pPr>
              <w:rPr>
                <w:sz w:val="16"/>
                <w:szCs w:val="16"/>
              </w:rPr>
            </w:pPr>
            <w:r w:rsidRPr="00C558B9">
              <w:rPr>
                <w:sz w:val="16"/>
                <w:szCs w:val="16"/>
              </w:rPr>
              <w:t>Japan</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5,370,277</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4,964</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3,281</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4,546</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496</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599</w:t>
            </w:r>
          </w:p>
        </w:tc>
        <w:tc>
          <w:tcPr>
            <w:tcW w:w="808" w:type="dxa"/>
            <w:vAlign w:val="center"/>
          </w:tcPr>
          <w:p w:rsidR="00EF09BB" w:rsidRPr="00C558B9" w:rsidRDefault="00EF09BB" w:rsidP="00FC4A2F">
            <w:pPr>
              <w:jc w:val="right"/>
              <w:rPr>
                <w:sz w:val="16"/>
                <w:szCs w:val="16"/>
              </w:rPr>
            </w:pPr>
            <w:r w:rsidRPr="00C558B9">
              <w:rPr>
                <w:sz w:val="16"/>
                <w:szCs w:val="16"/>
              </w:rPr>
              <w:t>-54,886</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39.46%</w:t>
            </w:r>
          </w:p>
        </w:tc>
      </w:tr>
      <w:tr w:rsidR="00EF09BB" w:rsidRPr="00C558B9" w:rsidTr="00FC4A2F">
        <w:trPr>
          <w:trHeight w:val="225"/>
        </w:trPr>
        <w:tc>
          <w:tcPr>
            <w:tcW w:w="1575" w:type="dxa"/>
            <w:shd w:val="clear" w:color="auto" w:fill="auto"/>
            <w:noWrap/>
            <w:vAlign w:val="center"/>
          </w:tcPr>
          <w:p w:rsidR="00EF09BB" w:rsidRPr="00C558B9" w:rsidRDefault="00EF09BB" w:rsidP="00FC4A2F">
            <w:pPr>
              <w:rPr>
                <w:sz w:val="16"/>
                <w:szCs w:val="16"/>
              </w:rPr>
            </w:pPr>
            <w:r w:rsidRPr="00C558B9">
              <w:rPr>
                <w:sz w:val="16"/>
                <w:szCs w:val="16"/>
              </w:rPr>
              <w:t>Mexico</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991,003</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4</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59</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481</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855</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52</w:t>
            </w:r>
          </w:p>
        </w:tc>
        <w:tc>
          <w:tcPr>
            <w:tcW w:w="808" w:type="dxa"/>
            <w:vAlign w:val="center"/>
          </w:tcPr>
          <w:p w:rsidR="00EF09BB" w:rsidRPr="00C558B9" w:rsidRDefault="00EF09BB" w:rsidP="00FC4A2F">
            <w:pPr>
              <w:jc w:val="right"/>
              <w:rPr>
                <w:sz w:val="16"/>
                <w:szCs w:val="16"/>
              </w:rPr>
            </w:pPr>
            <w:r w:rsidRPr="00C558B9">
              <w:rPr>
                <w:sz w:val="16"/>
                <w:szCs w:val="16"/>
              </w:rPr>
              <w:t>-1,560</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1.12%</w:t>
            </w:r>
          </w:p>
        </w:tc>
      </w:tr>
      <w:tr w:rsidR="00EF09BB" w:rsidRPr="00C558B9" w:rsidTr="00FC4A2F">
        <w:trPr>
          <w:trHeight w:val="225"/>
        </w:trPr>
        <w:tc>
          <w:tcPr>
            <w:tcW w:w="1575" w:type="dxa"/>
            <w:shd w:val="clear" w:color="auto" w:fill="auto"/>
            <w:noWrap/>
            <w:vAlign w:val="center"/>
          </w:tcPr>
          <w:p w:rsidR="00EF09BB" w:rsidRPr="00C558B9" w:rsidRDefault="00EF09BB" w:rsidP="00FC4A2F">
            <w:pPr>
              <w:rPr>
                <w:sz w:val="16"/>
                <w:szCs w:val="16"/>
              </w:rPr>
            </w:pPr>
            <w:r w:rsidRPr="00C558B9">
              <w:rPr>
                <w:sz w:val="16"/>
                <w:szCs w:val="16"/>
              </w:rPr>
              <w:t>Russia</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1,296,437</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2</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5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5</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48</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305</w:t>
            </w:r>
          </w:p>
        </w:tc>
        <w:tc>
          <w:tcPr>
            <w:tcW w:w="808" w:type="dxa"/>
            <w:vAlign w:val="center"/>
          </w:tcPr>
          <w:p w:rsidR="00EF09BB" w:rsidRPr="00C558B9" w:rsidRDefault="00EF09BB" w:rsidP="00FC4A2F">
            <w:pPr>
              <w:jc w:val="right"/>
              <w:rPr>
                <w:sz w:val="16"/>
                <w:szCs w:val="16"/>
              </w:rPr>
            </w:pPr>
            <w:r w:rsidRPr="00C558B9">
              <w:rPr>
                <w:sz w:val="16"/>
                <w:szCs w:val="16"/>
              </w:rPr>
              <w:t>-640</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46%</w:t>
            </w:r>
          </w:p>
        </w:tc>
      </w:tr>
      <w:tr w:rsidR="00EF09BB" w:rsidRPr="00C558B9" w:rsidTr="00FC4A2F">
        <w:trPr>
          <w:trHeight w:val="225"/>
        </w:trPr>
        <w:tc>
          <w:tcPr>
            <w:tcW w:w="1575" w:type="dxa"/>
            <w:shd w:val="clear" w:color="auto" w:fill="auto"/>
            <w:noWrap/>
            <w:vAlign w:val="center"/>
          </w:tcPr>
          <w:p w:rsidR="00EF09BB" w:rsidRPr="00C558B9" w:rsidRDefault="00EF09BB" w:rsidP="00FC4A2F">
            <w:pPr>
              <w:rPr>
                <w:sz w:val="16"/>
                <w:szCs w:val="16"/>
              </w:rPr>
            </w:pPr>
            <w:r w:rsidRPr="00C558B9">
              <w:rPr>
                <w:sz w:val="16"/>
                <w:szCs w:val="16"/>
              </w:rPr>
              <w:t>South Korea</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912,259</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23</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368</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8</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81</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71</w:t>
            </w:r>
          </w:p>
        </w:tc>
        <w:tc>
          <w:tcPr>
            <w:tcW w:w="808" w:type="dxa"/>
            <w:vAlign w:val="center"/>
          </w:tcPr>
          <w:p w:rsidR="00EF09BB" w:rsidRPr="00C558B9" w:rsidRDefault="00EF09BB" w:rsidP="00FC4A2F">
            <w:pPr>
              <w:jc w:val="right"/>
              <w:rPr>
                <w:sz w:val="16"/>
                <w:szCs w:val="16"/>
              </w:rPr>
            </w:pPr>
            <w:r w:rsidRPr="00C558B9">
              <w:rPr>
                <w:sz w:val="16"/>
                <w:szCs w:val="16"/>
              </w:rPr>
              <w:t>-972</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70%</w:t>
            </w:r>
          </w:p>
        </w:tc>
      </w:tr>
      <w:tr w:rsidR="00EF09BB" w:rsidRPr="00C558B9" w:rsidTr="00FC4A2F">
        <w:trPr>
          <w:trHeight w:val="225"/>
        </w:trPr>
        <w:tc>
          <w:tcPr>
            <w:tcW w:w="1575" w:type="dxa"/>
            <w:shd w:val="clear" w:color="auto" w:fill="auto"/>
            <w:noWrap/>
            <w:vAlign w:val="center"/>
          </w:tcPr>
          <w:p w:rsidR="00EF09BB" w:rsidRPr="00C558B9" w:rsidRDefault="00EF09BB" w:rsidP="00FC4A2F">
            <w:pPr>
              <w:rPr>
                <w:sz w:val="16"/>
                <w:szCs w:val="16"/>
              </w:rPr>
            </w:pPr>
            <w:r w:rsidRPr="00C558B9">
              <w:rPr>
                <w:sz w:val="16"/>
                <w:szCs w:val="16"/>
              </w:rPr>
              <w:t>Taiwan</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410,20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4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84</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93</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331</w:t>
            </w:r>
          </w:p>
        </w:tc>
        <w:tc>
          <w:tcPr>
            <w:tcW w:w="808" w:type="dxa"/>
            <w:vAlign w:val="center"/>
          </w:tcPr>
          <w:p w:rsidR="00EF09BB" w:rsidRPr="00C558B9" w:rsidRDefault="00EF09BB" w:rsidP="00FC4A2F">
            <w:pPr>
              <w:jc w:val="right"/>
              <w:rPr>
                <w:sz w:val="16"/>
                <w:szCs w:val="16"/>
              </w:rPr>
            </w:pPr>
            <w:r w:rsidRPr="00C558B9">
              <w:rPr>
                <w:sz w:val="16"/>
                <w:szCs w:val="16"/>
              </w:rPr>
              <w:t>-647</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47%</w:t>
            </w:r>
          </w:p>
        </w:tc>
      </w:tr>
      <w:tr w:rsidR="00EF09BB" w:rsidRPr="00C558B9" w:rsidTr="00FC4A2F">
        <w:trPr>
          <w:trHeight w:val="225"/>
        </w:trPr>
        <w:tc>
          <w:tcPr>
            <w:tcW w:w="1575" w:type="dxa"/>
            <w:shd w:val="clear" w:color="auto" w:fill="auto"/>
            <w:noWrap/>
            <w:vAlign w:val="center"/>
          </w:tcPr>
          <w:p w:rsidR="00EF09BB" w:rsidRPr="00C558B9" w:rsidRDefault="00EF09BB" w:rsidP="00FC4A2F">
            <w:pPr>
              <w:rPr>
                <w:sz w:val="16"/>
                <w:szCs w:val="16"/>
              </w:rPr>
            </w:pPr>
            <w:r w:rsidRPr="00C558B9">
              <w:rPr>
                <w:sz w:val="16"/>
                <w:szCs w:val="16"/>
              </w:rPr>
              <w:t>Turkey</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640,039</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3</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47</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26</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27</w:t>
            </w:r>
          </w:p>
        </w:tc>
        <w:tc>
          <w:tcPr>
            <w:tcW w:w="808" w:type="dxa"/>
            <w:vAlign w:val="center"/>
          </w:tcPr>
          <w:p w:rsidR="00EF09BB" w:rsidRPr="00C558B9" w:rsidRDefault="00EF09BB" w:rsidP="00FC4A2F">
            <w:pPr>
              <w:jc w:val="right"/>
              <w:rPr>
                <w:sz w:val="16"/>
                <w:szCs w:val="16"/>
              </w:rPr>
            </w:pPr>
            <w:r w:rsidRPr="00C558B9">
              <w:rPr>
                <w:sz w:val="16"/>
                <w:szCs w:val="16"/>
              </w:rPr>
              <w:t>-422</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0.30%</w:t>
            </w:r>
          </w:p>
        </w:tc>
      </w:tr>
      <w:tr w:rsidR="00EF09BB" w:rsidRPr="00C558B9" w:rsidTr="00FC4A2F">
        <w:trPr>
          <w:trHeight w:val="225"/>
        </w:trPr>
        <w:tc>
          <w:tcPr>
            <w:tcW w:w="1575" w:type="dxa"/>
            <w:shd w:val="clear" w:color="auto" w:fill="auto"/>
            <w:noWrap/>
            <w:vAlign w:val="center"/>
          </w:tcPr>
          <w:p w:rsidR="00EF09BB" w:rsidRPr="00C558B9" w:rsidRDefault="00EF09BB" w:rsidP="00FC4A2F">
            <w:pPr>
              <w:rPr>
                <w:sz w:val="16"/>
                <w:szCs w:val="16"/>
              </w:rPr>
            </w:pPr>
            <w:r w:rsidRPr="00C558B9">
              <w:rPr>
                <w:sz w:val="16"/>
                <w:szCs w:val="16"/>
              </w:rPr>
              <w:t>United States</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14,525,13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06</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834</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1,094</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4,86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8,090</w:t>
            </w:r>
          </w:p>
        </w:tc>
        <w:tc>
          <w:tcPr>
            <w:tcW w:w="808" w:type="dxa"/>
            <w:vAlign w:val="center"/>
          </w:tcPr>
          <w:p w:rsidR="00EF09BB" w:rsidRPr="00C558B9" w:rsidRDefault="00EF09BB" w:rsidP="00FC4A2F">
            <w:pPr>
              <w:jc w:val="right"/>
              <w:rPr>
                <w:sz w:val="16"/>
                <w:szCs w:val="16"/>
              </w:rPr>
            </w:pPr>
            <w:r w:rsidRPr="00C558B9">
              <w:rPr>
                <w:sz w:val="16"/>
                <w:szCs w:val="16"/>
              </w:rPr>
              <w:t>-35,084</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25.22%</w:t>
            </w:r>
          </w:p>
        </w:tc>
      </w:tr>
      <w:tr w:rsidR="00EF09BB" w:rsidRPr="00C558B9" w:rsidTr="00FC4A2F">
        <w:trPr>
          <w:trHeight w:val="225"/>
        </w:trPr>
        <w:tc>
          <w:tcPr>
            <w:tcW w:w="1575" w:type="dxa"/>
            <w:shd w:val="clear" w:color="auto" w:fill="auto"/>
            <w:noWrap/>
            <w:vAlign w:val="center"/>
          </w:tcPr>
          <w:p w:rsidR="00EF09BB" w:rsidRPr="00C558B9" w:rsidRDefault="00EF09BB" w:rsidP="00FC4A2F">
            <w:pPr>
              <w:rPr>
                <w:sz w:val="16"/>
                <w:szCs w:val="16"/>
              </w:rPr>
            </w:pPr>
            <w:r w:rsidRPr="00C558B9">
              <w:rPr>
                <w:sz w:val="16"/>
                <w:szCs w:val="16"/>
              </w:rPr>
              <w:t>Rest of World</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8,859,798</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7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145</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503</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354</w:t>
            </w:r>
          </w:p>
        </w:tc>
        <w:tc>
          <w:tcPr>
            <w:tcW w:w="808" w:type="dxa"/>
            <w:vAlign w:val="center"/>
          </w:tcPr>
          <w:p w:rsidR="00EF09BB" w:rsidRPr="00C558B9" w:rsidRDefault="00EF09BB" w:rsidP="00FC4A2F">
            <w:pPr>
              <w:jc w:val="right"/>
              <w:rPr>
                <w:sz w:val="16"/>
                <w:szCs w:val="16"/>
              </w:rPr>
            </w:pPr>
            <w:r w:rsidRPr="00C558B9">
              <w:rPr>
                <w:sz w:val="16"/>
                <w:szCs w:val="16"/>
              </w:rPr>
              <w:t>-5,272</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3.79%</w:t>
            </w:r>
          </w:p>
        </w:tc>
      </w:tr>
      <w:tr w:rsidR="00EF09BB" w:rsidRPr="00C558B9" w:rsidTr="00FC4A2F">
        <w:trPr>
          <w:trHeight w:val="225"/>
        </w:trPr>
        <w:tc>
          <w:tcPr>
            <w:tcW w:w="1575" w:type="dxa"/>
            <w:shd w:val="clear" w:color="auto" w:fill="auto"/>
            <w:noWrap/>
            <w:vAlign w:val="center"/>
          </w:tcPr>
          <w:p w:rsidR="00EF09BB" w:rsidRPr="00C558B9" w:rsidRDefault="00EF09BB" w:rsidP="00FC4A2F">
            <w:pPr>
              <w:rPr>
                <w:sz w:val="16"/>
                <w:szCs w:val="16"/>
              </w:rPr>
            </w:pPr>
            <w:r w:rsidRPr="00C558B9">
              <w:rPr>
                <w:sz w:val="16"/>
                <w:szCs w:val="16"/>
              </w:rPr>
              <w:t>Total</w:t>
            </w:r>
          </w:p>
        </w:tc>
        <w:tc>
          <w:tcPr>
            <w:tcW w:w="936" w:type="dxa"/>
            <w:shd w:val="clear" w:color="auto" w:fill="auto"/>
            <w:noWrap/>
            <w:vAlign w:val="center"/>
          </w:tcPr>
          <w:p w:rsidR="00EF09BB" w:rsidRPr="00C558B9" w:rsidRDefault="00EF09BB" w:rsidP="00FC4A2F">
            <w:pPr>
              <w:jc w:val="right"/>
              <w:rPr>
                <w:sz w:val="16"/>
                <w:szCs w:val="16"/>
              </w:rPr>
            </w:pPr>
            <w:r w:rsidRPr="00C558B9">
              <w:rPr>
                <w:sz w:val="16"/>
                <w:szCs w:val="16"/>
              </w:rPr>
              <w:t>60,349,018</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4,964</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4,565</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11,789</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4,530</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30,551</w:t>
            </w:r>
          </w:p>
        </w:tc>
        <w:tc>
          <w:tcPr>
            <w:tcW w:w="791" w:type="dxa"/>
            <w:shd w:val="clear" w:color="auto" w:fill="auto"/>
            <w:noWrap/>
            <w:vAlign w:val="center"/>
          </w:tcPr>
          <w:p w:rsidR="00EF09BB" w:rsidRPr="00C558B9" w:rsidRDefault="00EF09BB" w:rsidP="00FC4A2F">
            <w:pPr>
              <w:jc w:val="right"/>
              <w:rPr>
                <w:sz w:val="16"/>
                <w:szCs w:val="16"/>
              </w:rPr>
            </w:pPr>
            <w:r w:rsidRPr="00C558B9">
              <w:rPr>
                <w:sz w:val="16"/>
                <w:szCs w:val="16"/>
              </w:rPr>
              <w:t>-22,687</w:t>
            </w:r>
          </w:p>
        </w:tc>
        <w:tc>
          <w:tcPr>
            <w:tcW w:w="808" w:type="dxa"/>
            <w:vAlign w:val="center"/>
          </w:tcPr>
          <w:p w:rsidR="00EF09BB" w:rsidRPr="00C558B9" w:rsidRDefault="00EF09BB" w:rsidP="00FC4A2F">
            <w:pPr>
              <w:jc w:val="right"/>
              <w:rPr>
                <w:sz w:val="16"/>
                <w:szCs w:val="16"/>
              </w:rPr>
            </w:pPr>
            <w:r w:rsidRPr="00C558B9">
              <w:rPr>
                <w:sz w:val="16"/>
                <w:szCs w:val="16"/>
              </w:rPr>
              <w:t>-139,086</w:t>
            </w:r>
          </w:p>
        </w:tc>
        <w:tc>
          <w:tcPr>
            <w:tcW w:w="856" w:type="dxa"/>
            <w:shd w:val="clear" w:color="auto" w:fill="auto"/>
            <w:noWrap/>
            <w:vAlign w:val="center"/>
          </w:tcPr>
          <w:p w:rsidR="00EF09BB" w:rsidRPr="00C558B9" w:rsidRDefault="00EF09BB" w:rsidP="00FC4A2F">
            <w:pPr>
              <w:jc w:val="right"/>
              <w:rPr>
                <w:sz w:val="16"/>
                <w:szCs w:val="16"/>
              </w:rPr>
            </w:pPr>
            <w:r w:rsidRPr="00C558B9">
              <w:rPr>
                <w:sz w:val="16"/>
                <w:szCs w:val="16"/>
              </w:rPr>
              <w:t>100.00%</w:t>
            </w:r>
          </w:p>
        </w:tc>
      </w:tr>
    </w:tbl>
    <w:p w:rsidR="00EF09BB" w:rsidRDefault="00EF09BB" w:rsidP="00EF09BB">
      <w:pPr>
        <w:jc w:val="both"/>
        <w:rPr>
          <w:sz w:val="20"/>
          <w:szCs w:val="20"/>
          <w:lang w:val="en-US"/>
        </w:rPr>
      </w:pPr>
    </w:p>
    <w:p w:rsidR="00EF09BB" w:rsidRPr="00844BD4" w:rsidRDefault="00EF09BB">
      <w:pPr>
        <w:jc w:val="both"/>
        <w:rPr>
          <w:sz w:val="20"/>
          <w:szCs w:val="20"/>
          <w:lang w:val="en-US"/>
        </w:rPr>
      </w:pPr>
      <w:r w:rsidRPr="00844BD4">
        <w:rPr>
          <w:sz w:val="20"/>
          <w:szCs w:val="20"/>
          <w:lang w:val="en-US"/>
        </w:rPr>
        <w:t>Source: own elaboration.</w:t>
      </w:r>
    </w:p>
    <w:p w:rsidR="00EF09BB" w:rsidRDefault="00EF09BB" w:rsidP="00CE33BD">
      <w:pPr>
        <w:ind w:left="720" w:hanging="720"/>
        <w:jc w:val="both"/>
        <w:rPr>
          <w:sz w:val="20"/>
          <w:szCs w:val="20"/>
          <w:lang w:val="en-US"/>
        </w:rPr>
      </w:pPr>
      <w:r w:rsidRPr="00844BD4">
        <w:rPr>
          <w:sz w:val="20"/>
          <w:szCs w:val="20"/>
          <w:lang w:val="en-US"/>
        </w:rPr>
        <w:t>Note: I: initial; BD: backward direct; BI: backward indirect.</w:t>
      </w:r>
      <w:r>
        <w:rPr>
          <w:sz w:val="20"/>
          <w:szCs w:val="20"/>
          <w:lang w:val="en-US"/>
        </w:rPr>
        <w:t xml:space="preserve"> The</w:t>
      </w:r>
      <w:r w:rsidR="00A24957">
        <w:rPr>
          <w:sz w:val="20"/>
          <w:szCs w:val="20"/>
          <w:lang w:val="en-US"/>
        </w:rPr>
        <w:t xml:space="preserve"> standard effect includes the in</w:t>
      </w:r>
      <w:r>
        <w:rPr>
          <w:sz w:val="20"/>
          <w:szCs w:val="20"/>
          <w:lang w:val="en-US"/>
        </w:rPr>
        <w:t>direct impac</w:t>
      </w:r>
      <w:r w:rsidR="00A24957">
        <w:rPr>
          <w:sz w:val="20"/>
          <w:szCs w:val="20"/>
          <w:lang w:val="en-US"/>
        </w:rPr>
        <w:t>t</w:t>
      </w:r>
      <w:r>
        <w:rPr>
          <w:sz w:val="20"/>
          <w:szCs w:val="20"/>
          <w:lang w:val="en-US"/>
        </w:rPr>
        <w:t xml:space="preserve"> in the Japanese TEI industry and the resulting from the reduction in its demand for intermediates. The s</w:t>
      </w:r>
      <w:r w:rsidRPr="0091349F">
        <w:rPr>
          <w:sz w:val="20"/>
          <w:szCs w:val="20"/>
          <w:lang w:val="en-US"/>
        </w:rPr>
        <w:t>upply chain disruption effect</w:t>
      </w:r>
      <w:r>
        <w:rPr>
          <w:sz w:val="20"/>
          <w:szCs w:val="20"/>
          <w:lang w:val="en-US"/>
        </w:rPr>
        <w:t xml:space="preserve"> include the impact in the non-Japanese TEI affected by the disruption in the intermediate deliveries of the Japanese TEI, and the subsequent cascading effects in all the other sectors supplying components to the non-Japanese TEI.</w:t>
      </w:r>
    </w:p>
    <w:p w:rsidR="00EF09BB" w:rsidRDefault="00EF09BB" w:rsidP="00EF09BB">
      <w:pPr>
        <w:spacing w:before="120" w:line="480" w:lineRule="auto"/>
        <w:ind w:left="720" w:hanging="720"/>
        <w:jc w:val="both"/>
        <w:rPr>
          <w:sz w:val="20"/>
          <w:szCs w:val="20"/>
          <w:lang w:val="en-US"/>
        </w:rPr>
      </w:pPr>
    </w:p>
    <w:p w:rsidR="00EF09BB" w:rsidRPr="00236D5B" w:rsidRDefault="00EF09BB" w:rsidP="00EF09BB">
      <w:pPr>
        <w:jc w:val="both"/>
        <w:rPr>
          <w:b/>
          <w:sz w:val="16"/>
          <w:lang w:val="en-US"/>
        </w:rPr>
      </w:pPr>
      <w:r>
        <w:rPr>
          <w:b/>
          <w:lang w:val="en-US"/>
        </w:rPr>
        <w:br w:type="page"/>
      </w:r>
      <w:r w:rsidRPr="00844BD4">
        <w:rPr>
          <w:b/>
          <w:lang w:val="en-US"/>
        </w:rPr>
        <w:t xml:space="preserve">Table </w:t>
      </w:r>
      <w:r>
        <w:rPr>
          <w:b/>
          <w:lang w:val="en-US"/>
        </w:rPr>
        <w:t>3</w:t>
      </w:r>
      <w:r w:rsidRPr="00844BD4">
        <w:rPr>
          <w:b/>
          <w:lang w:val="en-US"/>
        </w:rPr>
        <w:t>. Change in Global Value Added by sector (million US$)</w:t>
      </w:r>
    </w:p>
    <w:tbl>
      <w:tblPr>
        <w:tblW w:w="9153"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676"/>
        <w:gridCol w:w="936"/>
        <w:gridCol w:w="870"/>
        <w:gridCol w:w="801"/>
        <w:gridCol w:w="870"/>
      </w:tblGrid>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Sector</w:t>
            </w:r>
          </w:p>
        </w:tc>
        <w:tc>
          <w:tcPr>
            <w:tcW w:w="936" w:type="dxa"/>
            <w:shd w:val="clear" w:color="auto" w:fill="auto"/>
            <w:noWrap/>
            <w:vAlign w:val="center"/>
          </w:tcPr>
          <w:p w:rsidR="00EF09BB" w:rsidRPr="00C239E1" w:rsidRDefault="00EF09BB" w:rsidP="00FC4A2F">
            <w:pPr>
              <w:jc w:val="center"/>
              <w:rPr>
                <w:sz w:val="16"/>
                <w:szCs w:val="16"/>
              </w:rPr>
            </w:pPr>
            <w:r w:rsidRPr="00C239E1">
              <w:rPr>
                <w:sz w:val="16"/>
                <w:szCs w:val="16"/>
              </w:rPr>
              <w:t>Base</w:t>
            </w:r>
          </w:p>
          <w:p w:rsidR="00EF09BB" w:rsidRPr="00C239E1" w:rsidRDefault="00EF09BB" w:rsidP="00FC4A2F">
            <w:pPr>
              <w:jc w:val="center"/>
              <w:rPr>
                <w:sz w:val="16"/>
                <w:szCs w:val="16"/>
              </w:rPr>
            </w:pPr>
            <w:r w:rsidRPr="00C239E1">
              <w:rPr>
                <w:sz w:val="16"/>
                <w:szCs w:val="16"/>
              </w:rPr>
              <w:t>Value</w:t>
            </w:r>
          </w:p>
          <w:p w:rsidR="00EF09BB" w:rsidRPr="00C239E1" w:rsidRDefault="00EF09BB" w:rsidP="00FC4A2F">
            <w:pPr>
              <w:jc w:val="center"/>
              <w:rPr>
                <w:sz w:val="16"/>
                <w:szCs w:val="16"/>
              </w:rPr>
            </w:pPr>
            <w:r w:rsidRPr="00C239E1">
              <w:rPr>
                <w:sz w:val="16"/>
                <w:szCs w:val="16"/>
              </w:rPr>
              <w:t>Added, 2010</w:t>
            </w:r>
          </w:p>
          <w:p w:rsidR="00EF09BB" w:rsidRPr="00C239E1" w:rsidRDefault="00EF09BB" w:rsidP="00FC4A2F">
            <w:pPr>
              <w:jc w:val="center"/>
              <w:rPr>
                <w:sz w:val="16"/>
                <w:szCs w:val="16"/>
              </w:rPr>
            </w:pPr>
            <w:r w:rsidRPr="00C239E1">
              <w:rPr>
                <w:sz w:val="16"/>
                <w:szCs w:val="16"/>
              </w:rPr>
              <w:t>(1)</w:t>
            </w:r>
          </w:p>
        </w:tc>
        <w:tc>
          <w:tcPr>
            <w:tcW w:w="870" w:type="dxa"/>
            <w:shd w:val="clear" w:color="auto" w:fill="auto"/>
            <w:noWrap/>
            <w:vAlign w:val="center"/>
          </w:tcPr>
          <w:p w:rsidR="00EF09BB" w:rsidRPr="00C239E1" w:rsidRDefault="00EF09BB" w:rsidP="00FC4A2F">
            <w:pPr>
              <w:jc w:val="center"/>
              <w:rPr>
                <w:sz w:val="16"/>
                <w:szCs w:val="16"/>
              </w:rPr>
            </w:pPr>
            <w:r w:rsidRPr="00C239E1">
              <w:rPr>
                <w:sz w:val="16"/>
                <w:szCs w:val="16"/>
              </w:rPr>
              <w:t>Total</w:t>
            </w:r>
          </w:p>
          <w:p w:rsidR="00EF09BB" w:rsidRPr="00C239E1" w:rsidRDefault="00EF09BB" w:rsidP="00FC4A2F">
            <w:pPr>
              <w:jc w:val="center"/>
              <w:rPr>
                <w:sz w:val="16"/>
                <w:szCs w:val="16"/>
              </w:rPr>
            </w:pPr>
            <w:r w:rsidRPr="00C239E1">
              <w:rPr>
                <w:sz w:val="16"/>
                <w:szCs w:val="16"/>
              </w:rPr>
              <w:t>Change</w:t>
            </w:r>
          </w:p>
          <w:p w:rsidR="00EF09BB" w:rsidRPr="00C239E1" w:rsidRDefault="00EF09BB" w:rsidP="00FC4A2F">
            <w:pPr>
              <w:jc w:val="center"/>
              <w:rPr>
                <w:sz w:val="16"/>
                <w:szCs w:val="16"/>
              </w:rPr>
            </w:pPr>
            <w:r w:rsidRPr="00C239E1">
              <w:rPr>
                <w:sz w:val="16"/>
                <w:szCs w:val="16"/>
              </w:rPr>
              <w:t>(2)</w:t>
            </w:r>
          </w:p>
        </w:tc>
        <w:tc>
          <w:tcPr>
            <w:tcW w:w="801" w:type="dxa"/>
            <w:shd w:val="clear" w:color="auto" w:fill="auto"/>
            <w:noWrap/>
            <w:vAlign w:val="center"/>
          </w:tcPr>
          <w:p w:rsidR="00EF09BB" w:rsidRPr="00C239E1" w:rsidRDefault="00EF09BB" w:rsidP="00FC4A2F">
            <w:pPr>
              <w:jc w:val="center"/>
              <w:rPr>
                <w:sz w:val="16"/>
                <w:szCs w:val="16"/>
              </w:rPr>
            </w:pPr>
            <w:r w:rsidRPr="00C239E1">
              <w:rPr>
                <w:sz w:val="16"/>
                <w:szCs w:val="16"/>
              </w:rPr>
              <w:t>Total</w:t>
            </w:r>
          </w:p>
          <w:p w:rsidR="00EF09BB" w:rsidRPr="00C239E1" w:rsidRDefault="00EF09BB" w:rsidP="00FC4A2F">
            <w:pPr>
              <w:jc w:val="center"/>
              <w:rPr>
                <w:sz w:val="16"/>
                <w:szCs w:val="16"/>
              </w:rPr>
            </w:pPr>
            <w:r w:rsidRPr="00C239E1">
              <w:rPr>
                <w:sz w:val="16"/>
                <w:szCs w:val="16"/>
              </w:rPr>
              <w:t>Change</w:t>
            </w:r>
          </w:p>
          <w:p w:rsidR="00EF09BB" w:rsidRPr="00C239E1" w:rsidRDefault="00EF09BB" w:rsidP="00FC4A2F">
            <w:pPr>
              <w:jc w:val="center"/>
              <w:rPr>
                <w:sz w:val="16"/>
                <w:szCs w:val="16"/>
              </w:rPr>
            </w:pPr>
            <w:r w:rsidRPr="00C239E1">
              <w:rPr>
                <w:sz w:val="16"/>
                <w:szCs w:val="16"/>
              </w:rPr>
              <w:t>(3)</w:t>
            </w:r>
          </w:p>
        </w:tc>
        <w:tc>
          <w:tcPr>
            <w:tcW w:w="870" w:type="dxa"/>
            <w:shd w:val="clear" w:color="auto" w:fill="auto"/>
            <w:noWrap/>
            <w:vAlign w:val="center"/>
          </w:tcPr>
          <w:p w:rsidR="00EF09BB" w:rsidRPr="00C239E1" w:rsidRDefault="00EF09BB" w:rsidP="00FC4A2F">
            <w:pPr>
              <w:jc w:val="center"/>
              <w:rPr>
                <w:sz w:val="16"/>
                <w:szCs w:val="16"/>
              </w:rPr>
            </w:pPr>
            <w:r w:rsidRPr="00C239E1">
              <w:rPr>
                <w:sz w:val="16"/>
                <w:szCs w:val="16"/>
              </w:rPr>
              <w:t>Share</w:t>
            </w:r>
          </w:p>
          <w:p w:rsidR="00EF09BB" w:rsidRPr="00C239E1" w:rsidRDefault="00EF09BB" w:rsidP="00FC4A2F">
            <w:pPr>
              <w:jc w:val="center"/>
              <w:rPr>
                <w:sz w:val="16"/>
                <w:szCs w:val="16"/>
              </w:rPr>
            </w:pPr>
            <w:r w:rsidRPr="00C239E1">
              <w:rPr>
                <w:sz w:val="16"/>
                <w:szCs w:val="16"/>
              </w:rPr>
              <w:t>Total</w:t>
            </w:r>
          </w:p>
          <w:p w:rsidR="00EF09BB" w:rsidRPr="00C239E1" w:rsidRDefault="00EF09BB" w:rsidP="00FC4A2F">
            <w:pPr>
              <w:jc w:val="center"/>
              <w:rPr>
                <w:sz w:val="16"/>
                <w:szCs w:val="16"/>
              </w:rPr>
            </w:pPr>
            <w:r w:rsidRPr="00C239E1">
              <w:rPr>
                <w:sz w:val="16"/>
                <w:szCs w:val="16"/>
              </w:rPr>
              <w:t>(4)</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Transport Equipment</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919,281</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50,918</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5.54%</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36.61%</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Renting of M&amp;Eq and Other Business Activities</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5,536,094</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14,010</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25%</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10.07%</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Basic Metals and Fabricated Metal</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1,397,059</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11,437</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82%</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8.22%</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Wholesale Trade and Commission Trade, Except of Motor Vehicles and Motorcycles</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3,721,066</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9,843</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26%</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7.08%</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Financial Intermediation</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3,969,288</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6,124</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15%</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4.40%</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Mining and Quarrying</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2,769,023</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5,356</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19%</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3.85%</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Electrical and Optical Equipment</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1,342,103</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5,277</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39%</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3.79%</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Rubber and Plastics</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405,816</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3,056</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75%</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2.20%</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Inland Transport</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1,583,107</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3,005</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19%</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2.16%</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Chemicals and Chemical Products</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1,048,789</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2,937</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28%</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2.11%</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Retail Trade, Except of Motor Vehicles and Motorcycles; Repair of Household Goods</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2,952,799</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2,925</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10%</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2.10%</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Electricity, Gas and Water Supply</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1,320,998</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2,910</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22%</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2.09%</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Machinery, Nec</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865,215</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2,663</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31%</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1.91%</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Real Estate Activities</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5,656,456</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2,422</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04%</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1.74%</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Other Community, Social and Personal Services</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2,128,171</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2,382</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11%</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1.71%</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Post and Telecommunications</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1,378,709</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1,650</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12%</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1.19%</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Pulp, Paper, Paper , Printing and Publishing</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695,923</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1,452</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21%</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1.04%</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Hotels and Restaurants</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1,535,419</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1,236</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08%</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0.89%</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Other Supporting and Auxiliary Transport Activities; Activities of Travel Agencies</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689,614</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1,152</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17%</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0.83%</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Coke, Refined Petroleum and Nuclear Fuel</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542,546</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1,046</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19%</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0.75%</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Other Non-Metallic Mineral</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420,032</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998</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24%</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0.72%</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Sale, Maintenance and Repair of Motor Vehicles and Motorcycles; Retail Sale of Fuel</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628,835</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931</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15%</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0.67%</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Construction</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3,327,934</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838</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03%</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0.60%</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Agriculture, Hunting, Forestry and Fishing</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2,543,128</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832</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03%</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0.60%</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Water Transport</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239,806</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547</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23%</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0.39%</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Textiles and Textile Products</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467,474</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545</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12%</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0.39%</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Food, Beverages and Tobacco</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1,441,129</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511</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04%</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0.37%</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Public Admin and Defence; Compulsory Social Security</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4,637,264</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497</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01%</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0.36%</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Manufacturing, Nec; Recycling</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309,346</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480</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16%</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0.35%</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Wood and Products of Wood and Cork</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205,928</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388</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19%</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0.28%</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Air Transport</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196,637</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210</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11%</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0.15%</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Education</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2,098,457</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201</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01%</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0.14%</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Health and Social Work</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3,188,723</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170</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01%</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0.12%</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Leather, Leather and Footwear</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82,308</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119</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14%</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0.09%</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r w:rsidRPr="00C239E1">
              <w:rPr>
                <w:sz w:val="16"/>
                <w:szCs w:val="16"/>
              </w:rPr>
              <w:t>Private Households with Employed Persons</w:t>
            </w: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104,541</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17</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02%</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0.01%</w:t>
            </w:r>
          </w:p>
        </w:tc>
      </w:tr>
      <w:tr w:rsidR="00EF09BB" w:rsidRPr="00C239E1" w:rsidTr="00FC4A2F">
        <w:trPr>
          <w:trHeight w:val="255"/>
          <w:jc w:val="right"/>
        </w:trPr>
        <w:tc>
          <w:tcPr>
            <w:tcW w:w="5676" w:type="dxa"/>
            <w:shd w:val="clear" w:color="auto" w:fill="auto"/>
            <w:noWrap/>
            <w:vAlign w:val="center"/>
          </w:tcPr>
          <w:p w:rsidR="00EF09BB" w:rsidRPr="00C239E1" w:rsidRDefault="00EF09BB" w:rsidP="00FC4A2F">
            <w:pPr>
              <w:rPr>
                <w:sz w:val="16"/>
                <w:szCs w:val="16"/>
              </w:rPr>
            </w:pPr>
          </w:p>
        </w:tc>
        <w:tc>
          <w:tcPr>
            <w:tcW w:w="936" w:type="dxa"/>
            <w:shd w:val="clear" w:color="auto" w:fill="auto"/>
            <w:noWrap/>
            <w:vAlign w:val="center"/>
          </w:tcPr>
          <w:p w:rsidR="00EF09BB" w:rsidRPr="00C239E1" w:rsidRDefault="00EF09BB" w:rsidP="00FC4A2F">
            <w:pPr>
              <w:jc w:val="right"/>
              <w:rPr>
                <w:sz w:val="16"/>
                <w:szCs w:val="16"/>
              </w:rPr>
            </w:pPr>
            <w:r w:rsidRPr="00C239E1">
              <w:rPr>
                <w:sz w:val="16"/>
                <w:szCs w:val="16"/>
              </w:rPr>
              <w:t>60,349,018</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139,086</w:t>
            </w:r>
          </w:p>
        </w:tc>
        <w:tc>
          <w:tcPr>
            <w:tcW w:w="801" w:type="dxa"/>
            <w:shd w:val="clear" w:color="auto" w:fill="auto"/>
            <w:noWrap/>
            <w:vAlign w:val="center"/>
          </w:tcPr>
          <w:p w:rsidR="00EF09BB" w:rsidRPr="00C239E1" w:rsidRDefault="00EF09BB" w:rsidP="00FC4A2F">
            <w:pPr>
              <w:jc w:val="right"/>
              <w:rPr>
                <w:sz w:val="16"/>
                <w:szCs w:val="16"/>
              </w:rPr>
            </w:pPr>
            <w:r w:rsidRPr="00C239E1">
              <w:rPr>
                <w:sz w:val="16"/>
                <w:szCs w:val="16"/>
              </w:rPr>
              <w:t>-0.23%</w:t>
            </w:r>
          </w:p>
        </w:tc>
        <w:tc>
          <w:tcPr>
            <w:tcW w:w="870" w:type="dxa"/>
            <w:shd w:val="clear" w:color="auto" w:fill="auto"/>
            <w:noWrap/>
            <w:vAlign w:val="center"/>
          </w:tcPr>
          <w:p w:rsidR="00EF09BB" w:rsidRPr="00C239E1" w:rsidRDefault="00EF09BB" w:rsidP="00FC4A2F">
            <w:pPr>
              <w:jc w:val="right"/>
              <w:rPr>
                <w:sz w:val="16"/>
                <w:szCs w:val="16"/>
              </w:rPr>
            </w:pPr>
            <w:r w:rsidRPr="00C239E1">
              <w:rPr>
                <w:sz w:val="16"/>
                <w:szCs w:val="16"/>
              </w:rPr>
              <w:t>100.00%</w:t>
            </w:r>
          </w:p>
        </w:tc>
      </w:tr>
    </w:tbl>
    <w:p w:rsidR="00EF09BB" w:rsidRPr="00844BD4" w:rsidRDefault="00EF09BB" w:rsidP="00EF09BB">
      <w:pPr>
        <w:spacing w:before="120"/>
        <w:rPr>
          <w:sz w:val="20"/>
          <w:szCs w:val="20"/>
        </w:rPr>
      </w:pPr>
      <w:r w:rsidRPr="00844BD4">
        <w:rPr>
          <w:sz w:val="20"/>
          <w:szCs w:val="20"/>
        </w:rPr>
        <w:t>Source: own elaboration.</w:t>
      </w:r>
    </w:p>
    <w:p w:rsidR="00EF09BB" w:rsidRDefault="00EF09BB" w:rsidP="00EF09BB">
      <w:pPr>
        <w:spacing w:before="120" w:line="480" w:lineRule="auto"/>
        <w:ind w:left="720" w:hanging="720"/>
        <w:jc w:val="both"/>
      </w:pPr>
    </w:p>
    <w:sectPr w:rsidR="00EF09BB" w:rsidSect="009A48A6">
      <w:headerReference w:type="default" r:id="rId88"/>
      <w:footerReference w:type="even" r:id="rId89"/>
      <w:footerReference w:type="default" r:id="rId9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76B3A" w:rsidRDefault="00776B3A">
      <w:r>
        <w:separator/>
      </w:r>
    </w:p>
  </w:endnote>
  <w:endnote w:type="continuationSeparator" w:id="0">
    <w:p w:rsidR="00776B3A" w:rsidRDefault="00776B3A">
      <w:r>
        <w:continuationSeparator/>
      </w:r>
    </w:p>
  </w:endnote>
  <w:endnote w:type="continuationNotice" w:id="1">
    <w:p w:rsidR="00776B3A" w:rsidRDefault="00776B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6B3A" w:rsidRDefault="00776B3A" w:rsidP="00C754D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76B3A" w:rsidRDefault="00776B3A" w:rsidP="00C754D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6B3A" w:rsidRDefault="00776B3A" w:rsidP="00C754D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437E7">
      <w:rPr>
        <w:rStyle w:val="PageNumber"/>
        <w:noProof/>
      </w:rPr>
      <w:t>1</w:t>
    </w:r>
    <w:r>
      <w:rPr>
        <w:rStyle w:val="PageNumber"/>
      </w:rPr>
      <w:fldChar w:fldCharType="end"/>
    </w:r>
  </w:p>
  <w:p w:rsidR="00776B3A" w:rsidRDefault="00776B3A" w:rsidP="00C754D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76B3A" w:rsidRDefault="00776B3A">
      <w:r>
        <w:separator/>
      </w:r>
    </w:p>
  </w:footnote>
  <w:footnote w:type="continuationSeparator" w:id="0">
    <w:p w:rsidR="00776B3A" w:rsidRDefault="00776B3A">
      <w:r>
        <w:continuationSeparator/>
      </w:r>
    </w:p>
  </w:footnote>
  <w:footnote w:type="continuationNotice" w:id="1">
    <w:p w:rsidR="00776B3A" w:rsidRDefault="00776B3A"/>
  </w:footnote>
  <w:footnote w:id="2">
    <w:p w:rsidR="00776B3A" w:rsidRPr="00B87B5A" w:rsidRDefault="00776B3A" w:rsidP="00CE33BD">
      <w:pPr>
        <w:pStyle w:val="FootnoteText"/>
        <w:spacing w:before="0" w:after="0" w:line="360" w:lineRule="auto"/>
      </w:pPr>
      <w:r>
        <w:rPr>
          <w:rStyle w:val="FootnoteReference"/>
        </w:rPr>
        <w:footnoteRef/>
      </w:r>
      <w:r>
        <w:t xml:space="preserve"> The exact values of </w:t>
      </w:r>
      <w:r w:rsidRPr="00C10398">
        <w:rPr>
          <w:i/>
        </w:rPr>
        <w:t>b</w:t>
      </w:r>
      <w:r w:rsidRPr="00C10398">
        <w:rPr>
          <w:i/>
          <w:vertAlign w:val="subscript"/>
        </w:rPr>
        <w:t>1</w:t>
      </w:r>
      <w:r w:rsidRPr="00B87B5A">
        <w:t xml:space="preserve">, </w:t>
      </w:r>
      <w:r w:rsidRPr="00C10398">
        <w:rPr>
          <w:i/>
        </w:rPr>
        <w:t>b</w:t>
      </w:r>
      <w:r w:rsidRPr="00C10398">
        <w:rPr>
          <w:i/>
          <w:vertAlign w:val="subscript"/>
        </w:rPr>
        <w:t>2</w:t>
      </w:r>
      <w:r>
        <w:t xml:space="preserve"> and </w:t>
      </w:r>
      <w:r w:rsidRPr="00C10398">
        <w:rPr>
          <w:i/>
        </w:rPr>
        <w:t>b</w:t>
      </w:r>
      <w:r w:rsidRPr="00C10398">
        <w:rPr>
          <w:i/>
          <w:vertAlign w:val="subscript"/>
        </w:rPr>
        <w:t>3</w:t>
      </w:r>
      <w:r w:rsidRPr="00C10398">
        <w:rPr>
          <w:i/>
        </w:rPr>
        <w:t xml:space="preserve"> </w:t>
      </w:r>
      <w:r>
        <w:t>are not relevant for our analysis.</w:t>
      </w:r>
    </w:p>
  </w:footnote>
  <w:footnote w:id="3">
    <w:p w:rsidR="00776B3A" w:rsidRPr="009E2B8E" w:rsidRDefault="00776B3A" w:rsidP="00CE33BD">
      <w:pPr>
        <w:pStyle w:val="FootnoteText"/>
        <w:spacing w:before="0" w:after="0" w:line="360" w:lineRule="auto"/>
        <w:rPr>
          <w:lang w:val="en-US"/>
        </w:rPr>
      </w:pPr>
      <w:r>
        <w:rPr>
          <w:rStyle w:val="FootnoteReference"/>
        </w:rPr>
        <w:footnoteRef/>
      </w:r>
      <w:r>
        <w:t xml:space="preserve"> T</w:t>
      </w:r>
      <w:r>
        <w:rPr>
          <w:lang w:val="en-US"/>
        </w:rPr>
        <w:t xml:space="preserve">hese equations can be generalized </w:t>
      </w:r>
      <w:r w:rsidR="005C7F82">
        <w:rPr>
          <w:lang w:val="en-US"/>
        </w:rPr>
        <w:t>to a context with</w:t>
      </w:r>
      <w:r>
        <w:rPr>
          <w:lang w:val="en-US"/>
        </w:rPr>
        <w:t xml:space="preserve"> </w:t>
      </w:r>
      <w:r w:rsidRPr="00DE5C7F">
        <w:rPr>
          <w:i/>
          <w:lang w:val="en-US"/>
        </w:rPr>
        <w:t>m</w:t>
      </w:r>
      <w:r>
        <w:rPr>
          <w:lang w:val="en-US"/>
        </w:rPr>
        <w:t xml:space="preserve"> sectors and </w:t>
      </w:r>
      <w:r w:rsidRPr="00DE5C7F">
        <w:rPr>
          <w:i/>
          <w:lang w:val="en-US"/>
        </w:rPr>
        <w:t>n</w:t>
      </w:r>
      <w:r>
        <w:rPr>
          <w:lang w:val="en-US"/>
        </w:rPr>
        <w:t xml:space="preserve"> countries. Moreover, the number of supply-constrained sectors can also be expanded.</w:t>
      </w:r>
    </w:p>
  </w:footnote>
  <w:footnote w:id="4">
    <w:p w:rsidR="00776B3A" w:rsidRPr="0032543A" w:rsidRDefault="00776B3A" w:rsidP="00CE33BD">
      <w:pPr>
        <w:pStyle w:val="FootnoteText"/>
        <w:spacing w:before="0" w:after="0" w:line="360" w:lineRule="auto"/>
      </w:pPr>
      <w:r w:rsidRPr="0032543A">
        <w:rPr>
          <w:rStyle w:val="FootnoteReference"/>
        </w:rPr>
        <w:footnoteRef/>
      </w:r>
      <w:r w:rsidRPr="0032543A">
        <w:t xml:space="preserve"> </w:t>
      </w:r>
      <w:r w:rsidRPr="00CE414C">
        <w:t>Note that these cascading effects</w:t>
      </w:r>
      <w:r>
        <w:t xml:space="preserve"> refer to impacts due the reduction in the intermediate inputs of the sectors affected due to the disruption of the supply chain and, therefore, </w:t>
      </w:r>
      <w:r w:rsidRPr="00CE414C">
        <w:t xml:space="preserve">can also be </w:t>
      </w:r>
      <w:r w:rsidRPr="0032543A">
        <w:t>considered</w:t>
      </w:r>
      <w:r w:rsidRPr="00CE414C">
        <w:t xml:space="preserve"> as </w:t>
      </w:r>
      <w:r w:rsidRPr="0032543A">
        <w:t>backward</w:t>
      </w:r>
      <w:r w:rsidRPr="00CE414C">
        <w:t xml:space="preserve"> </w:t>
      </w:r>
      <w:r>
        <w:t>impacts.</w:t>
      </w:r>
    </w:p>
  </w:footnote>
  <w:footnote w:id="5">
    <w:p w:rsidR="00776B3A" w:rsidRPr="00CE414C" w:rsidRDefault="00776B3A" w:rsidP="00CE33BD">
      <w:pPr>
        <w:pStyle w:val="FootnoteText"/>
        <w:spacing w:before="0" w:after="0" w:line="360" w:lineRule="auto"/>
        <w:rPr>
          <w:lang w:val="es-ES"/>
        </w:rPr>
      </w:pPr>
      <w:r>
        <w:rPr>
          <w:rStyle w:val="FootnoteReference"/>
        </w:rPr>
        <w:footnoteRef/>
      </w:r>
      <w:r>
        <w:t xml:space="preserve"> </w:t>
      </w:r>
      <w:r w:rsidRPr="00C276FF">
        <w:t>Note that this assumption ignores the effects of the supply chain disruption on other sectors different than the TEI. However, as we show in the discussion this impact can be considered negligible</w:t>
      </w:r>
      <w:r>
        <w:t>.</w:t>
      </w:r>
    </w:p>
  </w:footnote>
  <w:footnote w:id="6">
    <w:p w:rsidR="00776B3A" w:rsidRPr="00CE414C" w:rsidRDefault="00776B3A" w:rsidP="00CE33BD">
      <w:pPr>
        <w:pStyle w:val="FootnoteText"/>
        <w:spacing w:before="0" w:after="0" w:line="360" w:lineRule="auto"/>
        <w:rPr>
          <w:lang w:val="en-US"/>
        </w:rPr>
      </w:pPr>
      <w:r w:rsidRPr="00CE414C">
        <w:rPr>
          <w:rStyle w:val="FootnoteReference"/>
          <w:lang w:val="en-US"/>
        </w:rPr>
        <w:footnoteRef/>
      </w:r>
      <w:r w:rsidRPr="00CE414C">
        <w:rPr>
          <w:lang w:val="en-US"/>
        </w:rPr>
        <w:t xml:space="preserve"> Note that the </w:t>
      </w:r>
      <w:r>
        <w:rPr>
          <w:lang w:val="en-US"/>
        </w:rPr>
        <w:t xml:space="preserve">SCD-BD and SCD-BI also include the backward impacts on the sector that originally suffered the shock. This allow us to compute the impact in the Japanese TEI companies supplying components to the non-Japanese TEI that are indirectly affected by the disruption on the supply of key components produced by other Japanese TEI companies. </w:t>
      </w:r>
    </w:p>
  </w:footnote>
  <w:footnote w:id="7">
    <w:p w:rsidR="00776B3A" w:rsidRPr="00514CD6" w:rsidRDefault="00776B3A" w:rsidP="00CE33BD">
      <w:pPr>
        <w:pStyle w:val="FootnoteText"/>
        <w:spacing w:before="0" w:after="0" w:line="360" w:lineRule="auto"/>
      </w:pPr>
      <w:r>
        <w:rPr>
          <w:rStyle w:val="FootnoteReference"/>
        </w:rPr>
        <w:footnoteRef/>
      </w:r>
      <w:r>
        <w:t xml:space="preserve"> </w:t>
      </w:r>
      <w:r>
        <w:fldChar w:fldCharType="begin"/>
      </w:r>
      <w:r>
        <w:instrText xml:space="preserve"> ADDIN ZOTERO_ITEM CSL_CITATION {"citationID":"vi918j5u2","properties":{"formattedCitation":"(Robinet, 2011)","plainCitation":"(Robinet, 2011)"},"citationItems":[{"id":2815,"uris":["http://zotero.org/groups/271383/items/IB4T5ZHG"],"uri":["http://zotero.org/groups/271383/items/IB4T5ZHG"],"itemData":{"id":2815,"type":"webpage","title":"Japan Disaster Output Impacts Update","URL":"http://www.oesa.org/Doc-Vault/Knowledge-Center/Archived-Docs/Japan-Earthquake-Information/IHS-Japan-Disaster-Output-Impact-Update-June-10.pdf","author":[{"family":"Robinet","given":"M."}],"issued":{"date-parts":[["2011"]]}}}],"schema":"https://github.com/citation-style-language/schema/raw/master/csl-citation.json"} </w:instrText>
      </w:r>
      <w:r>
        <w:fldChar w:fldCharType="separate"/>
      </w:r>
      <w:r w:rsidRPr="005B3396">
        <w:t>(Robinet, 2011)</w:t>
      </w:r>
      <w:r>
        <w:fldChar w:fldCharType="end"/>
      </w:r>
      <w:r>
        <w:t xml:space="preserve"> reports detailed data until 3</w:t>
      </w:r>
      <w:r w:rsidRPr="00514CD6">
        <w:rPr>
          <w:vertAlign w:val="superscript"/>
        </w:rPr>
        <w:t>rd</w:t>
      </w:r>
      <w:r>
        <w:t xml:space="preserve"> June 2011. This data has been up-scaled to match the total cumulative losses estimated by the author until September 2011.</w:t>
      </w:r>
    </w:p>
  </w:footnote>
  <w:footnote w:id="8">
    <w:p w:rsidR="00776B3A" w:rsidRPr="003E1DE7" w:rsidRDefault="00776B3A" w:rsidP="00CE33BD">
      <w:pPr>
        <w:pStyle w:val="FootnoteText"/>
        <w:spacing w:before="0" w:after="0" w:line="360" w:lineRule="auto"/>
      </w:pPr>
      <w:r>
        <w:rPr>
          <w:rStyle w:val="FootnoteReference"/>
        </w:rPr>
        <w:footnoteRef/>
      </w:r>
      <w:r>
        <w:t xml:space="preserve"> </w:t>
      </w:r>
      <w:r w:rsidRPr="003E1DE7">
        <w:t>The</w:t>
      </w:r>
      <w:r>
        <w:t xml:space="preserve"> figures showed in column (6) of Table 2 </w:t>
      </w:r>
      <w:r w:rsidRPr="003E1DE7">
        <w:t>constitute the exogenous shock</w:t>
      </w:r>
      <w:r>
        <w:t>s</w:t>
      </w:r>
      <w:r w:rsidRPr="003E1DE7">
        <w:t xml:space="preserve"> applied to equation [10</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6B3A" w:rsidRDefault="00776B3A" w:rsidP="00CE414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EC22A4"/>
    <w:multiLevelType w:val="hybridMultilevel"/>
    <w:tmpl w:val="6F5EC5E8"/>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LW_DocType" w:val="NORMAL"/>
  </w:docVars>
  <w:rsids>
    <w:rsidRoot w:val="00C754DD"/>
    <w:rsid w:val="00000C66"/>
    <w:rsid w:val="0000133E"/>
    <w:rsid w:val="00001F4F"/>
    <w:rsid w:val="00003306"/>
    <w:rsid w:val="000034AE"/>
    <w:rsid w:val="00003B37"/>
    <w:rsid w:val="00005A42"/>
    <w:rsid w:val="00007744"/>
    <w:rsid w:val="00007A28"/>
    <w:rsid w:val="0001020A"/>
    <w:rsid w:val="000109F0"/>
    <w:rsid w:val="00017FDF"/>
    <w:rsid w:val="00024852"/>
    <w:rsid w:val="00026DA9"/>
    <w:rsid w:val="000271A8"/>
    <w:rsid w:val="000313C7"/>
    <w:rsid w:val="0003564B"/>
    <w:rsid w:val="00040A5E"/>
    <w:rsid w:val="00040BAA"/>
    <w:rsid w:val="00041E11"/>
    <w:rsid w:val="00041F94"/>
    <w:rsid w:val="00042D49"/>
    <w:rsid w:val="00052326"/>
    <w:rsid w:val="00052566"/>
    <w:rsid w:val="0005378C"/>
    <w:rsid w:val="00053BD7"/>
    <w:rsid w:val="00053F57"/>
    <w:rsid w:val="00060452"/>
    <w:rsid w:val="00061A15"/>
    <w:rsid w:val="00063CD5"/>
    <w:rsid w:val="00064E1F"/>
    <w:rsid w:val="00066B2E"/>
    <w:rsid w:val="00070C7B"/>
    <w:rsid w:val="00072193"/>
    <w:rsid w:val="000724CB"/>
    <w:rsid w:val="000752B0"/>
    <w:rsid w:val="0007726E"/>
    <w:rsid w:val="00077B9C"/>
    <w:rsid w:val="0008016E"/>
    <w:rsid w:val="0008160F"/>
    <w:rsid w:val="00083CA4"/>
    <w:rsid w:val="00086A64"/>
    <w:rsid w:val="00086F22"/>
    <w:rsid w:val="00090EE7"/>
    <w:rsid w:val="000934BE"/>
    <w:rsid w:val="00097A0B"/>
    <w:rsid w:val="000A0279"/>
    <w:rsid w:val="000A3BB4"/>
    <w:rsid w:val="000A5670"/>
    <w:rsid w:val="000A5F16"/>
    <w:rsid w:val="000B2D9E"/>
    <w:rsid w:val="000B32B9"/>
    <w:rsid w:val="000B3B9C"/>
    <w:rsid w:val="000B46F2"/>
    <w:rsid w:val="000B5DAE"/>
    <w:rsid w:val="000B5FF7"/>
    <w:rsid w:val="000B653D"/>
    <w:rsid w:val="000C0483"/>
    <w:rsid w:val="000C2A7A"/>
    <w:rsid w:val="000C32F1"/>
    <w:rsid w:val="000C3EC7"/>
    <w:rsid w:val="000C523B"/>
    <w:rsid w:val="000D03CC"/>
    <w:rsid w:val="000D50E2"/>
    <w:rsid w:val="000D7475"/>
    <w:rsid w:val="000D7C9B"/>
    <w:rsid w:val="000E57DF"/>
    <w:rsid w:val="000E6986"/>
    <w:rsid w:val="000E6A96"/>
    <w:rsid w:val="000F1C2A"/>
    <w:rsid w:val="000F531D"/>
    <w:rsid w:val="000F552D"/>
    <w:rsid w:val="000F5648"/>
    <w:rsid w:val="000F66BF"/>
    <w:rsid w:val="001004CE"/>
    <w:rsid w:val="00102F0A"/>
    <w:rsid w:val="00104848"/>
    <w:rsid w:val="00115C9D"/>
    <w:rsid w:val="00116AA2"/>
    <w:rsid w:val="00122ADF"/>
    <w:rsid w:val="00123525"/>
    <w:rsid w:val="00125EE5"/>
    <w:rsid w:val="00131D9F"/>
    <w:rsid w:val="00132DE5"/>
    <w:rsid w:val="00134E5C"/>
    <w:rsid w:val="00141405"/>
    <w:rsid w:val="00143645"/>
    <w:rsid w:val="001437D6"/>
    <w:rsid w:val="0014398E"/>
    <w:rsid w:val="00143FB7"/>
    <w:rsid w:val="001458BC"/>
    <w:rsid w:val="00150E35"/>
    <w:rsid w:val="0015177D"/>
    <w:rsid w:val="00152D2E"/>
    <w:rsid w:val="0015347E"/>
    <w:rsid w:val="00155AA9"/>
    <w:rsid w:val="00155BD7"/>
    <w:rsid w:val="0015694B"/>
    <w:rsid w:val="00157D2C"/>
    <w:rsid w:val="00157F2E"/>
    <w:rsid w:val="00162E44"/>
    <w:rsid w:val="001642CA"/>
    <w:rsid w:val="00165DB9"/>
    <w:rsid w:val="00165F4C"/>
    <w:rsid w:val="00172546"/>
    <w:rsid w:val="00181C27"/>
    <w:rsid w:val="001939FE"/>
    <w:rsid w:val="001941AD"/>
    <w:rsid w:val="0019435B"/>
    <w:rsid w:val="00194882"/>
    <w:rsid w:val="001A7929"/>
    <w:rsid w:val="001B1916"/>
    <w:rsid w:val="001B2EF4"/>
    <w:rsid w:val="001B3915"/>
    <w:rsid w:val="001B5E42"/>
    <w:rsid w:val="001B6B09"/>
    <w:rsid w:val="001C3701"/>
    <w:rsid w:val="001C5957"/>
    <w:rsid w:val="001C6A5B"/>
    <w:rsid w:val="001C6DC0"/>
    <w:rsid w:val="001D45CE"/>
    <w:rsid w:val="001D51A9"/>
    <w:rsid w:val="001E088E"/>
    <w:rsid w:val="001E2A70"/>
    <w:rsid w:val="001E2ED1"/>
    <w:rsid w:val="001E5946"/>
    <w:rsid w:val="001F387C"/>
    <w:rsid w:val="001F4FF5"/>
    <w:rsid w:val="001F7EDC"/>
    <w:rsid w:val="00202A65"/>
    <w:rsid w:val="00204110"/>
    <w:rsid w:val="002048A5"/>
    <w:rsid w:val="00206156"/>
    <w:rsid w:val="00206C91"/>
    <w:rsid w:val="00216708"/>
    <w:rsid w:val="00216864"/>
    <w:rsid w:val="00220252"/>
    <w:rsid w:val="0022199C"/>
    <w:rsid w:val="00224C98"/>
    <w:rsid w:val="00232EE7"/>
    <w:rsid w:val="00236D5B"/>
    <w:rsid w:val="0024010E"/>
    <w:rsid w:val="002410CE"/>
    <w:rsid w:val="00252EA5"/>
    <w:rsid w:val="00254621"/>
    <w:rsid w:val="00256F97"/>
    <w:rsid w:val="00257564"/>
    <w:rsid w:val="00260312"/>
    <w:rsid w:val="00260568"/>
    <w:rsid w:val="00265372"/>
    <w:rsid w:val="00273606"/>
    <w:rsid w:val="002749C5"/>
    <w:rsid w:val="00275403"/>
    <w:rsid w:val="002808A0"/>
    <w:rsid w:val="00284099"/>
    <w:rsid w:val="00284D0B"/>
    <w:rsid w:val="00287AE1"/>
    <w:rsid w:val="002904A0"/>
    <w:rsid w:val="00291880"/>
    <w:rsid w:val="0029315E"/>
    <w:rsid w:val="00294BA6"/>
    <w:rsid w:val="00294BEB"/>
    <w:rsid w:val="002A3C30"/>
    <w:rsid w:val="002A57A7"/>
    <w:rsid w:val="002B1805"/>
    <w:rsid w:val="002B1C6D"/>
    <w:rsid w:val="002B31EB"/>
    <w:rsid w:val="002B546E"/>
    <w:rsid w:val="002C59FD"/>
    <w:rsid w:val="002D2216"/>
    <w:rsid w:val="002D698B"/>
    <w:rsid w:val="002E4BC4"/>
    <w:rsid w:val="002E4E79"/>
    <w:rsid w:val="002E5482"/>
    <w:rsid w:val="002F040D"/>
    <w:rsid w:val="002F0B21"/>
    <w:rsid w:val="002F1DCD"/>
    <w:rsid w:val="002F79FF"/>
    <w:rsid w:val="00302AFD"/>
    <w:rsid w:val="00307BD9"/>
    <w:rsid w:val="00313271"/>
    <w:rsid w:val="003153FC"/>
    <w:rsid w:val="0032330A"/>
    <w:rsid w:val="0032543A"/>
    <w:rsid w:val="00325CD7"/>
    <w:rsid w:val="00325FDE"/>
    <w:rsid w:val="00327657"/>
    <w:rsid w:val="00330107"/>
    <w:rsid w:val="00332278"/>
    <w:rsid w:val="00334D4C"/>
    <w:rsid w:val="003400C1"/>
    <w:rsid w:val="0034021D"/>
    <w:rsid w:val="00340BD3"/>
    <w:rsid w:val="003434BA"/>
    <w:rsid w:val="00351CEA"/>
    <w:rsid w:val="00357750"/>
    <w:rsid w:val="00360794"/>
    <w:rsid w:val="003611DB"/>
    <w:rsid w:val="00366AB3"/>
    <w:rsid w:val="00370A3A"/>
    <w:rsid w:val="00372074"/>
    <w:rsid w:val="0037701C"/>
    <w:rsid w:val="00380AB3"/>
    <w:rsid w:val="00384A68"/>
    <w:rsid w:val="00386B13"/>
    <w:rsid w:val="00393127"/>
    <w:rsid w:val="00395F70"/>
    <w:rsid w:val="00397980"/>
    <w:rsid w:val="00397D3A"/>
    <w:rsid w:val="003A2897"/>
    <w:rsid w:val="003A5FE5"/>
    <w:rsid w:val="003A644B"/>
    <w:rsid w:val="003A73E5"/>
    <w:rsid w:val="003B049A"/>
    <w:rsid w:val="003B26BE"/>
    <w:rsid w:val="003B5216"/>
    <w:rsid w:val="003B69FF"/>
    <w:rsid w:val="003C2F4D"/>
    <w:rsid w:val="003C728F"/>
    <w:rsid w:val="003D0189"/>
    <w:rsid w:val="003D0D3C"/>
    <w:rsid w:val="003D3EB2"/>
    <w:rsid w:val="003D4DEC"/>
    <w:rsid w:val="003D6385"/>
    <w:rsid w:val="003D6645"/>
    <w:rsid w:val="003D7154"/>
    <w:rsid w:val="003E03AD"/>
    <w:rsid w:val="003E1DE7"/>
    <w:rsid w:val="003F1753"/>
    <w:rsid w:val="003F35FE"/>
    <w:rsid w:val="004034F2"/>
    <w:rsid w:val="0040521D"/>
    <w:rsid w:val="00405C37"/>
    <w:rsid w:val="00405DED"/>
    <w:rsid w:val="00405FCB"/>
    <w:rsid w:val="004067A9"/>
    <w:rsid w:val="00415544"/>
    <w:rsid w:val="00415985"/>
    <w:rsid w:val="004232E8"/>
    <w:rsid w:val="004254DA"/>
    <w:rsid w:val="00426435"/>
    <w:rsid w:val="00431D2D"/>
    <w:rsid w:val="00432F4B"/>
    <w:rsid w:val="00435B12"/>
    <w:rsid w:val="004406F6"/>
    <w:rsid w:val="004410DC"/>
    <w:rsid w:val="00441904"/>
    <w:rsid w:val="00442C62"/>
    <w:rsid w:val="00442F7C"/>
    <w:rsid w:val="00442F7D"/>
    <w:rsid w:val="00444F82"/>
    <w:rsid w:val="0044715D"/>
    <w:rsid w:val="0045396E"/>
    <w:rsid w:val="004555E3"/>
    <w:rsid w:val="00456097"/>
    <w:rsid w:val="004567D9"/>
    <w:rsid w:val="0045716E"/>
    <w:rsid w:val="00466F61"/>
    <w:rsid w:val="00467420"/>
    <w:rsid w:val="00477F09"/>
    <w:rsid w:val="00477F0A"/>
    <w:rsid w:val="0048150C"/>
    <w:rsid w:val="00485077"/>
    <w:rsid w:val="00485D46"/>
    <w:rsid w:val="00487A4A"/>
    <w:rsid w:val="00490158"/>
    <w:rsid w:val="0049053B"/>
    <w:rsid w:val="00494B2D"/>
    <w:rsid w:val="004A099F"/>
    <w:rsid w:val="004A2CCB"/>
    <w:rsid w:val="004A3F78"/>
    <w:rsid w:val="004A56C2"/>
    <w:rsid w:val="004A5AB4"/>
    <w:rsid w:val="004B0518"/>
    <w:rsid w:val="004B0907"/>
    <w:rsid w:val="004B3388"/>
    <w:rsid w:val="004B4763"/>
    <w:rsid w:val="004B751D"/>
    <w:rsid w:val="004C15CA"/>
    <w:rsid w:val="004C2C26"/>
    <w:rsid w:val="004C3B2C"/>
    <w:rsid w:val="004C47F4"/>
    <w:rsid w:val="004C5A8E"/>
    <w:rsid w:val="004C643D"/>
    <w:rsid w:val="004D65A1"/>
    <w:rsid w:val="004D72AB"/>
    <w:rsid w:val="004E073A"/>
    <w:rsid w:val="004E2DFD"/>
    <w:rsid w:val="004E78DC"/>
    <w:rsid w:val="004F44D1"/>
    <w:rsid w:val="004F5685"/>
    <w:rsid w:val="004F5EEF"/>
    <w:rsid w:val="004F67B3"/>
    <w:rsid w:val="00501B9B"/>
    <w:rsid w:val="005056DC"/>
    <w:rsid w:val="005067E5"/>
    <w:rsid w:val="0050740D"/>
    <w:rsid w:val="0050789C"/>
    <w:rsid w:val="00510032"/>
    <w:rsid w:val="005118CE"/>
    <w:rsid w:val="00512B9A"/>
    <w:rsid w:val="005130A1"/>
    <w:rsid w:val="00514CD6"/>
    <w:rsid w:val="005176E0"/>
    <w:rsid w:val="00517E72"/>
    <w:rsid w:val="0052270B"/>
    <w:rsid w:val="00522B84"/>
    <w:rsid w:val="0052756C"/>
    <w:rsid w:val="00527B22"/>
    <w:rsid w:val="0053067C"/>
    <w:rsid w:val="0053154C"/>
    <w:rsid w:val="00540086"/>
    <w:rsid w:val="005433B8"/>
    <w:rsid w:val="00545007"/>
    <w:rsid w:val="00546907"/>
    <w:rsid w:val="00547997"/>
    <w:rsid w:val="00550968"/>
    <w:rsid w:val="0055553F"/>
    <w:rsid w:val="00562285"/>
    <w:rsid w:val="005622D1"/>
    <w:rsid w:val="00563187"/>
    <w:rsid w:val="005676D1"/>
    <w:rsid w:val="00572322"/>
    <w:rsid w:val="00576396"/>
    <w:rsid w:val="005768DE"/>
    <w:rsid w:val="00576A21"/>
    <w:rsid w:val="00581BEE"/>
    <w:rsid w:val="00582A6A"/>
    <w:rsid w:val="00584DD2"/>
    <w:rsid w:val="00584FDB"/>
    <w:rsid w:val="005870B8"/>
    <w:rsid w:val="00595A05"/>
    <w:rsid w:val="00595D02"/>
    <w:rsid w:val="005A2C54"/>
    <w:rsid w:val="005A586A"/>
    <w:rsid w:val="005A6A17"/>
    <w:rsid w:val="005A6BD4"/>
    <w:rsid w:val="005A6EF9"/>
    <w:rsid w:val="005B069A"/>
    <w:rsid w:val="005B0D91"/>
    <w:rsid w:val="005B2734"/>
    <w:rsid w:val="005B29B9"/>
    <w:rsid w:val="005B3396"/>
    <w:rsid w:val="005B3BB9"/>
    <w:rsid w:val="005B3C92"/>
    <w:rsid w:val="005B443A"/>
    <w:rsid w:val="005B5EF5"/>
    <w:rsid w:val="005B5F46"/>
    <w:rsid w:val="005C21B0"/>
    <w:rsid w:val="005C4CDA"/>
    <w:rsid w:val="005C7557"/>
    <w:rsid w:val="005C7792"/>
    <w:rsid w:val="005C7F82"/>
    <w:rsid w:val="005D0274"/>
    <w:rsid w:val="005D031F"/>
    <w:rsid w:val="005D0337"/>
    <w:rsid w:val="005D0E52"/>
    <w:rsid w:val="005D4664"/>
    <w:rsid w:val="005E2331"/>
    <w:rsid w:val="005E4990"/>
    <w:rsid w:val="005E4B76"/>
    <w:rsid w:val="005E50D0"/>
    <w:rsid w:val="005E7145"/>
    <w:rsid w:val="005E7655"/>
    <w:rsid w:val="005F0891"/>
    <w:rsid w:val="005F2482"/>
    <w:rsid w:val="005F68AD"/>
    <w:rsid w:val="005F723D"/>
    <w:rsid w:val="005F7483"/>
    <w:rsid w:val="006026C9"/>
    <w:rsid w:val="00605A49"/>
    <w:rsid w:val="00605D03"/>
    <w:rsid w:val="00610082"/>
    <w:rsid w:val="00611AFD"/>
    <w:rsid w:val="00612D4C"/>
    <w:rsid w:val="00613A28"/>
    <w:rsid w:val="006141A4"/>
    <w:rsid w:val="00616547"/>
    <w:rsid w:val="00620127"/>
    <w:rsid w:val="00620977"/>
    <w:rsid w:val="0062481F"/>
    <w:rsid w:val="00625B21"/>
    <w:rsid w:val="00627F55"/>
    <w:rsid w:val="00631933"/>
    <w:rsid w:val="00632580"/>
    <w:rsid w:val="006355EB"/>
    <w:rsid w:val="00635E50"/>
    <w:rsid w:val="00636478"/>
    <w:rsid w:val="00636865"/>
    <w:rsid w:val="0064192A"/>
    <w:rsid w:val="00641E4F"/>
    <w:rsid w:val="006516C2"/>
    <w:rsid w:val="00652AC7"/>
    <w:rsid w:val="00653ACF"/>
    <w:rsid w:val="00653DC9"/>
    <w:rsid w:val="006605B8"/>
    <w:rsid w:val="0066139A"/>
    <w:rsid w:val="0066367A"/>
    <w:rsid w:val="00663E4B"/>
    <w:rsid w:val="006714C8"/>
    <w:rsid w:val="0067197F"/>
    <w:rsid w:val="00672C3A"/>
    <w:rsid w:val="00680825"/>
    <w:rsid w:val="006853C9"/>
    <w:rsid w:val="00687C52"/>
    <w:rsid w:val="006908F3"/>
    <w:rsid w:val="00692912"/>
    <w:rsid w:val="00693122"/>
    <w:rsid w:val="00694867"/>
    <w:rsid w:val="00696145"/>
    <w:rsid w:val="006964FE"/>
    <w:rsid w:val="006A77D3"/>
    <w:rsid w:val="006B078D"/>
    <w:rsid w:val="006B130A"/>
    <w:rsid w:val="006B187E"/>
    <w:rsid w:val="006B2C7D"/>
    <w:rsid w:val="006B4357"/>
    <w:rsid w:val="006B7655"/>
    <w:rsid w:val="006C260C"/>
    <w:rsid w:val="006C4269"/>
    <w:rsid w:val="006C5335"/>
    <w:rsid w:val="006C707C"/>
    <w:rsid w:val="006D12D6"/>
    <w:rsid w:val="006D13C5"/>
    <w:rsid w:val="006D5DBC"/>
    <w:rsid w:val="006E01C8"/>
    <w:rsid w:val="006E3DF1"/>
    <w:rsid w:val="006E46F1"/>
    <w:rsid w:val="006E52E7"/>
    <w:rsid w:val="006E5322"/>
    <w:rsid w:val="006E798C"/>
    <w:rsid w:val="006F08AE"/>
    <w:rsid w:val="006F12F3"/>
    <w:rsid w:val="006F16E1"/>
    <w:rsid w:val="006F1D31"/>
    <w:rsid w:val="006F3DE3"/>
    <w:rsid w:val="00701D5E"/>
    <w:rsid w:val="007073AE"/>
    <w:rsid w:val="0071180F"/>
    <w:rsid w:val="00715AF3"/>
    <w:rsid w:val="00716411"/>
    <w:rsid w:val="00721623"/>
    <w:rsid w:val="00721AE6"/>
    <w:rsid w:val="00724526"/>
    <w:rsid w:val="00725E2F"/>
    <w:rsid w:val="00727DE6"/>
    <w:rsid w:val="0073039E"/>
    <w:rsid w:val="00731D7F"/>
    <w:rsid w:val="007366CA"/>
    <w:rsid w:val="00736747"/>
    <w:rsid w:val="00737124"/>
    <w:rsid w:val="00737EBF"/>
    <w:rsid w:val="007415FF"/>
    <w:rsid w:val="0074336E"/>
    <w:rsid w:val="007441AD"/>
    <w:rsid w:val="00744AC7"/>
    <w:rsid w:val="00746D2F"/>
    <w:rsid w:val="007477CA"/>
    <w:rsid w:val="00753ACA"/>
    <w:rsid w:val="00760248"/>
    <w:rsid w:val="0076065E"/>
    <w:rsid w:val="00763282"/>
    <w:rsid w:val="007722AE"/>
    <w:rsid w:val="0077382D"/>
    <w:rsid w:val="00773BD3"/>
    <w:rsid w:val="00773C27"/>
    <w:rsid w:val="00776B3A"/>
    <w:rsid w:val="00782AC7"/>
    <w:rsid w:val="0079587B"/>
    <w:rsid w:val="007964BD"/>
    <w:rsid w:val="007A04AE"/>
    <w:rsid w:val="007A3572"/>
    <w:rsid w:val="007A6559"/>
    <w:rsid w:val="007A6FAB"/>
    <w:rsid w:val="007A7E24"/>
    <w:rsid w:val="007B706C"/>
    <w:rsid w:val="007C3761"/>
    <w:rsid w:val="007C6991"/>
    <w:rsid w:val="007C6B82"/>
    <w:rsid w:val="007D06DC"/>
    <w:rsid w:val="007D2488"/>
    <w:rsid w:val="007D676D"/>
    <w:rsid w:val="007D7013"/>
    <w:rsid w:val="007D7301"/>
    <w:rsid w:val="007D773F"/>
    <w:rsid w:val="007D7C9C"/>
    <w:rsid w:val="007E1634"/>
    <w:rsid w:val="007E3E09"/>
    <w:rsid w:val="007E4738"/>
    <w:rsid w:val="007E621E"/>
    <w:rsid w:val="007E7458"/>
    <w:rsid w:val="007E7C33"/>
    <w:rsid w:val="007F26F5"/>
    <w:rsid w:val="007F29CD"/>
    <w:rsid w:val="007F6179"/>
    <w:rsid w:val="00805FCF"/>
    <w:rsid w:val="0080616D"/>
    <w:rsid w:val="0080780A"/>
    <w:rsid w:val="0081436C"/>
    <w:rsid w:val="00815E3D"/>
    <w:rsid w:val="00822902"/>
    <w:rsid w:val="00824DC9"/>
    <w:rsid w:val="00827854"/>
    <w:rsid w:val="00827B61"/>
    <w:rsid w:val="0083165F"/>
    <w:rsid w:val="00832CA3"/>
    <w:rsid w:val="0083303F"/>
    <w:rsid w:val="00833353"/>
    <w:rsid w:val="00833EC9"/>
    <w:rsid w:val="008349FE"/>
    <w:rsid w:val="00834F79"/>
    <w:rsid w:val="00836E59"/>
    <w:rsid w:val="00841357"/>
    <w:rsid w:val="008417C1"/>
    <w:rsid w:val="00841847"/>
    <w:rsid w:val="008419BC"/>
    <w:rsid w:val="00844BD4"/>
    <w:rsid w:val="00846DC9"/>
    <w:rsid w:val="0084732F"/>
    <w:rsid w:val="00847C7D"/>
    <w:rsid w:val="0085393B"/>
    <w:rsid w:val="00861B70"/>
    <w:rsid w:val="00864E1C"/>
    <w:rsid w:val="00871C04"/>
    <w:rsid w:val="00874598"/>
    <w:rsid w:val="00875561"/>
    <w:rsid w:val="00875633"/>
    <w:rsid w:val="00875B92"/>
    <w:rsid w:val="00876877"/>
    <w:rsid w:val="00880D77"/>
    <w:rsid w:val="0088398C"/>
    <w:rsid w:val="00890F8B"/>
    <w:rsid w:val="00891483"/>
    <w:rsid w:val="008962C4"/>
    <w:rsid w:val="008966CE"/>
    <w:rsid w:val="00896F74"/>
    <w:rsid w:val="008A03A2"/>
    <w:rsid w:val="008A1D5B"/>
    <w:rsid w:val="008A30CE"/>
    <w:rsid w:val="008A5055"/>
    <w:rsid w:val="008A5EC0"/>
    <w:rsid w:val="008A6CF2"/>
    <w:rsid w:val="008A71B9"/>
    <w:rsid w:val="008B2A75"/>
    <w:rsid w:val="008B3D60"/>
    <w:rsid w:val="008B6846"/>
    <w:rsid w:val="008C0699"/>
    <w:rsid w:val="008C717B"/>
    <w:rsid w:val="008E0DF9"/>
    <w:rsid w:val="008E17B9"/>
    <w:rsid w:val="008E5486"/>
    <w:rsid w:val="008E5FE3"/>
    <w:rsid w:val="008E710A"/>
    <w:rsid w:val="008E7542"/>
    <w:rsid w:val="008F3645"/>
    <w:rsid w:val="008F5D2F"/>
    <w:rsid w:val="00900E0A"/>
    <w:rsid w:val="00904D84"/>
    <w:rsid w:val="00905141"/>
    <w:rsid w:val="00905A92"/>
    <w:rsid w:val="00907E9C"/>
    <w:rsid w:val="00912738"/>
    <w:rsid w:val="0091349F"/>
    <w:rsid w:val="00916238"/>
    <w:rsid w:val="00917CDE"/>
    <w:rsid w:val="00924D96"/>
    <w:rsid w:val="00926091"/>
    <w:rsid w:val="009261FB"/>
    <w:rsid w:val="00926438"/>
    <w:rsid w:val="00926A0D"/>
    <w:rsid w:val="00926A7E"/>
    <w:rsid w:val="00931404"/>
    <w:rsid w:val="00931F1F"/>
    <w:rsid w:val="009339CD"/>
    <w:rsid w:val="00934148"/>
    <w:rsid w:val="009364B7"/>
    <w:rsid w:val="00937BF3"/>
    <w:rsid w:val="00940275"/>
    <w:rsid w:val="009437E7"/>
    <w:rsid w:val="00943BA0"/>
    <w:rsid w:val="00943C82"/>
    <w:rsid w:val="009460C2"/>
    <w:rsid w:val="0094698F"/>
    <w:rsid w:val="00951D7A"/>
    <w:rsid w:val="009520A8"/>
    <w:rsid w:val="00954931"/>
    <w:rsid w:val="00956608"/>
    <w:rsid w:val="0095741F"/>
    <w:rsid w:val="00960B76"/>
    <w:rsid w:val="009612EC"/>
    <w:rsid w:val="0096135A"/>
    <w:rsid w:val="00961377"/>
    <w:rsid w:val="009614D2"/>
    <w:rsid w:val="00961DE8"/>
    <w:rsid w:val="00966474"/>
    <w:rsid w:val="009726C1"/>
    <w:rsid w:val="009766C6"/>
    <w:rsid w:val="00981336"/>
    <w:rsid w:val="00983108"/>
    <w:rsid w:val="00983EC3"/>
    <w:rsid w:val="00984230"/>
    <w:rsid w:val="00987457"/>
    <w:rsid w:val="009874EE"/>
    <w:rsid w:val="0098762A"/>
    <w:rsid w:val="0098797B"/>
    <w:rsid w:val="00990104"/>
    <w:rsid w:val="00990217"/>
    <w:rsid w:val="0099546F"/>
    <w:rsid w:val="0099627B"/>
    <w:rsid w:val="00996602"/>
    <w:rsid w:val="009A00BE"/>
    <w:rsid w:val="009A01D1"/>
    <w:rsid w:val="009A0E0D"/>
    <w:rsid w:val="009A48A6"/>
    <w:rsid w:val="009A6C2D"/>
    <w:rsid w:val="009A6E82"/>
    <w:rsid w:val="009B05F4"/>
    <w:rsid w:val="009B07C6"/>
    <w:rsid w:val="009B3203"/>
    <w:rsid w:val="009B48E2"/>
    <w:rsid w:val="009B4A06"/>
    <w:rsid w:val="009B58CF"/>
    <w:rsid w:val="009B61A9"/>
    <w:rsid w:val="009B7F77"/>
    <w:rsid w:val="009C19BA"/>
    <w:rsid w:val="009D40B8"/>
    <w:rsid w:val="009D4177"/>
    <w:rsid w:val="009D61A0"/>
    <w:rsid w:val="009D7E42"/>
    <w:rsid w:val="009E122A"/>
    <w:rsid w:val="009E14C6"/>
    <w:rsid w:val="009E44AA"/>
    <w:rsid w:val="009E4808"/>
    <w:rsid w:val="009E4C55"/>
    <w:rsid w:val="009E596D"/>
    <w:rsid w:val="009E7139"/>
    <w:rsid w:val="009F02B6"/>
    <w:rsid w:val="009F3773"/>
    <w:rsid w:val="009F532D"/>
    <w:rsid w:val="009F5915"/>
    <w:rsid w:val="00A0001C"/>
    <w:rsid w:val="00A001E5"/>
    <w:rsid w:val="00A0094F"/>
    <w:rsid w:val="00A01F1E"/>
    <w:rsid w:val="00A02007"/>
    <w:rsid w:val="00A07A92"/>
    <w:rsid w:val="00A1222E"/>
    <w:rsid w:val="00A12E2E"/>
    <w:rsid w:val="00A12E67"/>
    <w:rsid w:val="00A16079"/>
    <w:rsid w:val="00A16EC2"/>
    <w:rsid w:val="00A17E67"/>
    <w:rsid w:val="00A20B8E"/>
    <w:rsid w:val="00A24957"/>
    <w:rsid w:val="00A2599C"/>
    <w:rsid w:val="00A25ADD"/>
    <w:rsid w:val="00A33BF7"/>
    <w:rsid w:val="00A36499"/>
    <w:rsid w:val="00A416E2"/>
    <w:rsid w:val="00A47038"/>
    <w:rsid w:val="00A473F6"/>
    <w:rsid w:val="00A478B4"/>
    <w:rsid w:val="00A513BE"/>
    <w:rsid w:val="00A53F85"/>
    <w:rsid w:val="00A642F2"/>
    <w:rsid w:val="00A65722"/>
    <w:rsid w:val="00A8071C"/>
    <w:rsid w:val="00A832FF"/>
    <w:rsid w:val="00A915A9"/>
    <w:rsid w:val="00A92942"/>
    <w:rsid w:val="00A92F6F"/>
    <w:rsid w:val="00A942F7"/>
    <w:rsid w:val="00A9481C"/>
    <w:rsid w:val="00A953CB"/>
    <w:rsid w:val="00AA1F4E"/>
    <w:rsid w:val="00AA2C1B"/>
    <w:rsid w:val="00AA490E"/>
    <w:rsid w:val="00AB4138"/>
    <w:rsid w:val="00AB5416"/>
    <w:rsid w:val="00AB6BAC"/>
    <w:rsid w:val="00AC324E"/>
    <w:rsid w:val="00AC6064"/>
    <w:rsid w:val="00AD2E1F"/>
    <w:rsid w:val="00AD3C82"/>
    <w:rsid w:val="00AD6683"/>
    <w:rsid w:val="00AD7BC9"/>
    <w:rsid w:val="00AE246D"/>
    <w:rsid w:val="00AE5367"/>
    <w:rsid w:val="00AE67C0"/>
    <w:rsid w:val="00AE75BB"/>
    <w:rsid w:val="00AF0E3B"/>
    <w:rsid w:val="00AF2273"/>
    <w:rsid w:val="00AF60BA"/>
    <w:rsid w:val="00AF6A0B"/>
    <w:rsid w:val="00B0416F"/>
    <w:rsid w:val="00B05D6E"/>
    <w:rsid w:val="00B05E32"/>
    <w:rsid w:val="00B10AD6"/>
    <w:rsid w:val="00B10CEB"/>
    <w:rsid w:val="00B111CE"/>
    <w:rsid w:val="00B13C69"/>
    <w:rsid w:val="00B17A42"/>
    <w:rsid w:val="00B17CB3"/>
    <w:rsid w:val="00B20E6E"/>
    <w:rsid w:val="00B22A76"/>
    <w:rsid w:val="00B25871"/>
    <w:rsid w:val="00B33DD5"/>
    <w:rsid w:val="00B36274"/>
    <w:rsid w:val="00B43EA7"/>
    <w:rsid w:val="00B478B8"/>
    <w:rsid w:val="00B511ED"/>
    <w:rsid w:val="00B51531"/>
    <w:rsid w:val="00B51A2A"/>
    <w:rsid w:val="00B52BE3"/>
    <w:rsid w:val="00B5645F"/>
    <w:rsid w:val="00B65709"/>
    <w:rsid w:val="00B72012"/>
    <w:rsid w:val="00B722D1"/>
    <w:rsid w:val="00B753D2"/>
    <w:rsid w:val="00B768E1"/>
    <w:rsid w:val="00B83FE2"/>
    <w:rsid w:val="00B87B5A"/>
    <w:rsid w:val="00B9236F"/>
    <w:rsid w:val="00B94445"/>
    <w:rsid w:val="00B96103"/>
    <w:rsid w:val="00BA4AD2"/>
    <w:rsid w:val="00BB442B"/>
    <w:rsid w:val="00BB5C32"/>
    <w:rsid w:val="00BC0C75"/>
    <w:rsid w:val="00BC1D4C"/>
    <w:rsid w:val="00BC3191"/>
    <w:rsid w:val="00BC3AA4"/>
    <w:rsid w:val="00BC5C9E"/>
    <w:rsid w:val="00BC5D9C"/>
    <w:rsid w:val="00BC7136"/>
    <w:rsid w:val="00BC790C"/>
    <w:rsid w:val="00BD4B42"/>
    <w:rsid w:val="00BD77C4"/>
    <w:rsid w:val="00BE06A1"/>
    <w:rsid w:val="00BE0703"/>
    <w:rsid w:val="00BE0EC9"/>
    <w:rsid w:val="00BE179D"/>
    <w:rsid w:val="00BE450E"/>
    <w:rsid w:val="00BE5F7A"/>
    <w:rsid w:val="00BE687A"/>
    <w:rsid w:val="00BE723D"/>
    <w:rsid w:val="00BF1CBD"/>
    <w:rsid w:val="00BF2CBB"/>
    <w:rsid w:val="00C018E6"/>
    <w:rsid w:val="00C0224D"/>
    <w:rsid w:val="00C03B23"/>
    <w:rsid w:val="00C0421D"/>
    <w:rsid w:val="00C10398"/>
    <w:rsid w:val="00C13245"/>
    <w:rsid w:val="00C146A3"/>
    <w:rsid w:val="00C21391"/>
    <w:rsid w:val="00C239E1"/>
    <w:rsid w:val="00C24411"/>
    <w:rsid w:val="00C248F1"/>
    <w:rsid w:val="00C25503"/>
    <w:rsid w:val="00C259EE"/>
    <w:rsid w:val="00C25B0C"/>
    <w:rsid w:val="00C276FF"/>
    <w:rsid w:val="00C27D90"/>
    <w:rsid w:val="00C30E6F"/>
    <w:rsid w:val="00C3362D"/>
    <w:rsid w:val="00C40E7B"/>
    <w:rsid w:val="00C44504"/>
    <w:rsid w:val="00C45424"/>
    <w:rsid w:val="00C534C1"/>
    <w:rsid w:val="00C53681"/>
    <w:rsid w:val="00C53DC6"/>
    <w:rsid w:val="00C558B9"/>
    <w:rsid w:val="00C634C4"/>
    <w:rsid w:val="00C6613F"/>
    <w:rsid w:val="00C6621D"/>
    <w:rsid w:val="00C72993"/>
    <w:rsid w:val="00C73D5D"/>
    <w:rsid w:val="00C754DD"/>
    <w:rsid w:val="00C7572B"/>
    <w:rsid w:val="00C76500"/>
    <w:rsid w:val="00C77C5F"/>
    <w:rsid w:val="00C80852"/>
    <w:rsid w:val="00C82D5C"/>
    <w:rsid w:val="00C853E5"/>
    <w:rsid w:val="00C8618E"/>
    <w:rsid w:val="00C90931"/>
    <w:rsid w:val="00C95DEC"/>
    <w:rsid w:val="00C97AC0"/>
    <w:rsid w:val="00CA2BA5"/>
    <w:rsid w:val="00CA3348"/>
    <w:rsid w:val="00CA3C3A"/>
    <w:rsid w:val="00CA64C7"/>
    <w:rsid w:val="00CB19AB"/>
    <w:rsid w:val="00CB223D"/>
    <w:rsid w:val="00CB636E"/>
    <w:rsid w:val="00CB6ACA"/>
    <w:rsid w:val="00CC0B8F"/>
    <w:rsid w:val="00CC129D"/>
    <w:rsid w:val="00CC37F3"/>
    <w:rsid w:val="00CC77A8"/>
    <w:rsid w:val="00CD1E06"/>
    <w:rsid w:val="00CD1F87"/>
    <w:rsid w:val="00CD2518"/>
    <w:rsid w:val="00CD34B7"/>
    <w:rsid w:val="00CD69C8"/>
    <w:rsid w:val="00CE32F2"/>
    <w:rsid w:val="00CE33BD"/>
    <w:rsid w:val="00CE414C"/>
    <w:rsid w:val="00CF04C9"/>
    <w:rsid w:val="00CF2AFC"/>
    <w:rsid w:val="00CF6011"/>
    <w:rsid w:val="00D03952"/>
    <w:rsid w:val="00D053C2"/>
    <w:rsid w:val="00D053CC"/>
    <w:rsid w:val="00D0737E"/>
    <w:rsid w:val="00D1160F"/>
    <w:rsid w:val="00D11BF0"/>
    <w:rsid w:val="00D13546"/>
    <w:rsid w:val="00D139AA"/>
    <w:rsid w:val="00D14A22"/>
    <w:rsid w:val="00D16C6D"/>
    <w:rsid w:val="00D2043F"/>
    <w:rsid w:val="00D24AA9"/>
    <w:rsid w:val="00D33F39"/>
    <w:rsid w:val="00D34B02"/>
    <w:rsid w:val="00D4125E"/>
    <w:rsid w:val="00D46347"/>
    <w:rsid w:val="00D4758E"/>
    <w:rsid w:val="00D502F2"/>
    <w:rsid w:val="00D53F90"/>
    <w:rsid w:val="00D54B4E"/>
    <w:rsid w:val="00D54F1A"/>
    <w:rsid w:val="00D57AF5"/>
    <w:rsid w:val="00D6115D"/>
    <w:rsid w:val="00D661D8"/>
    <w:rsid w:val="00D67027"/>
    <w:rsid w:val="00D71A36"/>
    <w:rsid w:val="00D727BE"/>
    <w:rsid w:val="00D74099"/>
    <w:rsid w:val="00D75DEB"/>
    <w:rsid w:val="00D81F7E"/>
    <w:rsid w:val="00D853E6"/>
    <w:rsid w:val="00D8575E"/>
    <w:rsid w:val="00D901FD"/>
    <w:rsid w:val="00D90324"/>
    <w:rsid w:val="00D90C0B"/>
    <w:rsid w:val="00D90CF4"/>
    <w:rsid w:val="00D91656"/>
    <w:rsid w:val="00D91A1C"/>
    <w:rsid w:val="00D92351"/>
    <w:rsid w:val="00D92660"/>
    <w:rsid w:val="00D9689C"/>
    <w:rsid w:val="00D97AAA"/>
    <w:rsid w:val="00DA0D45"/>
    <w:rsid w:val="00DA2ACC"/>
    <w:rsid w:val="00DA2C93"/>
    <w:rsid w:val="00DA6F28"/>
    <w:rsid w:val="00DA73E2"/>
    <w:rsid w:val="00DB6BC0"/>
    <w:rsid w:val="00DC0216"/>
    <w:rsid w:val="00DC0C66"/>
    <w:rsid w:val="00DC36F6"/>
    <w:rsid w:val="00DC589D"/>
    <w:rsid w:val="00DD130E"/>
    <w:rsid w:val="00DD32B3"/>
    <w:rsid w:val="00DD47CC"/>
    <w:rsid w:val="00DD527C"/>
    <w:rsid w:val="00DE0063"/>
    <w:rsid w:val="00DE023E"/>
    <w:rsid w:val="00DE0953"/>
    <w:rsid w:val="00DE52FC"/>
    <w:rsid w:val="00DE58D6"/>
    <w:rsid w:val="00DF4204"/>
    <w:rsid w:val="00DF4644"/>
    <w:rsid w:val="00DF71DC"/>
    <w:rsid w:val="00E0225B"/>
    <w:rsid w:val="00E03679"/>
    <w:rsid w:val="00E05DED"/>
    <w:rsid w:val="00E120DF"/>
    <w:rsid w:val="00E12B9E"/>
    <w:rsid w:val="00E149EB"/>
    <w:rsid w:val="00E14BC5"/>
    <w:rsid w:val="00E16768"/>
    <w:rsid w:val="00E212E6"/>
    <w:rsid w:val="00E21C31"/>
    <w:rsid w:val="00E23247"/>
    <w:rsid w:val="00E2441C"/>
    <w:rsid w:val="00E3008A"/>
    <w:rsid w:val="00E33E0F"/>
    <w:rsid w:val="00E36982"/>
    <w:rsid w:val="00E41109"/>
    <w:rsid w:val="00E43E78"/>
    <w:rsid w:val="00E52B01"/>
    <w:rsid w:val="00E619CA"/>
    <w:rsid w:val="00E61C87"/>
    <w:rsid w:val="00E63E4E"/>
    <w:rsid w:val="00E64B67"/>
    <w:rsid w:val="00E8009F"/>
    <w:rsid w:val="00E822E3"/>
    <w:rsid w:val="00E84FEF"/>
    <w:rsid w:val="00E85290"/>
    <w:rsid w:val="00E85945"/>
    <w:rsid w:val="00E87EB6"/>
    <w:rsid w:val="00E92A3D"/>
    <w:rsid w:val="00EA0188"/>
    <w:rsid w:val="00EA4C54"/>
    <w:rsid w:val="00EA6232"/>
    <w:rsid w:val="00EA676E"/>
    <w:rsid w:val="00EB3E89"/>
    <w:rsid w:val="00EB52A5"/>
    <w:rsid w:val="00EB636A"/>
    <w:rsid w:val="00EC0F85"/>
    <w:rsid w:val="00EC179F"/>
    <w:rsid w:val="00ED3FC1"/>
    <w:rsid w:val="00ED5413"/>
    <w:rsid w:val="00EE3DA2"/>
    <w:rsid w:val="00EE640B"/>
    <w:rsid w:val="00EF003E"/>
    <w:rsid w:val="00EF028F"/>
    <w:rsid w:val="00EF09BB"/>
    <w:rsid w:val="00EF5AA4"/>
    <w:rsid w:val="00EF79D3"/>
    <w:rsid w:val="00F02954"/>
    <w:rsid w:val="00F02A1B"/>
    <w:rsid w:val="00F042A1"/>
    <w:rsid w:val="00F04BC7"/>
    <w:rsid w:val="00F0552C"/>
    <w:rsid w:val="00F05C57"/>
    <w:rsid w:val="00F1048B"/>
    <w:rsid w:val="00F10615"/>
    <w:rsid w:val="00F11137"/>
    <w:rsid w:val="00F13BE4"/>
    <w:rsid w:val="00F140D9"/>
    <w:rsid w:val="00F15959"/>
    <w:rsid w:val="00F16292"/>
    <w:rsid w:val="00F213FE"/>
    <w:rsid w:val="00F22D91"/>
    <w:rsid w:val="00F23D08"/>
    <w:rsid w:val="00F2571F"/>
    <w:rsid w:val="00F27599"/>
    <w:rsid w:val="00F34500"/>
    <w:rsid w:val="00F363EA"/>
    <w:rsid w:val="00F4164D"/>
    <w:rsid w:val="00F44341"/>
    <w:rsid w:val="00F538DC"/>
    <w:rsid w:val="00F541BE"/>
    <w:rsid w:val="00F55C74"/>
    <w:rsid w:val="00F60351"/>
    <w:rsid w:val="00F60444"/>
    <w:rsid w:val="00F60B9E"/>
    <w:rsid w:val="00F627CE"/>
    <w:rsid w:val="00F63FBB"/>
    <w:rsid w:val="00F66B15"/>
    <w:rsid w:val="00F70DF4"/>
    <w:rsid w:val="00F73887"/>
    <w:rsid w:val="00F77FA2"/>
    <w:rsid w:val="00F82447"/>
    <w:rsid w:val="00F8290C"/>
    <w:rsid w:val="00F82AA3"/>
    <w:rsid w:val="00F840E2"/>
    <w:rsid w:val="00F84AAA"/>
    <w:rsid w:val="00F86615"/>
    <w:rsid w:val="00F86D90"/>
    <w:rsid w:val="00F91363"/>
    <w:rsid w:val="00F916E8"/>
    <w:rsid w:val="00F92402"/>
    <w:rsid w:val="00F934E2"/>
    <w:rsid w:val="00F94D08"/>
    <w:rsid w:val="00F95957"/>
    <w:rsid w:val="00FA083D"/>
    <w:rsid w:val="00FA7F1F"/>
    <w:rsid w:val="00FB6734"/>
    <w:rsid w:val="00FB7248"/>
    <w:rsid w:val="00FC25E7"/>
    <w:rsid w:val="00FC461C"/>
    <w:rsid w:val="00FC4AD4"/>
    <w:rsid w:val="00FC5133"/>
    <w:rsid w:val="00FC5377"/>
    <w:rsid w:val="00FC7827"/>
    <w:rsid w:val="00FD0F65"/>
    <w:rsid w:val="00FD1409"/>
    <w:rsid w:val="00FD4029"/>
    <w:rsid w:val="00FD46E1"/>
    <w:rsid w:val="00FD46F8"/>
    <w:rsid w:val="00FE00FD"/>
    <w:rsid w:val="00FE2C74"/>
    <w:rsid w:val="00FE4EE4"/>
    <w:rsid w:val="00FF18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65"/>
    <o:shapelayout v:ext="edit">
      <o:idmap v:ext="edit" data="1"/>
    </o:shapelayout>
  </w:shapeDefaults>
  <w:decimalSymbol w:val="."/>
  <w:listSeparator w:val=","/>
  <w15:docId w15:val="{FA268317-B20E-4859-9F76-79F705B0B0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qFormat/>
    <w:rsid w:val="00C754DD"/>
    <w:pPr>
      <w:keepNext/>
      <w:spacing w:before="240" w:after="60"/>
      <w:jc w:val="both"/>
      <w:outlineLvl w:val="0"/>
    </w:pPr>
    <w:rPr>
      <w:rFonts w:cs="Arial"/>
      <w:b/>
      <w:bCs/>
      <w:kern w:val="32"/>
      <w:szCs w:val="32"/>
    </w:rPr>
  </w:style>
  <w:style w:type="paragraph" w:styleId="Heading2">
    <w:name w:val="heading 2"/>
    <w:basedOn w:val="Normal"/>
    <w:next w:val="Normal"/>
    <w:qFormat/>
    <w:rsid w:val="00C754DD"/>
    <w:pPr>
      <w:keepNext/>
      <w:spacing w:before="120" w:after="120"/>
      <w:jc w:val="both"/>
      <w:outlineLvl w:val="1"/>
    </w:pPr>
    <w:rPr>
      <w:rFonts w:cs="Arial"/>
      <w:b/>
      <w:bCs/>
      <w:i/>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C754DD"/>
    <w:rPr>
      <w:color w:val="0000FF"/>
      <w:u w:val="single"/>
    </w:rPr>
  </w:style>
  <w:style w:type="paragraph" w:styleId="FootnoteText">
    <w:name w:val="footnote text"/>
    <w:aliases w:val="Footnote text"/>
    <w:basedOn w:val="Normal"/>
    <w:semiHidden/>
    <w:rsid w:val="00C754DD"/>
    <w:pPr>
      <w:spacing w:before="120" w:after="120"/>
      <w:jc w:val="both"/>
    </w:pPr>
    <w:rPr>
      <w:sz w:val="20"/>
      <w:szCs w:val="20"/>
    </w:rPr>
  </w:style>
  <w:style w:type="character" w:styleId="FootnoteReference">
    <w:name w:val="footnote reference"/>
    <w:aliases w:val="Footnotereference"/>
    <w:semiHidden/>
    <w:rsid w:val="00C754DD"/>
    <w:rPr>
      <w:vertAlign w:val="superscript"/>
    </w:rPr>
  </w:style>
  <w:style w:type="paragraph" w:styleId="Footer">
    <w:name w:val="footer"/>
    <w:basedOn w:val="Normal"/>
    <w:rsid w:val="00C754DD"/>
    <w:pPr>
      <w:tabs>
        <w:tab w:val="center" w:pos="4153"/>
        <w:tab w:val="right" w:pos="8306"/>
      </w:tabs>
    </w:pPr>
  </w:style>
  <w:style w:type="character" w:styleId="PageNumber">
    <w:name w:val="page number"/>
    <w:basedOn w:val="DefaultParagraphFont"/>
    <w:rsid w:val="00C754DD"/>
  </w:style>
  <w:style w:type="table" w:styleId="TableElegant">
    <w:name w:val="Table Elegant"/>
    <w:basedOn w:val="TableNormal"/>
    <w:rsid w:val="009F532D"/>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BalloonText">
    <w:name w:val="Balloon Text"/>
    <w:basedOn w:val="Normal"/>
    <w:semiHidden/>
    <w:rsid w:val="001E2A70"/>
    <w:rPr>
      <w:rFonts w:ascii="Tahoma" w:hAnsi="Tahoma" w:cs="Tahoma"/>
      <w:sz w:val="16"/>
      <w:szCs w:val="16"/>
    </w:rPr>
  </w:style>
  <w:style w:type="character" w:styleId="CommentReference">
    <w:name w:val="annotation reference"/>
    <w:rsid w:val="005176E0"/>
    <w:rPr>
      <w:sz w:val="16"/>
      <w:szCs w:val="16"/>
    </w:rPr>
  </w:style>
  <w:style w:type="paragraph" w:styleId="CommentText">
    <w:name w:val="annotation text"/>
    <w:basedOn w:val="Normal"/>
    <w:link w:val="CommentTextChar"/>
    <w:rsid w:val="005176E0"/>
    <w:rPr>
      <w:sz w:val="20"/>
      <w:szCs w:val="20"/>
    </w:rPr>
  </w:style>
  <w:style w:type="character" w:customStyle="1" w:styleId="CommentTextChar">
    <w:name w:val="Comment Text Char"/>
    <w:basedOn w:val="DefaultParagraphFont"/>
    <w:link w:val="CommentText"/>
    <w:rsid w:val="005176E0"/>
  </w:style>
  <w:style w:type="paragraph" w:styleId="CommentSubject">
    <w:name w:val="annotation subject"/>
    <w:basedOn w:val="CommentText"/>
    <w:next w:val="CommentText"/>
    <w:link w:val="CommentSubjectChar"/>
    <w:rsid w:val="005176E0"/>
    <w:rPr>
      <w:b/>
      <w:bCs/>
    </w:rPr>
  </w:style>
  <w:style w:type="character" w:customStyle="1" w:styleId="CommentSubjectChar">
    <w:name w:val="Comment Subject Char"/>
    <w:link w:val="CommentSubject"/>
    <w:rsid w:val="005176E0"/>
    <w:rPr>
      <w:b/>
      <w:bCs/>
    </w:rPr>
  </w:style>
  <w:style w:type="paragraph" w:styleId="Bibliography">
    <w:name w:val="Bibliography"/>
    <w:basedOn w:val="Normal"/>
    <w:next w:val="Normal"/>
    <w:uiPriority w:val="37"/>
    <w:unhideWhenUsed/>
    <w:rsid w:val="005D0274"/>
    <w:pPr>
      <w:ind w:left="720" w:hanging="720"/>
    </w:pPr>
  </w:style>
  <w:style w:type="paragraph" w:styleId="Header">
    <w:name w:val="header"/>
    <w:basedOn w:val="Normal"/>
    <w:link w:val="HeaderChar"/>
    <w:rsid w:val="00983108"/>
    <w:pPr>
      <w:tabs>
        <w:tab w:val="center" w:pos="4513"/>
        <w:tab w:val="right" w:pos="9026"/>
      </w:tabs>
    </w:pPr>
  </w:style>
  <w:style w:type="character" w:customStyle="1" w:styleId="HeaderChar">
    <w:name w:val="Header Char"/>
    <w:basedOn w:val="DefaultParagraphFont"/>
    <w:link w:val="Header"/>
    <w:rsid w:val="0098310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8636123">
      <w:bodyDiv w:val="1"/>
      <w:marLeft w:val="0"/>
      <w:marRight w:val="0"/>
      <w:marTop w:val="0"/>
      <w:marBottom w:val="0"/>
      <w:divBdr>
        <w:top w:val="none" w:sz="0" w:space="0" w:color="auto"/>
        <w:left w:val="none" w:sz="0" w:space="0" w:color="auto"/>
        <w:bottom w:val="none" w:sz="0" w:space="0" w:color="auto"/>
        <w:right w:val="none" w:sz="0" w:space="0" w:color="auto"/>
      </w:divBdr>
    </w:div>
    <w:div w:id="992878967">
      <w:bodyDiv w:val="1"/>
      <w:marLeft w:val="0"/>
      <w:marRight w:val="0"/>
      <w:marTop w:val="0"/>
      <w:marBottom w:val="0"/>
      <w:divBdr>
        <w:top w:val="none" w:sz="0" w:space="0" w:color="auto"/>
        <w:left w:val="none" w:sz="0" w:space="0" w:color="auto"/>
        <w:bottom w:val="none" w:sz="0" w:space="0" w:color="auto"/>
        <w:right w:val="none" w:sz="0" w:space="0" w:color="auto"/>
      </w:divBdr>
    </w:div>
    <w:div w:id="1067067422">
      <w:bodyDiv w:val="1"/>
      <w:marLeft w:val="0"/>
      <w:marRight w:val="0"/>
      <w:marTop w:val="0"/>
      <w:marBottom w:val="0"/>
      <w:divBdr>
        <w:top w:val="none" w:sz="0" w:space="0" w:color="auto"/>
        <w:left w:val="none" w:sz="0" w:space="0" w:color="auto"/>
        <w:bottom w:val="none" w:sz="0" w:space="0" w:color="auto"/>
        <w:right w:val="none" w:sz="0" w:space="0" w:color="auto"/>
      </w:divBdr>
    </w:div>
    <w:div w:id="1266958400">
      <w:bodyDiv w:val="1"/>
      <w:marLeft w:val="0"/>
      <w:marRight w:val="0"/>
      <w:marTop w:val="0"/>
      <w:marBottom w:val="0"/>
      <w:divBdr>
        <w:top w:val="none" w:sz="0" w:space="0" w:color="auto"/>
        <w:left w:val="none" w:sz="0" w:space="0" w:color="auto"/>
        <w:bottom w:val="none" w:sz="0" w:space="0" w:color="auto"/>
        <w:right w:val="none" w:sz="0" w:space="0" w:color="auto"/>
      </w:divBdr>
    </w:div>
    <w:div w:id="1615097570">
      <w:bodyDiv w:val="1"/>
      <w:marLeft w:val="0"/>
      <w:marRight w:val="0"/>
      <w:marTop w:val="0"/>
      <w:marBottom w:val="0"/>
      <w:divBdr>
        <w:top w:val="none" w:sz="0" w:space="0" w:color="auto"/>
        <w:left w:val="none" w:sz="0" w:space="0" w:color="auto"/>
        <w:bottom w:val="none" w:sz="0" w:space="0" w:color="auto"/>
        <w:right w:val="none" w:sz="0" w:space="0" w:color="auto"/>
      </w:divBdr>
    </w:div>
    <w:div w:id="1812676221">
      <w:bodyDiv w:val="1"/>
      <w:marLeft w:val="0"/>
      <w:marRight w:val="0"/>
      <w:marTop w:val="0"/>
      <w:marBottom w:val="0"/>
      <w:divBdr>
        <w:top w:val="none" w:sz="0" w:space="0" w:color="auto"/>
        <w:left w:val="none" w:sz="0" w:space="0" w:color="auto"/>
        <w:bottom w:val="none" w:sz="0" w:space="0" w:color="auto"/>
        <w:right w:val="none" w:sz="0" w:space="0" w:color="auto"/>
      </w:divBdr>
    </w:div>
    <w:div w:id="1898007334">
      <w:bodyDiv w:val="1"/>
      <w:marLeft w:val="0"/>
      <w:marRight w:val="0"/>
      <w:marTop w:val="0"/>
      <w:marBottom w:val="0"/>
      <w:divBdr>
        <w:top w:val="none" w:sz="0" w:space="0" w:color="auto"/>
        <w:left w:val="none" w:sz="0" w:space="0" w:color="auto"/>
        <w:bottom w:val="none" w:sz="0" w:space="0" w:color="auto"/>
        <w:right w:val="none" w:sz="0" w:space="0" w:color="auto"/>
      </w:divBdr>
    </w:div>
    <w:div w:id="1998486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oleObject" Target="embeddings/oleObject20.bin"/><Relationship Id="rId50" Type="http://schemas.openxmlformats.org/officeDocument/2006/relationships/image" Target="media/image22.wmf"/><Relationship Id="rId55" Type="http://schemas.openxmlformats.org/officeDocument/2006/relationships/oleObject" Target="embeddings/oleObject24.bin"/><Relationship Id="rId63" Type="http://schemas.openxmlformats.org/officeDocument/2006/relationships/oleObject" Target="embeddings/oleObject28.bin"/><Relationship Id="rId68" Type="http://schemas.openxmlformats.org/officeDocument/2006/relationships/image" Target="media/image31.wmf"/><Relationship Id="rId76" Type="http://schemas.openxmlformats.org/officeDocument/2006/relationships/image" Target="media/image35.wmf"/><Relationship Id="rId84" Type="http://schemas.openxmlformats.org/officeDocument/2006/relationships/image" Target="media/image39.wmf"/><Relationship Id="rId89"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1.bin"/><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6.wmf"/><Relationship Id="rId66" Type="http://schemas.openxmlformats.org/officeDocument/2006/relationships/image" Target="media/image30.wmf"/><Relationship Id="rId74" Type="http://schemas.openxmlformats.org/officeDocument/2006/relationships/image" Target="media/image34.wmf"/><Relationship Id="rId79" Type="http://schemas.openxmlformats.org/officeDocument/2006/relationships/oleObject" Target="embeddings/oleObject36.bin"/><Relationship Id="rId87" Type="http://schemas.openxmlformats.org/officeDocument/2006/relationships/image" Target="media/image41.png"/><Relationship Id="rId5" Type="http://schemas.openxmlformats.org/officeDocument/2006/relationships/webSettings" Target="webSettings.xml"/><Relationship Id="rId61" Type="http://schemas.openxmlformats.org/officeDocument/2006/relationships/oleObject" Target="embeddings/oleObject27.bin"/><Relationship Id="rId82" Type="http://schemas.openxmlformats.org/officeDocument/2006/relationships/image" Target="media/image38.wmf"/><Relationship Id="rId90" Type="http://schemas.openxmlformats.org/officeDocument/2006/relationships/footer" Target="footer2.xml"/><Relationship Id="rId19" Type="http://schemas.openxmlformats.org/officeDocument/2006/relationships/oleObject" Target="embeddings/oleObject6.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29.wmf"/><Relationship Id="rId69" Type="http://schemas.openxmlformats.org/officeDocument/2006/relationships/oleObject" Target="embeddings/oleObject31.bin"/><Relationship Id="rId77" Type="http://schemas.openxmlformats.org/officeDocument/2006/relationships/oleObject" Target="embeddings/oleObject35.bin"/><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80" Type="http://schemas.openxmlformats.org/officeDocument/2006/relationships/image" Target="media/image37.wmf"/><Relationship Id="rId85" Type="http://schemas.openxmlformats.org/officeDocument/2006/relationships/oleObject" Target="embeddings/oleObject39.bin"/><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6.bin"/><Relationship Id="rId67" Type="http://schemas.openxmlformats.org/officeDocument/2006/relationships/oleObject" Target="embeddings/oleObject30.bin"/><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image" Target="media/image32.wmf"/><Relationship Id="rId75" Type="http://schemas.openxmlformats.org/officeDocument/2006/relationships/oleObject" Target="embeddings/oleObject34.bin"/><Relationship Id="rId83" Type="http://schemas.openxmlformats.org/officeDocument/2006/relationships/oleObject" Target="embeddings/oleObject38.bin"/><Relationship Id="rId88" Type="http://schemas.openxmlformats.org/officeDocument/2006/relationships/header" Target="header1.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image" Target="media/image36.wmf"/><Relationship Id="rId81" Type="http://schemas.openxmlformats.org/officeDocument/2006/relationships/oleObject" Target="embeddings/oleObject37.bin"/><Relationship Id="rId86"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C21256-C20B-42A2-9437-F37DE6ECDE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6112</Words>
  <Characters>91841</Characters>
  <Application>Microsoft Office Word</Application>
  <DocSecurity>0</DocSecurity>
  <Lines>765</Lines>
  <Paragraphs>21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Worldwide economic tsunami from the 2011 Japanese disaster</vt:lpstr>
      <vt:lpstr>Worldwide economic tsunami from the 2011 Japanese disaster</vt:lpstr>
    </vt:vector>
  </TitlesOfParts>
  <Company>European Commission</Company>
  <LinksUpToDate>false</LinksUpToDate>
  <CharactersWithSpaces>1077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ldwide economic tsunami from the 2011 Japanese disaster</dc:title>
  <dc:creator>artooig</dc:creator>
  <cp:lastModifiedBy>Valeria Andreoni</cp:lastModifiedBy>
  <cp:revision>2</cp:revision>
  <cp:lastPrinted>2014-08-14T15:21:00Z</cp:lastPrinted>
  <dcterms:created xsi:type="dcterms:W3CDTF">2016-03-09T11:50:00Z</dcterms:created>
  <dcterms:modified xsi:type="dcterms:W3CDTF">2016-03-09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u9O6xrgY"/&gt;&lt;style id="http://www.zotero.org/styles/ecological-economics" hasBibliography="1" bibliographyStyleHasBeenSet="1"/&gt;&lt;prefs&gt;&lt;pref name="fieldType" value="Field"/&gt;&lt;pref name="storeRefer</vt:lpwstr>
  </property>
  <property fmtid="{D5CDD505-2E9C-101B-9397-08002B2CF9AE}" pid="3" name="ZOTERO_PREF_2">
    <vt:lpwstr>ences" value="true"/&gt;&lt;pref name="automaticJournalAbbreviations" value="false"/&gt;&lt;pref name="noteType" value="0"/&gt;&lt;/prefs&gt;&lt;/data&gt;</vt:lpwstr>
  </property>
</Properties>
</file>